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3FE43D" w14:textId="77777777" w:rsidR="00993362" w:rsidRPr="00FB712B" w:rsidRDefault="00993362" w:rsidP="00FB712B">
      <w:pPr>
        <w:pStyle w:val="Title"/>
      </w:pPr>
      <w:r w:rsidRPr="00FB712B">
        <w:t>BỘ Y TẾ</w:t>
      </w:r>
    </w:p>
    <w:p w14:paraId="7923C076" w14:textId="77777777" w:rsidR="00993362" w:rsidRPr="00FB712B"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63995BD3">
            <wp:extent cx="1438910" cy="1438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77777777" w:rsidR="00993362" w:rsidRPr="00FB712B" w:rsidRDefault="00993362" w:rsidP="00FB712B">
      <w:pPr>
        <w:pStyle w:val="Title"/>
      </w:pP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5377B795" w14:textId="77777777" w:rsidR="00993362" w:rsidRPr="00FB712B" w:rsidRDefault="00993362" w:rsidP="00FB712B">
      <w:pPr>
        <w:pStyle w:val="Title"/>
      </w:pPr>
    </w:p>
    <w:p w14:paraId="32CABE53" w14:textId="77777777" w:rsidR="00993362" w:rsidRPr="00FB712B" w:rsidRDefault="00993362" w:rsidP="00FB712B">
      <w:pPr>
        <w:pStyle w:val="Title"/>
      </w:pPr>
    </w:p>
    <w:p w14:paraId="26F43EE9" w14:textId="77777777" w:rsidR="00993362" w:rsidRPr="00FB712B" w:rsidRDefault="00993362" w:rsidP="00FB712B">
      <w:pPr>
        <w:pStyle w:val="Title"/>
      </w:pPr>
      <w:r w:rsidRPr="00FB712B">
        <w:t>HẢI PHÒNG - 2023</w:t>
      </w:r>
    </w:p>
    <w:p w14:paraId="031E3270" w14:textId="77777777" w:rsidR="00993362" w:rsidRPr="00FB712B" w:rsidRDefault="00993362" w:rsidP="00FB712B">
      <w:pPr>
        <w:pStyle w:val="Title"/>
      </w:pPr>
      <w:r w:rsidRPr="00FB712B">
        <w:t>BỘ Y TẾ</w:t>
      </w:r>
    </w:p>
    <w:p w14:paraId="3881923C" w14:textId="77777777" w:rsidR="00993362" w:rsidRPr="00FB712B" w:rsidRDefault="00993362" w:rsidP="00FB712B">
      <w:pPr>
        <w:pStyle w:val="Title"/>
      </w:pPr>
      <w:r w:rsidRPr="00FB712B">
        <w:t>TRƯỜNG ĐẠI HỌC Y DƯỢC HẢI PHÒNG</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3D4B6CC8" w14:textId="77777777"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77777777" w:rsidR="00993362" w:rsidRPr="00FB712B" w:rsidRDefault="00993362" w:rsidP="00FB712B">
      <w:pPr>
        <w:pStyle w:val="Title"/>
      </w:pPr>
      <w:r>
        <w:tab/>
      </w:r>
      <w:r>
        <w:tab/>
      </w:r>
      <w:r>
        <w:tab/>
      </w:r>
      <w:r>
        <w:tab/>
      </w:r>
      <w:r w:rsidRPr="00FB712B">
        <w:t>Người hướng dẫn: Ths.Bs. Nguyễn Thị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26C62D3F" w14:textId="77777777" w:rsidR="00993362" w:rsidRDefault="00993362" w:rsidP="00C23165"/>
    <w:p w14:paraId="1BC29ABD" w14:textId="77777777" w:rsidR="00993362" w:rsidRDefault="00993362" w:rsidP="00C23165"/>
    <w:p w14:paraId="13B6F7C4" w14:textId="77777777" w:rsidR="00993362" w:rsidRPr="000F7A41" w:rsidRDefault="00993362" w:rsidP="00C23165"/>
    <w:p w14:paraId="6D4BC908" w14:textId="77777777" w:rsidR="00993362" w:rsidRDefault="00993362" w:rsidP="00C23165"/>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7777777" w:rsidR="00993362" w:rsidRPr="00B67F6A" w:rsidRDefault="00993362" w:rsidP="00DB32E2">
      <w:pPr>
        <w:pStyle w:val="Heading1"/>
      </w:pPr>
      <w:bookmarkStart w:id="0" w:name="_Toc74303490"/>
      <w:bookmarkStart w:id="1" w:name="_Toc74659285"/>
      <w:bookmarkStart w:id="2" w:name="_Toc104997268"/>
      <w:bookmarkStart w:id="3" w:name="_Toc107307736"/>
      <w:r w:rsidRPr="00B67F6A">
        <w:t>LỜI CẢM ƠN</w:t>
      </w:r>
      <w:bookmarkEnd w:id="0"/>
      <w:bookmarkEnd w:id="1"/>
      <w:bookmarkEnd w:id="2"/>
      <w:bookmarkEnd w:id="3"/>
    </w:p>
    <w:p w14:paraId="1CC412E1" w14:textId="77777777" w:rsidR="00993362" w:rsidRPr="006B2671" w:rsidRDefault="00993362" w:rsidP="00C23165"/>
    <w:p w14:paraId="2914F2E5" w14:textId="77777777" w:rsidR="00993362" w:rsidRPr="006B2671" w:rsidRDefault="00993362" w:rsidP="00C23165">
      <w:r w:rsidRPr="006B2671">
        <w:tab/>
        <w:t>Để hoàn thành luận văn này, cho phép tôi được bày tỏ lòng biết ơn chân thành tới:</w:t>
      </w:r>
    </w:p>
    <w:p w14:paraId="23B6F4AA" w14:textId="77777777" w:rsidR="00993362" w:rsidRPr="006B2671" w:rsidRDefault="00993362" w:rsidP="00C23165">
      <w:r w:rsidRPr="006B2671">
        <w:tab/>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77777777" w:rsidR="00993362" w:rsidRPr="006B2671" w:rsidRDefault="00993362" w:rsidP="00C23165">
      <w:r w:rsidRPr="006B2671">
        <w:tab/>
        <w:t>Ban Giám đốc, Phòng Kế hoạch tổng hợp, phòng hồ sơ lưu trữ, Bệnh viện Phổi Hải Phòng đã tạo điều kiện giúp đỡ tôi trong thời gian học tập và thực hiện đề tài nghiên cứu của mình.</w:t>
      </w:r>
    </w:p>
    <w:p w14:paraId="4D404763" w14:textId="77777777" w:rsidR="00993362" w:rsidRPr="006B2671" w:rsidRDefault="00993362" w:rsidP="00C23165">
      <w:r w:rsidRPr="006B2671">
        <w:tab/>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35FF8D2A" w14:textId="77777777" w:rsidR="00993362" w:rsidRPr="006B2671" w:rsidRDefault="00993362" w:rsidP="00C23165">
      <w:r w:rsidRPr="006B2671">
        <w:t xml:space="preserve">     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77777777" w:rsidR="00993362" w:rsidRPr="006B2671" w:rsidRDefault="00993362" w:rsidP="00C23165">
      <w:r w:rsidRPr="006B2671">
        <w:t xml:space="preserve">    Cuối cùng, xin gửi lời cảm ơn đến quý thầy cô, gia đình, bạn bè đã động viên, khích lệ,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r w:rsidRPr="00DB32E2">
              <w:rPr>
                <w:sz w:val="28"/>
                <w:szCs w:val="28"/>
              </w:rPr>
              <w:t>Hải Phòng, ngày 31 tháng 05 năm 2023</w:t>
            </w:r>
          </w:p>
          <w:p w14:paraId="1DBF57F0" w14:textId="77777777" w:rsidR="00DB32E2" w:rsidRPr="00DB32E2" w:rsidRDefault="00DB32E2" w:rsidP="00DB32E2">
            <w:pPr>
              <w:jc w:val="center"/>
              <w:rPr>
                <w:sz w:val="28"/>
                <w:szCs w:val="28"/>
              </w:rPr>
            </w:pPr>
            <w:r w:rsidRPr="00DB32E2">
              <w:rPr>
                <w:sz w:val="28"/>
                <w:szCs w:val="28"/>
              </w:rPr>
              <w:t>Sinh viên</w:t>
            </w:r>
          </w:p>
          <w:p w14:paraId="509D5B8B" w14:textId="77777777" w:rsidR="00DB32E2" w:rsidRPr="00DB32E2" w:rsidRDefault="00DB32E2" w:rsidP="00DB32E2">
            <w:pPr>
              <w:jc w:val="center"/>
              <w:rPr>
                <w:sz w:val="28"/>
                <w:szCs w:val="28"/>
              </w:rPr>
            </w:pPr>
          </w:p>
          <w:p w14:paraId="3FCDB6AB" w14:textId="77777777" w:rsidR="00DB32E2" w:rsidRPr="00DB32E2" w:rsidRDefault="00DB32E2" w:rsidP="00DB32E2">
            <w:pPr>
              <w:jc w:val="center"/>
              <w:rPr>
                <w:sz w:val="28"/>
                <w:szCs w:val="28"/>
              </w:rPr>
            </w:pPr>
            <w:r w:rsidRPr="00DB32E2">
              <w:rPr>
                <w:sz w:val="28"/>
                <w:szCs w:val="28"/>
              </w:rPr>
              <w:t>Nguyễn Long Nhật</w:t>
            </w:r>
          </w:p>
          <w:p w14:paraId="09C46C92" w14:textId="77777777" w:rsidR="00DB32E2" w:rsidRDefault="00DB32E2" w:rsidP="00C23165">
            <w:pPr>
              <w:ind w:firstLine="0"/>
              <w:rPr>
                <w:lang w:val="pt-BR"/>
              </w:rPr>
            </w:pPr>
          </w:p>
        </w:tc>
      </w:tr>
    </w:tbl>
    <w:p w14:paraId="456F4C34" w14:textId="0DA4157A" w:rsidR="00DB32E2" w:rsidRDefault="00DB32E2" w:rsidP="00C23165">
      <w:pPr>
        <w:rPr>
          <w:lang w:val="pt-BR"/>
        </w:rPr>
      </w:pPr>
    </w:p>
    <w:p w14:paraId="6AD89AD8" w14:textId="77777777" w:rsidR="00DB32E2" w:rsidRDefault="00DB32E2">
      <w:pPr>
        <w:rPr>
          <w:lang w:val="pt-BR"/>
        </w:rPr>
      </w:pPr>
      <w:r>
        <w:rPr>
          <w:lang w:val="pt-BR"/>
        </w:rPr>
        <w:br w:type="page"/>
      </w:r>
    </w:p>
    <w:p w14:paraId="67DABC72" w14:textId="77777777" w:rsidR="00993362" w:rsidRPr="006A12BD" w:rsidRDefault="00993362" w:rsidP="00DB32E2">
      <w:pPr>
        <w:pStyle w:val="Heading1"/>
        <w:rPr>
          <w:lang w:val="pt-BR"/>
        </w:rPr>
      </w:pPr>
      <w:r w:rsidRPr="006A12BD">
        <w:rPr>
          <w:lang w:val="pt-BR"/>
        </w:rPr>
        <w:t>LỜI CAM ĐOAN</w:t>
      </w:r>
      <w:bookmarkEnd w:id="4"/>
      <w:bookmarkEnd w:id="5"/>
      <w:bookmarkEnd w:id="6"/>
      <w:bookmarkEnd w:id="7"/>
      <w:bookmarkEnd w:id="8"/>
      <w:bookmarkEnd w:id="9"/>
    </w:p>
    <w:p w14:paraId="4D7C4BBD" w14:textId="77777777" w:rsidR="00993362" w:rsidRPr="006B2671" w:rsidRDefault="00993362" w:rsidP="00C23165">
      <w:pPr>
        <w:rPr>
          <w:lang w:val="pt-BR"/>
        </w:rPr>
      </w:pPr>
      <w:r>
        <w:rPr>
          <w:lang w:val="pt-BR"/>
        </w:rPr>
        <w:t>Tôi là Nguyễn Long Nhật, sinh viên lớp K39C</w:t>
      </w:r>
      <w:r w:rsidRPr="006B2671">
        <w:rPr>
          <w:lang w:val="pt-BR"/>
        </w:rPr>
        <w:t>, Trường đại học Y Dược Hải Phòng, xin cam đoan:</w:t>
      </w:r>
    </w:p>
    <w:p w14:paraId="347261D6" w14:textId="77777777"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2CC10C5" w14:textId="77777777" w:rsidR="00A67C9F" w:rsidRPr="00DB32E2" w:rsidRDefault="00A67C9F" w:rsidP="007650FD">
            <w:pPr>
              <w:jc w:val="center"/>
              <w:rPr>
                <w:sz w:val="28"/>
                <w:szCs w:val="28"/>
              </w:rPr>
            </w:pPr>
            <w:r w:rsidRPr="00DB32E2">
              <w:rPr>
                <w:sz w:val="28"/>
                <w:szCs w:val="28"/>
              </w:rPr>
              <w:t>Hải Phòng, ngày 31 tháng 05 năm 2023</w:t>
            </w:r>
          </w:p>
          <w:p w14:paraId="29AC3002" w14:textId="77777777" w:rsidR="00A67C9F" w:rsidRPr="00DB32E2" w:rsidRDefault="00A67C9F" w:rsidP="007650FD">
            <w:pPr>
              <w:jc w:val="center"/>
              <w:rPr>
                <w:sz w:val="28"/>
                <w:szCs w:val="28"/>
              </w:rPr>
            </w:pPr>
            <w:r w:rsidRPr="00DB32E2">
              <w:rPr>
                <w:sz w:val="28"/>
                <w:szCs w:val="28"/>
              </w:rPr>
              <w:t>Sinh viên</w:t>
            </w:r>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r w:rsidRPr="00DB32E2">
              <w:rPr>
                <w:sz w:val="28"/>
                <w:szCs w:val="28"/>
              </w:rPr>
              <w:t>Nguyễn Long Nhật</w:t>
            </w:r>
          </w:p>
          <w:p w14:paraId="38ADEA41" w14:textId="77777777" w:rsidR="00A67C9F" w:rsidRDefault="00A67C9F" w:rsidP="007650FD">
            <w:pPr>
              <w:ind w:firstLine="0"/>
              <w:rPr>
                <w:lang w:val="pt-BR"/>
              </w:rPr>
            </w:pPr>
          </w:p>
        </w:tc>
      </w:tr>
    </w:tbl>
    <w:p w14:paraId="371C757A" w14:textId="77777777" w:rsidR="00993362" w:rsidRDefault="00993362" w:rsidP="00C23165">
      <w:pPr>
        <w:rPr>
          <w:rFonts w:eastAsia="Calibri" w:cstheme="majorBidi"/>
          <w:szCs w:val="32"/>
        </w:rPr>
      </w:pPr>
      <w:r>
        <w:rPr>
          <w:rFonts w:eastAsia="Calibri"/>
        </w:rPr>
        <w:br w:type="page"/>
      </w:r>
    </w:p>
    <w:p w14:paraId="59BDEBE8" w14:textId="3DB3D5C3" w:rsidR="00101135" w:rsidRDefault="00000000" w:rsidP="00C23165">
      <w:pPr>
        <w:pStyle w:val="TOCHeading"/>
        <w:rPr>
          <w:rFonts w:eastAsia="Calibri"/>
        </w:rPr>
      </w:pPr>
      <w:r>
        <w:rPr>
          <w:rFonts w:eastAsia="Calibri"/>
        </w:rPr>
        <w:t>MỤC LỤC</w:t>
      </w:r>
    </w:p>
    <w:sdt>
      <w:sdtPr>
        <w:id w:val="523526400"/>
        <w:docPartObj>
          <w:docPartGallery w:val="Table of Contents"/>
          <w:docPartUnique/>
        </w:docPartObj>
      </w:sdtPr>
      <w:sdtContent>
        <w:p w14:paraId="37DFE47E" w14:textId="6C13B40B" w:rsidR="00E3167B" w:rsidRDefault="00000000" w:rsidP="00C23165">
          <w:pPr>
            <w:pStyle w:val="TOC1"/>
            <w:rPr>
              <w:rFonts w:asciiTheme="minorHAnsi" w:eastAsiaTheme="minorEastAsia" w:hAnsiTheme="minorHAnsi" w:cstheme="minorBidi"/>
              <w:sz w:val="22"/>
              <w:szCs w:val="22"/>
            </w:rPr>
          </w:pPr>
          <w:r>
            <w:fldChar w:fldCharType="begin"/>
          </w:r>
          <w:r>
            <w:instrText xml:space="preserve"> TOC \h \u \z </w:instrText>
          </w:r>
          <w:r>
            <w:fldChar w:fldCharType="separate"/>
          </w:r>
          <w:hyperlink w:anchor="_Toc123773056" w:history="1">
            <w:r w:rsidR="00E3167B" w:rsidRPr="00CD1200">
              <w:rPr>
                <w:rStyle w:val="Hyperlink"/>
              </w:rPr>
              <w:t>Danh mục các ký hiệu, các chữ viết tắt</w:t>
            </w:r>
            <w:r w:rsidR="00E3167B">
              <w:rPr>
                <w:webHidden/>
              </w:rPr>
              <w:tab/>
            </w:r>
            <w:r w:rsidR="00E3167B">
              <w:rPr>
                <w:webHidden/>
              </w:rPr>
              <w:fldChar w:fldCharType="begin"/>
            </w:r>
            <w:r w:rsidR="00E3167B">
              <w:rPr>
                <w:webHidden/>
              </w:rPr>
              <w:instrText xml:space="preserve"> PAGEREF _Toc123773056 \h </w:instrText>
            </w:r>
            <w:r w:rsidR="00E3167B">
              <w:rPr>
                <w:webHidden/>
              </w:rPr>
            </w:r>
            <w:r w:rsidR="00E3167B">
              <w:rPr>
                <w:webHidden/>
              </w:rPr>
              <w:fldChar w:fldCharType="separate"/>
            </w:r>
            <w:r w:rsidR="00E3167B">
              <w:rPr>
                <w:webHidden/>
              </w:rPr>
              <w:t>9</w:t>
            </w:r>
            <w:r w:rsidR="00E3167B">
              <w:rPr>
                <w:webHidden/>
              </w:rPr>
              <w:fldChar w:fldCharType="end"/>
            </w:r>
          </w:hyperlink>
        </w:p>
        <w:p w14:paraId="234D83A0" w14:textId="0087DAF3" w:rsidR="00E3167B" w:rsidRDefault="00000000" w:rsidP="00C23165">
          <w:pPr>
            <w:pStyle w:val="TOC1"/>
            <w:rPr>
              <w:rFonts w:asciiTheme="minorHAnsi" w:eastAsiaTheme="minorEastAsia" w:hAnsiTheme="minorHAnsi" w:cstheme="minorBidi"/>
              <w:sz w:val="22"/>
              <w:szCs w:val="22"/>
            </w:rPr>
          </w:pPr>
          <w:hyperlink w:anchor="_Toc123773057" w:history="1">
            <w:r w:rsidR="00E3167B" w:rsidRPr="00CD1200">
              <w:rPr>
                <w:rStyle w:val="Hyperlink"/>
              </w:rPr>
              <w:t>Danh mục các bảng</w:t>
            </w:r>
            <w:r w:rsidR="00E3167B">
              <w:rPr>
                <w:webHidden/>
              </w:rPr>
              <w:tab/>
            </w:r>
            <w:r w:rsidR="00E3167B">
              <w:rPr>
                <w:webHidden/>
              </w:rPr>
              <w:fldChar w:fldCharType="begin"/>
            </w:r>
            <w:r w:rsidR="00E3167B">
              <w:rPr>
                <w:webHidden/>
              </w:rPr>
              <w:instrText xml:space="preserve"> PAGEREF _Toc123773057 \h </w:instrText>
            </w:r>
            <w:r w:rsidR="00E3167B">
              <w:rPr>
                <w:webHidden/>
              </w:rPr>
            </w:r>
            <w:r w:rsidR="00E3167B">
              <w:rPr>
                <w:webHidden/>
              </w:rPr>
              <w:fldChar w:fldCharType="separate"/>
            </w:r>
            <w:r w:rsidR="00E3167B">
              <w:rPr>
                <w:webHidden/>
              </w:rPr>
              <w:t>10</w:t>
            </w:r>
            <w:r w:rsidR="00E3167B">
              <w:rPr>
                <w:webHidden/>
              </w:rPr>
              <w:fldChar w:fldCharType="end"/>
            </w:r>
          </w:hyperlink>
        </w:p>
        <w:p w14:paraId="6FBF6066" w14:textId="79FBE96C" w:rsidR="00E3167B" w:rsidRDefault="00000000" w:rsidP="00C23165">
          <w:pPr>
            <w:pStyle w:val="TOC1"/>
            <w:rPr>
              <w:rFonts w:asciiTheme="minorHAnsi" w:eastAsiaTheme="minorEastAsia" w:hAnsiTheme="minorHAnsi" w:cstheme="minorBidi"/>
              <w:sz w:val="22"/>
              <w:szCs w:val="22"/>
            </w:rPr>
          </w:pPr>
          <w:hyperlink w:anchor="_Toc123773058" w:history="1">
            <w:r w:rsidR="00E3167B" w:rsidRPr="00CD1200">
              <w:rPr>
                <w:rStyle w:val="Hyperlink"/>
              </w:rPr>
              <w:t>Danh mục các hình vẽ, đồ thị</w:t>
            </w:r>
            <w:r w:rsidR="00E3167B">
              <w:rPr>
                <w:webHidden/>
              </w:rPr>
              <w:tab/>
            </w:r>
            <w:r w:rsidR="00E3167B">
              <w:rPr>
                <w:webHidden/>
              </w:rPr>
              <w:fldChar w:fldCharType="begin"/>
            </w:r>
            <w:r w:rsidR="00E3167B">
              <w:rPr>
                <w:webHidden/>
              </w:rPr>
              <w:instrText xml:space="preserve"> PAGEREF _Toc123773058 \h </w:instrText>
            </w:r>
            <w:r w:rsidR="00E3167B">
              <w:rPr>
                <w:webHidden/>
              </w:rPr>
            </w:r>
            <w:r w:rsidR="00E3167B">
              <w:rPr>
                <w:webHidden/>
              </w:rPr>
              <w:fldChar w:fldCharType="separate"/>
            </w:r>
            <w:r w:rsidR="00E3167B">
              <w:rPr>
                <w:webHidden/>
              </w:rPr>
              <w:t>11</w:t>
            </w:r>
            <w:r w:rsidR="00E3167B">
              <w:rPr>
                <w:webHidden/>
              </w:rPr>
              <w:fldChar w:fldCharType="end"/>
            </w:r>
          </w:hyperlink>
        </w:p>
        <w:p w14:paraId="1BE209A4" w14:textId="44729CA2" w:rsidR="00E3167B" w:rsidRDefault="00000000" w:rsidP="00C23165">
          <w:pPr>
            <w:pStyle w:val="TOC1"/>
            <w:rPr>
              <w:rFonts w:asciiTheme="minorHAnsi" w:eastAsiaTheme="minorEastAsia" w:hAnsiTheme="minorHAnsi" w:cstheme="minorBidi"/>
              <w:sz w:val="22"/>
              <w:szCs w:val="22"/>
            </w:rPr>
          </w:pPr>
          <w:hyperlink w:anchor="_Toc123773059" w:history="1">
            <w:r w:rsidR="00E3167B" w:rsidRPr="00CD1200">
              <w:rPr>
                <w:rStyle w:val="Hyperlink"/>
              </w:rPr>
              <w:t>ĐẶT VẤN ĐỀ</w:t>
            </w:r>
            <w:r w:rsidR="00E3167B">
              <w:rPr>
                <w:webHidden/>
              </w:rPr>
              <w:tab/>
            </w:r>
            <w:r w:rsidR="00E3167B">
              <w:rPr>
                <w:webHidden/>
              </w:rPr>
              <w:fldChar w:fldCharType="begin"/>
            </w:r>
            <w:r w:rsidR="00E3167B">
              <w:rPr>
                <w:webHidden/>
              </w:rPr>
              <w:instrText xml:space="preserve"> PAGEREF _Toc123773059 \h </w:instrText>
            </w:r>
            <w:r w:rsidR="00E3167B">
              <w:rPr>
                <w:webHidden/>
              </w:rPr>
            </w:r>
            <w:r w:rsidR="00E3167B">
              <w:rPr>
                <w:webHidden/>
              </w:rPr>
              <w:fldChar w:fldCharType="separate"/>
            </w:r>
            <w:r w:rsidR="00E3167B">
              <w:rPr>
                <w:webHidden/>
              </w:rPr>
              <w:t>12</w:t>
            </w:r>
            <w:r w:rsidR="00E3167B">
              <w:rPr>
                <w:webHidden/>
              </w:rPr>
              <w:fldChar w:fldCharType="end"/>
            </w:r>
          </w:hyperlink>
        </w:p>
        <w:p w14:paraId="4998914C" w14:textId="1F2446F2" w:rsidR="00E3167B" w:rsidRDefault="00000000" w:rsidP="00C23165">
          <w:pPr>
            <w:pStyle w:val="TOC1"/>
            <w:rPr>
              <w:rFonts w:asciiTheme="minorHAnsi" w:eastAsiaTheme="minorEastAsia" w:hAnsiTheme="minorHAnsi" w:cstheme="minorBidi"/>
              <w:sz w:val="22"/>
              <w:szCs w:val="22"/>
            </w:rPr>
          </w:pPr>
          <w:hyperlink w:anchor="_Toc123773060" w:history="1">
            <w:r w:rsidR="00E3167B" w:rsidRPr="00CD1200">
              <w:rPr>
                <w:rStyle w:val="Hyperlink"/>
              </w:rPr>
              <w:t>Chương 1 – TỔNG QUAN</w:t>
            </w:r>
            <w:r w:rsidR="00E3167B">
              <w:rPr>
                <w:webHidden/>
              </w:rPr>
              <w:tab/>
            </w:r>
            <w:r w:rsidR="00E3167B">
              <w:rPr>
                <w:webHidden/>
              </w:rPr>
              <w:fldChar w:fldCharType="begin"/>
            </w:r>
            <w:r w:rsidR="00E3167B">
              <w:rPr>
                <w:webHidden/>
              </w:rPr>
              <w:instrText xml:space="preserve"> PAGEREF _Toc123773060 \h </w:instrText>
            </w:r>
            <w:r w:rsidR="00E3167B">
              <w:rPr>
                <w:webHidden/>
              </w:rPr>
            </w:r>
            <w:r w:rsidR="00E3167B">
              <w:rPr>
                <w:webHidden/>
              </w:rPr>
              <w:fldChar w:fldCharType="separate"/>
            </w:r>
            <w:r w:rsidR="00E3167B">
              <w:rPr>
                <w:webHidden/>
              </w:rPr>
              <w:t>14</w:t>
            </w:r>
            <w:r w:rsidR="00E3167B">
              <w:rPr>
                <w:webHidden/>
              </w:rPr>
              <w:fldChar w:fldCharType="end"/>
            </w:r>
          </w:hyperlink>
        </w:p>
        <w:p w14:paraId="7D0AFDB4" w14:textId="0B8E8DD2" w:rsidR="00E3167B" w:rsidRDefault="00000000" w:rsidP="00C23165">
          <w:pPr>
            <w:pStyle w:val="TOC2"/>
            <w:rPr>
              <w:rFonts w:asciiTheme="minorHAnsi" w:eastAsiaTheme="minorEastAsia" w:hAnsiTheme="minorHAnsi" w:cstheme="minorBidi"/>
              <w:sz w:val="22"/>
              <w:szCs w:val="22"/>
            </w:rPr>
          </w:pPr>
          <w:hyperlink w:anchor="_Toc123773061" w:history="1">
            <w:r w:rsidR="00E3167B" w:rsidRPr="00CD1200">
              <w:rPr>
                <w:rStyle w:val="Hyperlink"/>
              </w:rPr>
              <w:t>1.1. Một số hiểu biết về bệnh lao</w:t>
            </w:r>
            <w:r w:rsidR="00E3167B">
              <w:rPr>
                <w:webHidden/>
              </w:rPr>
              <w:tab/>
            </w:r>
            <w:r w:rsidR="00E3167B">
              <w:rPr>
                <w:webHidden/>
              </w:rPr>
              <w:fldChar w:fldCharType="begin"/>
            </w:r>
            <w:r w:rsidR="00E3167B">
              <w:rPr>
                <w:webHidden/>
              </w:rPr>
              <w:instrText xml:space="preserve"> PAGEREF _Toc123773061 \h </w:instrText>
            </w:r>
            <w:r w:rsidR="00E3167B">
              <w:rPr>
                <w:webHidden/>
              </w:rPr>
            </w:r>
            <w:r w:rsidR="00E3167B">
              <w:rPr>
                <w:webHidden/>
              </w:rPr>
              <w:fldChar w:fldCharType="separate"/>
            </w:r>
            <w:r w:rsidR="00E3167B">
              <w:rPr>
                <w:webHidden/>
              </w:rPr>
              <w:t>14</w:t>
            </w:r>
            <w:r w:rsidR="00E3167B">
              <w:rPr>
                <w:webHidden/>
              </w:rPr>
              <w:fldChar w:fldCharType="end"/>
            </w:r>
          </w:hyperlink>
        </w:p>
        <w:p w14:paraId="29B3CE37" w14:textId="70B150F8" w:rsidR="00E3167B" w:rsidRDefault="00000000" w:rsidP="00C23165">
          <w:pPr>
            <w:pStyle w:val="TOC3"/>
            <w:rPr>
              <w:rFonts w:asciiTheme="minorHAnsi" w:eastAsiaTheme="minorEastAsia" w:hAnsiTheme="minorHAnsi" w:cstheme="minorBidi"/>
              <w:sz w:val="22"/>
              <w:szCs w:val="22"/>
            </w:rPr>
          </w:pPr>
          <w:hyperlink w:anchor="_Toc123773062" w:history="1">
            <w:r w:rsidR="00E3167B" w:rsidRPr="00CD1200">
              <w:rPr>
                <w:rStyle w:val="Hyperlink"/>
              </w:rPr>
              <w:t>1.1.1. Một số khái niệm cơ bản</w:t>
            </w:r>
            <w:r w:rsidR="00E3167B">
              <w:rPr>
                <w:webHidden/>
              </w:rPr>
              <w:tab/>
            </w:r>
            <w:r w:rsidR="00E3167B">
              <w:rPr>
                <w:webHidden/>
              </w:rPr>
              <w:fldChar w:fldCharType="begin"/>
            </w:r>
            <w:r w:rsidR="00E3167B">
              <w:rPr>
                <w:webHidden/>
              </w:rPr>
              <w:instrText xml:space="preserve"> PAGEREF _Toc123773062 \h </w:instrText>
            </w:r>
            <w:r w:rsidR="00E3167B">
              <w:rPr>
                <w:webHidden/>
              </w:rPr>
            </w:r>
            <w:r w:rsidR="00E3167B">
              <w:rPr>
                <w:webHidden/>
              </w:rPr>
              <w:fldChar w:fldCharType="separate"/>
            </w:r>
            <w:r w:rsidR="00E3167B">
              <w:rPr>
                <w:webHidden/>
              </w:rPr>
              <w:t>14</w:t>
            </w:r>
            <w:r w:rsidR="00E3167B">
              <w:rPr>
                <w:webHidden/>
              </w:rPr>
              <w:fldChar w:fldCharType="end"/>
            </w:r>
          </w:hyperlink>
        </w:p>
        <w:p w14:paraId="71FAD624" w14:textId="2EF68337" w:rsidR="00E3167B" w:rsidRDefault="00000000" w:rsidP="00C23165">
          <w:pPr>
            <w:pStyle w:val="TOC3"/>
            <w:rPr>
              <w:rFonts w:asciiTheme="minorHAnsi" w:eastAsiaTheme="minorEastAsia" w:hAnsiTheme="minorHAnsi" w:cstheme="minorBidi"/>
              <w:sz w:val="22"/>
              <w:szCs w:val="22"/>
            </w:rPr>
          </w:pPr>
          <w:hyperlink w:anchor="_Toc123773063" w:history="1">
            <w:r w:rsidR="00E3167B" w:rsidRPr="00CD1200">
              <w:rPr>
                <w:rStyle w:val="Hyperlink"/>
              </w:rPr>
              <w:t>1.1.2. Đặc điểm lâm sàng của bệnh lao phổi</w:t>
            </w:r>
            <w:r w:rsidR="00E3167B">
              <w:rPr>
                <w:webHidden/>
              </w:rPr>
              <w:tab/>
            </w:r>
            <w:r w:rsidR="00E3167B">
              <w:rPr>
                <w:webHidden/>
              </w:rPr>
              <w:fldChar w:fldCharType="begin"/>
            </w:r>
            <w:r w:rsidR="00E3167B">
              <w:rPr>
                <w:webHidden/>
              </w:rPr>
              <w:instrText xml:space="preserve"> PAGEREF _Toc123773063 \h </w:instrText>
            </w:r>
            <w:r w:rsidR="00E3167B">
              <w:rPr>
                <w:webHidden/>
              </w:rPr>
            </w:r>
            <w:r w:rsidR="00E3167B">
              <w:rPr>
                <w:webHidden/>
              </w:rPr>
              <w:fldChar w:fldCharType="separate"/>
            </w:r>
            <w:r w:rsidR="00E3167B">
              <w:rPr>
                <w:webHidden/>
              </w:rPr>
              <w:t>14</w:t>
            </w:r>
            <w:r w:rsidR="00E3167B">
              <w:rPr>
                <w:webHidden/>
              </w:rPr>
              <w:fldChar w:fldCharType="end"/>
            </w:r>
          </w:hyperlink>
        </w:p>
        <w:p w14:paraId="3EF60BD4" w14:textId="19B195A3" w:rsidR="00E3167B" w:rsidRDefault="00000000" w:rsidP="00C23165">
          <w:pPr>
            <w:pStyle w:val="TOC4"/>
            <w:rPr>
              <w:rFonts w:asciiTheme="minorHAnsi" w:eastAsiaTheme="minorEastAsia" w:hAnsiTheme="minorHAnsi" w:cstheme="minorBidi"/>
              <w:sz w:val="22"/>
              <w:szCs w:val="22"/>
            </w:rPr>
          </w:pPr>
          <w:hyperlink w:anchor="_Toc123773064" w:history="1">
            <w:r w:rsidR="00E3167B" w:rsidRPr="00CD1200">
              <w:rPr>
                <w:rStyle w:val="Hyperlink"/>
              </w:rPr>
              <w:t>1.1.2.1. Chẩn đoán bệnh lao phổi</w:t>
            </w:r>
            <w:r w:rsidR="00E3167B">
              <w:rPr>
                <w:webHidden/>
              </w:rPr>
              <w:tab/>
            </w:r>
            <w:r w:rsidR="00E3167B">
              <w:rPr>
                <w:webHidden/>
              </w:rPr>
              <w:fldChar w:fldCharType="begin"/>
            </w:r>
            <w:r w:rsidR="00E3167B">
              <w:rPr>
                <w:webHidden/>
              </w:rPr>
              <w:instrText xml:space="preserve"> PAGEREF _Toc123773064 \h </w:instrText>
            </w:r>
            <w:r w:rsidR="00E3167B">
              <w:rPr>
                <w:webHidden/>
              </w:rPr>
            </w:r>
            <w:r w:rsidR="00E3167B">
              <w:rPr>
                <w:webHidden/>
              </w:rPr>
              <w:fldChar w:fldCharType="separate"/>
            </w:r>
            <w:r w:rsidR="00E3167B">
              <w:rPr>
                <w:webHidden/>
              </w:rPr>
              <w:t>14</w:t>
            </w:r>
            <w:r w:rsidR="00E3167B">
              <w:rPr>
                <w:webHidden/>
              </w:rPr>
              <w:fldChar w:fldCharType="end"/>
            </w:r>
          </w:hyperlink>
        </w:p>
        <w:p w14:paraId="00309B76" w14:textId="71E7AF91" w:rsidR="00E3167B" w:rsidRDefault="00000000" w:rsidP="00C23165">
          <w:pPr>
            <w:pStyle w:val="TOC4"/>
            <w:rPr>
              <w:rFonts w:asciiTheme="minorHAnsi" w:eastAsiaTheme="minorEastAsia" w:hAnsiTheme="minorHAnsi" w:cstheme="minorBidi"/>
              <w:sz w:val="22"/>
              <w:szCs w:val="22"/>
            </w:rPr>
          </w:pPr>
          <w:hyperlink w:anchor="_Toc123773065" w:history="1">
            <w:r w:rsidR="00E3167B" w:rsidRPr="00CD1200">
              <w:rPr>
                <w:rStyle w:val="Hyperlink"/>
              </w:rPr>
              <w:t>1.1.2.2. Phân loại bệnh lao phổi</w:t>
            </w:r>
            <w:r w:rsidR="00E3167B">
              <w:rPr>
                <w:webHidden/>
              </w:rPr>
              <w:tab/>
            </w:r>
            <w:r w:rsidR="00E3167B">
              <w:rPr>
                <w:webHidden/>
              </w:rPr>
              <w:fldChar w:fldCharType="begin"/>
            </w:r>
            <w:r w:rsidR="00E3167B">
              <w:rPr>
                <w:webHidden/>
              </w:rPr>
              <w:instrText xml:space="preserve"> PAGEREF _Toc123773065 \h </w:instrText>
            </w:r>
            <w:r w:rsidR="00E3167B">
              <w:rPr>
                <w:webHidden/>
              </w:rPr>
            </w:r>
            <w:r w:rsidR="00E3167B">
              <w:rPr>
                <w:webHidden/>
              </w:rPr>
              <w:fldChar w:fldCharType="separate"/>
            </w:r>
            <w:r w:rsidR="00E3167B">
              <w:rPr>
                <w:webHidden/>
              </w:rPr>
              <w:t>15</w:t>
            </w:r>
            <w:r w:rsidR="00E3167B">
              <w:rPr>
                <w:webHidden/>
              </w:rPr>
              <w:fldChar w:fldCharType="end"/>
            </w:r>
          </w:hyperlink>
        </w:p>
        <w:p w14:paraId="63C8B05E" w14:textId="24489CD6" w:rsidR="00E3167B" w:rsidRDefault="00000000" w:rsidP="00C23165">
          <w:pPr>
            <w:pStyle w:val="TOC3"/>
            <w:rPr>
              <w:rFonts w:asciiTheme="minorHAnsi" w:eastAsiaTheme="minorEastAsia" w:hAnsiTheme="minorHAnsi" w:cstheme="minorBidi"/>
              <w:sz w:val="22"/>
              <w:szCs w:val="22"/>
            </w:rPr>
          </w:pPr>
          <w:hyperlink w:anchor="_Toc123773066" w:history="1">
            <w:r w:rsidR="00E3167B" w:rsidRPr="00CD1200">
              <w:rPr>
                <w:rStyle w:val="Hyperlink"/>
              </w:rPr>
              <w:t>1.1.3. Một số phác đồ điều trị lao phổi</w:t>
            </w:r>
            <w:r w:rsidR="00E3167B">
              <w:rPr>
                <w:webHidden/>
              </w:rPr>
              <w:tab/>
            </w:r>
            <w:r w:rsidR="00E3167B">
              <w:rPr>
                <w:webHidden/>
              </w:rPr>
              <w:fldChar w:fldCharType="begin"/>
            </w:r>
            <w:r w:rsidR="00E3167B">
              <w:rPr>
                <w:webHidden/>
              </w:rPr>
              <w:instrText xml:space="preserve"> PAGEREF _Toc123773066 \h </w:instrText>
            </w:r>
            <w:r w:rsidR="00E3167B">
              <w:rPr>
                <w:webHidden/>
              </w:rPr>
            </w:r>
            <w:r w:rsidR="00E3167B">
              <w:rPr>
                <w:webHidden/>
              </w:rPr>
              <w:fldChar w:fldCharType="separate"/>
            </w:r>
            <w:r w:rsidR="00E3167B">
              <w:rPr>
                <w:webHidden/>
              </w:rPr>
              <w:t>16</w:t>
            </w:r>
            <w:r w:rsidR="00E3167B">
              <w:rPr>
                <w:webHidden/>
              </w:rPr>
              <w:fldChar w:fldCharType="end"/>
            </w:r>
          </w:hyperlink>
        </w:p>
        <w:p w14:paraId="2522F053" w14:textId="04D3E804" w:rsidR="00E3167B" w:rsidRDefault="00000000" w:rsidP="00C23165">
          <w:pPr>
            <w:pStyle w:val="TOC3"/>
            <w:rPr>
              <w:rFonts w:asciiTheme="minorHAnsi" w:eastAsiaTheme="minorEastAsia" w:hAnsiTheme="minorHAnsi" w:cstheme="minorBidi"/>
              <w:sz w:val="22"/>
              <w:szCs w:val="22"/>
            </w:rPr>
          </w:pPr>
          <w:hyperlink w:anchor="_Toc123773067" w:history="1">
            <w:r w:rsidR="00E3167B" w:rsidRPr="00CD1200">
              <w:rPr>
                <w:rStyle w:val="Hyperlink"/>
              </w:rPr>
              <w:t>1.1.4. Tình hình mắc lao</w:t>
            </w:r>
            <w:r w:rsidR="00E3167B">
              <w:rPr>
                <w:webHidden/>
              </w:rPr>
              <w:tab/>
            </w:r>
            <w:r w:rsidR="00E3167B">
              <w:rPr>
                <w:webHidden/>
              </w:rPr>
              <w:fldChar w:fldCharType="begin"/>
            </w:r>
            <w:r w:rsidR="00E3167B">
              <w:rPr>
                <w:webHidden/>
              </w:rPr>
              <w:instrText xml:space="preserve"> PAGEREF _Toc123773067 \h </w:instrText>
            </w:r>
            <w:r w:rsidR="00E3167B">
              <w:rPr>
                <w:webHidden/>
              </w:rPr>
            </w:r>
            <w:r w:rsidR="00E3167B">
              <w:rPr>
                <w:webHidden/>
              </w:rPr>
              <w:fldChar w:fldCharType="separate"/>
            </w:r>
            <w:r w:rsidR="00E3167B">
              <w:rPr>
                <w:webHidden/>
              </w:rPr>
              <w:t>16</w:t>
            </w:r>
            <w:r w:rsidR="00E3167B">
              <w:rPr>
                <w:webHidden/>
              </w:rPr>
              <w:fldChar w:fldCharType="end"/>
            </w:r>
          </w:hyperlink>
        </w:p>
        <w:p w14:paraId="486A70C6" w14:textId="1AC1537B" w:rsidR="00E3167B" w:rsidRDefault="00000000" w:rsidP="00C23165">
          <w:pPr>
            <w:pStyle w:val="TOC4"/>
            <w:rPr>
              <w:rFonts w:asciiTheme="minorHAnsi" w:eastAsiaTheme="minorEastAsia" w:hAnsiTheme="minorHAnsi" w:cstheme="minorBidi"/>
              <w:sz w:val="22"/>
              <w:szCs w:val="22"/>
            </w:rPr>
          </w:pPr>
          <w:hyperlink w:anchor="_Toc123773068" w:history="1">
            <w:r w:rsidR="00E3167B" w:rsidRPr="00CD1200">
              <w:rPr>
                <w:rStyle w:val="Hyperlink"/>
              </w:rPr>
              <w:t>1.1.4.1. Tình hình mắc lao trên thế giới</w:t>
            </w:r>
            <w:r w:rsidR="00E3167B">
              <w:rPr>
                <w:webHidden/>
              </w:rPr>
              <w:tab/>
            </w:r>
            <w:r w:rsidR="00E3167B">
              <w:rPr>
                <w:webHidden/>
              </w:rPr>
              <w:fldChar w:fldCharType="begin"/>
            </w:r>
            <w:r w:rsidR="00E3167B">
              <w:rPr>
                <w:webHidden/>
              </w:rPr>
              <w:instrText xml:space="preserve"> PAGEREF _Toc123773068 \h </w:instrText>
            </w:r>
            <w:r w:rsidR="00E3167B">
              <w:rPr>
                <w:webHidden/>
              </w:rPr>
            </w:r>
            <w:r w:rsidR="00E3167B">
              <w:rPr>
                <w:webHidden/>
              </w:rPr>
              <w:fldChar w:fldCharType="separate"/>
            </w:r>
            <w:r w:rsidR="00E3167B">
              <w:rPr>
                <w:webHidden/>
              </w:rPr>
              <w:t>16</w:t>
            </w:r>
            <w:r w:rsidR="00E3167B">
              <w:rPr>
                <w:webHidden/>
              </w:rPr>
              <w:fldChar w:fldCharType="end"/>
            </w:r>
          </w:hyperlink>
        </w:p>
        <w:p w14:paraId="367546DA" w14:textId="19B4CEB2" w:rsidR="00E3167B" w:rsidRDefault="00000000" w:rsidP="00C23165">
          <w:pPr>
            <w:pStyle w:val="TOC4"/>
            <w:rPr>
              <w:rFonts w:asciiTheme="minorHAnsi" w:eastAsiaTheme="minorEastAsia" w:hAnsiTheme="minorHAnsi" w:cstheme="minorBidi"/>
              <w:sz w:val="22"/>
              <w:szCs w:val="22"/>
            </w:rPr>
          </w:pPr>
          <w:hyperlink w:anchor="_Toc123773069" w:history="1">
            <w:r w:rsidR="00E3167B" w:rsidRPr="00CD1200">
              <w:rPr>
                <w:rStyle w:val="Hyperlink"/>
              </w:rPr>
              <w:t>1.1.4.2. Tình hình mắc lao ở Việt Nam.</w:t>
            </w:r>
            <w:r w:rsidR="00E3167B">
              <w:rPr>
                <w:webHidden/>
              </w:rPr>
              <w:tab/>
            </w:r>
            <w:r w:rsidR="00E3167B">
              <w:rPr>
                <w:webHidden/>
              </w:rPr>
              <w:fldChar w:fldCharType="begin"/>
            </w:r>
            <w:r w:rsidR="00E3167B">
              <w:rPr>
                <w:webHidden/>
              </w:rPr>
              <w:instrText xml:space="preserve"> PAGEREF _Toc123773069 \h </w:instrText>
            </w:r>
            <w:r w:rsidR="00E3167B">
              <w:rPr>
                <w:webHidden/>
              </w:rPr>
            </w:r>
            <w:r w:rsidR="00E3167B">
              <w:rPr>
                <w:webHidden/>
              </w:rPr>
              <w:fldChar w:fldCharType="separate"/>
            </w:r>
            <w:r w:rsidR="00E3167B">
              <w:rPr>
                <w:webHidden/>
              </w:rPr>
              <w:t>17</w:t>
            </w:r>
            <w:r w:rsidR="00E3167B">
              <w:rPr>
                <w:webHidden/>
              </w:rPr>
              <w:fldChar w:fldCharType="end"/>
            </w:r>
          </w:hyperlink>
        </w:p>
        <w:p w14:paraId="4C2BFAC0" w14:textId="166E4039" w:rsidR="00E3167B" w:rsidRDefault="00000000" w:rsidP="00C23165">
          <w:pPr>
            <w:pStyle w:val="TOC4"/>
            <w:rPr>
              <w:rFonts w:asciiTheme="minorHAnsi" w:eastAsiaTheme="minorEastAsia" w:hAnsiTheme="minorHAnsi" w:cstheme="minorBidi"/>
              <w:sz w:val="22"/>
              <w:szCs w:val="22"/>
            </w:rPr>
          </w:pPr>
          <w:hyperlink w:anchor="_Toc123773070" w:history="1">
            <w:r w:rsidR="00E3167B" w:rsidRPr="00CD1200">
              <w:rPr>
                <w:rStyle w:val="Hyperlink"/>
              </w:rPr>
              <w:t>1.1.4.3. Tình hình bệnh lao tại Bệnh viện Phổi Hải Phòng</w:t>
            </w:r>
            <w:r w:rsidR="00E3167B">
              <w:rPr>
                <w:webHidden/>
              </w:rPr>
              <w:tab/>
            </w:r>
            <w:r w:rsidR="00E3167B">
              <w:rPr>
                <w:webHidden/>
              </w:rPr>
              <w:fldChar w:fldCharType="begin"/>
            </w:r>
            <w:r w:rsidR="00E3167B">
              <w:rPr>
                <w:webHidden/>
              </w:rPr>
              <w:instrText xml:space="preserve"> PAGEREF _Toc123773070 \h </w:instrText>
            </w:r>
            <w:r w:rsidR="00E3167B">
              <w:rPr>
                <w:webHidden/>
              </w:rPr>
            </w:r>
            <w:r w:rsidR="00E3167B">
              <w:rPr>
                <w:webHidden/>
              </w:rPr>
              <w:fldChar w:fldCharType="separate"/>
            </w:r>
            <w:r w:rsidR="00E3167B">
              <w:rPr>
                <w:webHidden/>
              </w:rPr>
              <w:t>18</w:t>
            </w:r>
            <w:r w:rsidR="00E3167B">
              <w:rPr>
                <w:webHidden/>
              </w:rPr>
              <w:fldChar w:fldCharType="end"/>
            </w:r>
          </w:hyperlink>
        </w:p>
        <w:p w14:paraId="4E3F849F" w14:textId="11E44720" w:rsidR="00E3167B" w:rsidRDefault="00000000" w:rsidP="00C23165">
          <w:pPr>
            <w:pStyle w:val="TOC2"/>
            <w:rPr>
              <w:rFonts w:asciiTheme="minorHAnsi" w:eastAsiaTheme="minorEastAsia" w:hAnsiTheme="minorHAnsi" w:cstheme="minorBidi"/>
              <w:sz w:val="22"/>
              <w:szCs w:val="22"/>
            </w:rPr>
          </w:pPr>
          <w:hyperlink w:anchor="_Toc123773071" w:history="1">
            <w:r w:rsidR="00E3167B" w:rsidRPr="00CD1200">
              <w:rPr>
                <w:rStyle w:val="Hyperlink"/>
              </w:rPr>
              <w:t>1.2. Dinh dưỡng bệnh nhân lao phổi</w:t>
            </w:r>
            <w:r w:rsidR="00E3167B">
              <w:rPr>
                <w:webHidden/>
              </w:rPr>
              <w:tab/>
            </w:r>
            <w:r w:rsidR="00E3167B">
              <w:rPr>
                <w:webHidden/>
              </w:rPr>
              <w:fldChar w:fldCharType="begin"/>
            </w:r>
            <w:r w:rsidR="00E3167B">
              <w:rPr>
                <w:webHidden/>
              </w:rPr>
              <w:instrText xml:space="preserve"> PAGEREF _Toc123773071 \h </w:instrText>
            </w:r>
            <w:r w:rsidR="00E3167B">
              <w:rPr>
                <w:webHidden/>
              </w:rPr>
            </w:r>
            <w:r w:rsidR="00E3167B">
              <w:rPr>
                <w:webHidden/>
              </w:rPr>
              <w:fldChar w:fldCharType="separate"/>
            </w:r>
            <w:r w:rsidR="00E3167B">
              <w:rPr>
                <w:webHidden/>
              </w:rPr>
              <w:t>18</w:t>
            </w:r>
            <w:r w:rsidR="00E3167B">
              <w:rPr>
                <w:webHidden/>
              </w:rPr>
              <w:fldChar w:fldCharType="end"/>
            </w:r>
          </w:hyperlink>
        </w:p>
        <w:p w14:paraId="75CF9EAD" w14:textId="0D5D960C" w:rsidR="00E3167B" w:rsidRDefault="00000000" w:rsidP="00C23165">
          <w:pPr>
            <w:pStyle w:val="TOC3"/>
            <w:rPr>
              <w:rFonts w:asciiTheme="minorHAnsi" w:eastAsiaTheme="minorEastAsia" w:hAnsiTheme="minorHAnsi" w:cstheme="minorBidi"/>
              <w:sz w:val="22"/>
              <w:szCs w:val="22"/>
            </w:rPr>
          </w:pPr>
          <w:hyperlink w:anchor="_Toc123773072" w:history="1">
            <w:r w:rsidR="00E3167B" w:rsidRPr="00CD1200">
              <w:rPr>
                <w:rStyle w:val="Hyperlink"/>
              </w:rPr>
              <w:t>1.2.1. Khái niệm</w:t>
            </w:r>
            <w:r w:rsidR="00E3167B">
              <w:rPr>
                <w:webHidden/>
              </w:rPr>
              <w:tab/>
            </w:r>
            <w:r w:rsidR="00E3167B">
              <w:rPr>
                <w:webHidden/>
              </w:rPr>
              <w:fldChar w:fldCharType="begin"/>
            </w:r>
            <w:r w:rsidR="00E3167B">
              <w:rPr>
                <w:webHidden/>
              </w:rPr>
              <w:instrText xml:space="preserve"> PAGEREF _Toc123773072 \h </w:instrText>
            </w:r>
            <w:r w:rsidR="00E3167B">
              <w:rPr>
                <w:webHidden/>
              </w:rPr>
            </w:r>
            <w:r w:rsidR="00E3167B">
              <w:rPr>
                <w:webHidden/>
              </w:rPr>
              <w:fldChar w:fldCharType="separate"/>
            </w:r>
            <w:r w:rsidR="00E3167B">
              <w:rPr>
                <w:webHidden/>
              </w:rPr>
              <w:t>18</w:t>
            </w:r>
            <w:r w:rsidR="00E3167B">
              <w:rPr>
                <w:webHidden/>
              </w:rPr>
              <w:fldChar w:fldCharType="end"/>
            </w:r>
          </w:hyperlink>
        </w:p>
        <w:p w14:paraId="390747A9" w14:textId="08BDEE0A" w:rsidR="00E3167B" w:rsidRDefault="00000000" w:rsidP="00C23165">
          <w:pPr>
            <w:pStyle w:val="TOC3"/>
            <w:rPr>
              <w:rFonts w:asciiTheme="minorHAnsi" w:eastAsiaTheme="minorEastAsia" w:hAnsiTheme="minorHAnsi" w:cstheme="minorBidi"/>
              <w:sz w:val="22"/>
              <w:szCs w:val="22"/>
            </w:rPr>
          </w:pPr>
          <w:hyperlink w:anchor="_Toc123773073" w:history="1">
            <w:r w:rsidR="00E3167B" w:rsidRPr="00CD1200">
              <w:rPr>
                <w:rStyle w:val="Hyperlink"/>
              </w:rPr>
              <w:t>1.2.2. Nhu cầu dinh dưỡng cho bệnh nhân lao phổi</w:t>
            </w:r>
            <w:r w:rsidR="00E3167B">
              <w:rPr>
                <w:webHidden/>
              </w:rPr>
              <w:tab/>
            </w:r>
            <w:r w:rsidR="00E3167B">
              <w:rPr>
                <w:webHidden/>
              </w:rPr>
              <w:fldChar w:fldCharType="begin"/>
            </w:r>
            <w:r w:rsidR="00E3167B">
              <w:rPr>
                <w:webHidden/>
              </w:rPr>
              <w:instrText xml:space="preserve"> PAGEREF _Toc123773073 \h </w:instrText>
            </w:r>
            <w:r w:rsidR="00E3167B">
              <w:rPr>
                <w:webHidden/>
              </w:rPr>
            </w:r>
            <w:r w:rsidR="00E3167B">
              <w:rPr>
                <w:webHidden/>
              </w:rPr>
              <w:fldChar w:fldCharType="separate"/>
            </w:r>
            <w:r w:rsidR="00E3167B">
              <w:rPr>
                <w:webHidden/>
              </w:rPr>
              <w:t>18</w:t>
            </w:r>
            <w:r w:rsidR="00E3167B">
              <w:rPr>
                <w:webHidden/>
              </w:rPr>
              <w:fldChar w:fldCharType="end"/>
            </w:r>
          </w:hyperlink>
        </w:p>
        <w:p w14:paraId="6754FF20" w14:textId="2ACA1982" w:rsidR="00E3167B" w:rsidRDefault="00000000" w:rsidP="00C23165">
          <w:pPr>
            <w:pStyle w:val="TOC3"/>
            <w:rPr>
              <w:rFonts w:asciiTheme="minorHAnsi" w:eastAsiaTheme="minorEastAsia" w:hAnsiTheme="minorHAnsi" w:cstheme="minorBidi"/>
              <w:sz w:val="22"/>
              <w:szCs w:val="22"/>
            </w:rPr>
          </w:pPr>
          <w:hyperlink w:anchor="_Toc123773074" w:history="1">
            <w:r w:rsidR="00E3167B" w:rsidRPr="00CD1200">
              <w:rPr>
                <w:rStyle w:val="Hyperlink"/>
              </w:rPr>
              <w:t>1.2.3. Thực trạng dinh dưỡng bệnh nhân lao</w:t>
            </w:r>
            <w:r w:rsidR="00E3167B">
              <w:rPr>
                <w:webHidden/>
              </w:rPr>
              <w:tab/>
            </w:r>
            <w:r w:rsidR="00E3167B">
              <w:rPr>
                <w:webHidden/>
              </w:rPr>
              <w:fldChar w:fldCharType="begin"/>
            </w:r>
            <w:r w:rsidR="00E3167B">
              <w:rPr>
                <w:webHidden/>
              </w:rPr>
              <w:instrText xml:space="preserve"> PAGEREF _Toc123773074 \h </w:instrText>
            </w:r>
            <w:r w:rsidR="00E3167B">
              <w:rPr>
                <w:webHidden/>
              </w:rPr>
            </w:r>
            <w:r w:rsidR="00E3167B">
              <w:rPr>
                <w:webHidden/>
              </w:rPr>
              <w:fldChar w:fldCharType="separate"/>
            </w:r>
            <w:r w:rsidR="00E3167B">
              <w:rPr>
                <w:webHidden/>
              </w:rPr>
              <w:t>20</w:t>
            </w:r>
            <w:r w:rsidR="00E3167B">
              <w:rPr>
                <w:webHidden/>
              </w:rPr>
              <w:fldChar w:fldCharType="end"/>
            </w:r>
          </w:hyperlink>
        </w:p>
        <w:p w14:paraId="42CC5B92" w14:textId="02E65475" w:rsidR="00E3167B" w:rsidRDefault="00000000" w:rsidP="00C23165">
          <w:pPr>
            <w:pStyle w:val="TOC4"/>
            <w:rPr>
              <w:rFonts w:asciiTheme="minorHAnsi" w:eastAsiaTheme="minorEastAsia" w:hAnsiTheme="minorHAnsi" w:cstheme="minorBidi"/>
              <w:sz w:val="22"/>
              <w:szCs w:val="22"/>
            </w:rPr>
          </w:pPr>
          <w:hyperlink w:anchor="_Toc123773075" w:history="1">
            <w:r w:rsidR="00E3167B" w:rsidRPr="00CD1200">
              <w:rPr>
                <w:rStyle w:val="Hyperlink"/>
              </w:rPr>
              <w:t>1.2.3.1. Mối liên hệ giữa dinh dưỡng và bệnh lao</w:t>
            </w:r>
            <w:r w:rsidR="00E3167B">
              <w:rPr>
                <w:webHidden/>
              </w:rPr>
              <w:tab/>
            </w:r>
            <w:r w:rsidR="00E3167B">
              <w:rPr>
                <w:webHidden/>
              </w:rPr>
              <w:fldChar w:fldCharType="begin"/>
            </w:r>
            <w:r w:rsidR="00E3167B">
              <w:rPr>
                <w:webHidden/>
              </w:rPr>
              <w:instrText xml:space="preserve"> PAGEREF _Toc123773075 \h </w:instrText>
            </w:r>
            <w:r w:rsidR="00E3167B">
              <w:rPr>
                <w:webHidden/>
              </w:rPr>
            </w:r>
            <w:r w:rsidR="00E3167B">
              <w:rPr>
                <w:webHidden/>
              </w:rPr>
              <w:fldChar w:fldCharType="separate"/>
            </w:r>
            <w:r w:rsidR="00E3167B">
              <w:rPr>
                <w:webHidden/>
              </w:rPr>
              <w:t>20</w:t>
            </w:r>
            <w:r w:rsidR="00E3167B">
              <w:rPr>
                <w:webHidden/>
              </w:rPr>
              <w:fldChar w:fldCharType="end"/>
            </w:r>
          </w:hyperlink>
        </w:p>
        <w:p w14:paraId="34E1CDED" w14:textId="61C90853" w:rsidR="00E3167B" w:rsidRDefault="00000000" w:rsidP="00C23165">
          <w:pPr>
            <w:pStyle w:val="TOC3"/>
            <w:rPr>
              <w:rFonts w:asciiTheme="minorHAnsi" w:eastAsiaTheme="minorEastAsia" w:hAnsiTheme="minorHAnsi" w:cstheme="minorBidi"/>
              <w:sz w:val="22"/>
              <w:szCs w:val="22"/>
            </w:rPr>
          </w:pPr>
          <w:hyperlink w:anchor="_Toc123773076" w:history="1">
            <w:r w:rsidR="00E3167B" w:rsidRPr="00CD1200">
              <w:rPr>
                <w:rStyle w:val="Hyperlink"/>
              </w:rPr>
              <w:t xml:space="preserve">1.2.4 Khuyến cáo của </w:t>
            </w:r>
            <w:r w:rsidR="006E6AFC">
              <w:rPr>
                <w:rStyle w:val="Hyperlink"/>
              </w:rPr>
              <w:t>WHO</w:t>
            </w:r>
            <w:r w:rsidR="00E3167B" w:rsidRPr="00CD1200">
              <w:rPr>
                <w:rStyle w:val="Hyperlink"/>
              </w:rPr>
              <w:t xml:space="preserve"> về chăm sóc dinh dưỡng cho BN lao</w:t>
            </w:r>
            <w:r w:rsidR="00E3167B">
              <w:rPr>
                <w:webHidden/>
              </w:rPr>
              <w:tab/>
            </w:r>
            <w:r w:rsidR="00E3167B">
              <w:rPr>
                <w:webHidden/>
              </w:rPr>
              <w:fldChar w:fldCharType="begin"/>
            </w:r>
            <w:r w:rsidR="00E3167B">
              <w:rPr>
                <w:webHidden/>
              </w:rPr>
              <w:instrText xml:space="preserve"> PAGEREF _Toc123773076 \h </w:instrText>
            </w:r>
            <w:r w:rsidR="00E3167B">
              <w:rPr>
                <w:webHidden/>
              </w:rPr>
            </w:r>
            <w:r w:rsidR="00E3167B">
              <w:rPr>
                <w:webHidden/>
              </w:rPr>
              <w:fldChar w:fldCharType="separate"/>
            </w:r>
            <w:r w:rsidR="00E3167B">
              <w:rPr>
                <w:webHidden/>
              </w:rPr>
              <w:t>20</w:t>
            </w:r>
            <w:r w:rsidR="00E3167B">
              <w:rPr>
                <w:webHidden/>
              </w:rPr>
              <w:fldChar w:fldCharType="end"/>
            </w:r>
          </w:hyperlink>
        </w:p>
        <w:p w14:paraId="55A5C76D" w14:textId="0E3178D3" w:rsidR="00E3167B" w:rsidRDefault="00000000" w:rsidP="00C23165">
          <w:pPr>
            <w:pStyle w:val="TOC4"/>
            <w:rPr>
              <w:rFonts w:asciiTheme="minorHAnsi" w:eastAsiaTheme="minorEastAsia" w:hAnsiTheme="minorHAnsi" w:cstheme="minorBidi"/>
              <w:sz w:val="22"/>
              <w:szCs w:val="22"/>
            </w:rPr>
          </w:pPr>
          <w:hyperlink w:anchor="_Toc123773077" w:history="1">
            <w:r w:rsidR="00E3167B" w:rsidRPr="00CD1200">
              <w:rPr>
                <w:rStyle w:val="Hyperlink"/>
              </w:rPr>
              <w:t>1.2.4.1. Chăm sóc và hỗ trợ dinh dưỡng cho BN lao</w:t>
            </w:r>
            <w:r w:rsidR="00E3167B">
              <w:rPr>
                <w:webHidden/>
              </w:rPr>
              <w:tab/>
            </w:r>
            <w:r w:rsidR="00E3167B">
              <w:rPr>
                <w:webHidden/>
              </w:rPr>
              <w:fldChar w:fldCharType="begin"/>
            </w:r>
            <w:r w:rsidR="00E3167B">
              <w:rPr>
                <w:webHidden/>
              </w:rPr>
              <w:instrText xml:space="preserve"> PAGEREF _Toc123773077 \h </w:instrText>
            </w:r>
            <w:r w:rsidR="00E3167B">
              <w:rPr>
                <w:webHidden/>
              </w:rPr>
            </w:r>
            <w:r w:rsidR="00E3167B">
              <w:rPr>
                <w:webHidden/>
              </w:rPr>
              <w:fldChar w:fldCharType="separate"/>
            </w:r>
            <w:r w:rsidR="00E3167B">
              <w:rPr>
                <w:webHidden/>
              </w:rPr>
              <w:t>20</w:t>
            </w:r>
            <w:r w:rsidR="00E3167B">
              <w:rPr>
                <w:webHidden/>
              </w:rPr>
              <w:fldChar w:fldCharType="end"/>
            </w:r>
          </w:hyperlink>
        </w:p>
        <w:p w14:paraId="53E081A1" w14:textId="62643BFD" w:rsidR="00E3167B" w:rsidRDefault="00000000" w:rsidP="00C23165">
          <w:pPr>
            <w:pStyle w:val="TOC4"/>
            <w:rPr>
              <w:rFonts w:asciiTheme="minorHAnsi" w:eastAsiaTheme="minorEastAsia" w:hAnsiTheme="minorHAnsi" w:cstheme="minorBidi"/>
              <w:sz w:val="22"/>
              <w:szCs w:val="22"/>
            </w:rPr>
          </w:pPr>
          <w:hyperlink w:anchor="_Toc123773078" w:history="1">
            <w:r w:rsidR="00E3167B" w:rsidRPr="00CD1200">
              <w:rPr>
                <w:rStyle w:val="Hyperlink"/>
              </w:rPr>
              <w:t xml:space="preserve">1.2.4.2. Khuyến cáo của </w:t>
            </w:r>
            <w:r w:rsidR="006E6AFC">
              <w:rPr>
                <w:rStyle w:val="Hyperlink"/>
              </w:rPr>
              <w:t>WHO</w:t>
            </w:r>
            <w:r w:rsidR="00E3167B" w:rsidRPr="00CD1200">
              <w:rPr>
                <w:rStyle w:val="Hyperlink"/>
              </w:rPr>
              <w:t xml:space="preserve"> về chăm sóc dinh dưỡng cho BN lao</w:t>
            </w:r>
            <w:r w:rsidR="00E3167B">
              <w:rPr>
                <w:webHidden/>
              </w:rPr>
              <w:tab/>
            </w:r>
            <w:r w:rsidR="00E3167B">
              <w:rPr>
                <w:webHidden/>
              </w:rPr>
              <w:fldChar w:fldCharType="begin"/>
            </w:r>
            <w:r w:rsidR="00E3167B">
              <w:rPr>
                <w:webHidden/>
              </w:rPr>
              <w:instrText xml:space="preserve"> PAGEREF _Toc123773078 \h </w:instrText>
            </w:r>
            <w:r w:rsidR="00E3167B">
              <w:rPr>
                <w:webHidden/>
              </w:rPr>
            </w:r>
            <w:r w:rsidR="00E3167B">
              <w:rPr>
                <w:webHidden/>
              </w:rPr>
              <w:fldChar w:fldCharType="separate"/>
            </w:r>
            <w:r w:rsidR="00E3167B">
              <w:rPr>
                <w:webHidden/>
              </w:rPr>
              <w:t>21</w:t>
            </w:r>
            <w:r w:rsidR="00E3167B">
              <w:rPr>
                <w:webHidden/>
              </w:rPr>
              <w:fldChar w:fldCharType="end"/>
            </w:r>
          </w:hyperlink>
        </w:p>
        <w:p w14:paraId="66D9DFF1" w14:textId="73415DB6" w:rsidR="00E3167B" w:rsidRDefault="00000000" w:rsidP="00C23165">
          <w:pPr>
            <w:pStyle w:val="TOC3"/>
            <w:rPr>
              <w:rFonts w:asciiTheme="minorHAnsi" w:eastAsiaTheme="minorEastAsia" w:hAnsiTheme="minorHAnsi" w:cstheme="minorBidi"/>
              <w:sz w:val="22"/>
              <w:szCs w:val="22"/>
            </w:rPr>
          </w:pPr>
          <w:hyperlink w:anchor="_Toc123773079" w:history="1">
            <w:r w:rsidR="00E3167B" w:rsidRPr="00CD1200">
              <w:rPr>
                <w:rStyle w:val="Hyperlink"/>
              </w:rPr>
              <w:t>1.2.5. Văn bản thông tư liên quan đến dinh dưỡng bệnh viện</w:t>
            </w:r>
            <w:r w:rsidR="00E3167B">
              <w:rPr>
                <w:webHidden/>
              </w:rPr>
              <w:tab/>
            </w:r>
            <w:r w:rsidR="00E3167B">
              <w:rPr>
                <w:webHidden/>
              </w:rPr>
              <w:fldChar w:fldCharType="begin"/>
            </w:r>
            <w:r w:rsidR="00E3167B">
              <w:rPr>
                <w:webHidden/>
              </w:rPr>
              <w:instrText xml:space="preserve"> PAGEREF _Toc123773079 \h </w:instrText>
            </w:r>
            <w:r w:rsidR="00E3167B">
              <w:rPr>
                <w:webHidden/>
              </w:rPr>
            </w:r>
            <w:r w:rsidR="00E3167B">
              <w:rPr>
                <w:webHidden/>
              </w:rPr>
              <w:fldChar w:fldCharType="separate"/>
            </w:r>
            <w:r w:rsidR="00E3167B">
              <w:rPr>
                <w:webHidden/>
              </w:rPr>
              <w:t>21</w:t>
            </w:r>
            <w:r w:rsidR="00E3167B">
              <w:rPr>
                <w:webHidden/>
              </w:rPr>
              <w:fldChar w:fldCharType="end"/>
            </w:r>
          </w:hyperlink>
        </w:p>
        <w:p w14:paraId="4F711450" w14:textId="63FB89CE" w:rsidR="00E3167B" w:rsidRDefault="00000000" w:rsidP="00C23165">
          <w:pPr>
            <w:pStyle w:val="TOC4"/>
            <w:rPr>
              <w:rFonts w:asciiTheme="minorHAnsi" w:eastAsiaTheme="minorEastAsia" w:hAnsiTheme="minorHAnsi" w:cstheme="minorBidi"/>
              <w:sz w:val="22"/>
              <w:szCs w:val="22"/>
            </w:rPr>
          </w:pPr>
          <w:hyperlink w:anchor="_Toc123773080" w:history="1">
            <w:r w:rsidR="00E3167B" w:rsidRPr="00CD1200">
              <w:rPr>
                <w:rStyle w:val="Hyperlink"/>
              </w:rPr>
              <w:t>1.2.5.1. Thông tư 08 - BYT: Hướng dẫn về công tác dinh dưỡng, tiết chế trong bệnh viện</w:t>
            </w:r>
            <w:r w:rsidR="00E3167B">
              <w:rPr>
                <w:webHidden/>
              </w:rPr>
              <w:tab/>
            </w:r>
            <w:r w:rsidR="00E3167B">
              <w:rPr>
                <w:webHidden/>
              </w:rPr>
              <w:fldChar w:fldCharType="begin"/>
            </w:r>
            <w:r w:rsidR="00E3167B">
              <w:rPr>
                <w:webHidden/>
              </w:rPr>
              <w:instrText xml:space="preserve"> PAGEREF _Toc123773080 \h </w:instrText>
            </w:r>
            <w:r w:rsidR="00E3167B">
              <w:rPr>
                <w:webHidden/>
              </w:rPr>
            </w:r>
            <w:r w:rsidR="00E3167B">
              <w:rPr>
                <w:webHidden/>
              </w:rPr>
              <w:fldChar w:fldCharType="separate"/>
            </w:r>
            <w:r w:rsidR="00E3167B">
              <w:rPr>
                <w:webHidden/>
              </w:rPr>
              <w:t>21</w:t>
            </w:r>
            <w:r w:rsidR="00E3167B">
              <w:rPr>
                <w:webHidden/>
              </w:rPr>
              <w:fldChar w:fldCharType="end"/>
            </w:r>
          </w:hyperlink>
        </w:p>
        <w:p w14:paraId="40253341" w14:textId="7FB12820" w:rsidR="00E3167B" w:rsidRDefault="00000000" w:rsidP="00C23165">
          <w:pPr>
            <w:pStyle w:val="TOC2"/>
            <w:rPr>
              <w:rFonts w:asciiTheme="minorHAnsi" w:eastAsiaTheme="minorEastAsia" w:hAnsiTheme="minorHAnsi" w:cstheme="minorBidi"/>
              <w:sz w:val="22"/>
              <w:szCs w:val="22"/>
            </w:rPr>
          </w:pPr>
          <w:hyperlink w:anchor="_Toc123773081" w:history="1">
            <w:r w:rsidR="00E3167B" w:rsidRPr="00CD1200">
              <w:rPr>
                <w:rStyle w:val="Hyperlink"/>
              </w:rPr>
              <w:t>1.3. Một số phương pháp đánh giá tình trạng dinh dưỡng của bệnh nhân</w:t>
            </w:r>
            <w:r w:rsidR="00E3167B">
              <w:rPr>
                <w:webHidden/>
              </w:rPr>
              <w:tab/>
            </w:r>
            <w:r w:rsidR="00E3167B">
              <w:rPr>
                <w:webHidden/>
              </w:rPr>
              <w:fldChar w:fldCharType="begin"/>
            </w:r>
            <w:r w:rsidR="00E3167B">
              <w:rPr>
                <w:webHidden/>
              </w:rPr>
              <w:instrText xml:space="preserve"> PAGEREF _Toc123773081 \h </w:instrText>
            </w:r>
            <w:r w:rsidR="00E3167B">
              <w:rPr>
                <w:webHidden/>
              </w:rPr>
            </w:r>
            <w:r w:rsidR="00E3167B">
              <w:rPr>
                <w:webHidden/>
              </w:rPr>
              <w:fldChar w:fldCharType="separate"/>
            </w:r>
            <w:r w:rsidR="00E3167B">
              <w:rPr>
                <w:webHidden/>
              </w:rPr>
              <w:t>22</w:t>
            </w:r>
            <w:r w:rsidR="00E3167B">
              <w:rPr>
                <w:webHidden/>
              </w:rPr>
              <w:fldChar w:fldCharType="end"/>
            </w:r>
          </w:hyperlink>
        </w:p>
        <w:p w14:paraId="6E2C178E" w14:textId="5D1C700C" w:rsidR="00E3167B" w:rsidRDefault="00000000" w:rsidP="00C23165">
          <w:pPr>
            <w:pStyle w:val="TOC1"/>
            <w:rPr>
              <w:rFonts w:asciiTheme="minorHAnsi" w:eastAsiaTheme="minorEastAsia" w:hAnsiTheme="minorHAnsi" w:cstheme="minorBidi"/>
              <w:sz w:val="22"/>
              <w:szCs w:val="22"/>
            </w:rPr>
          </w:pPr>
          <w:hyperlink w:anchor="_Toc123773082" w:history="1">
            <w:r w:rsidR="00E3167B" w:rsidRPr="00CD1200">
              <w:rPr>
                <w:rStyle w:val="Hyperlink"/>
              </w:rPr>
              <w:t>Chương 2 - ĐỐI TƯỢNG VÀ PHƯƠNG PHÁP NGHIÊN CỨU</w:t>
            </w:r>
            <w:r w:rsidR="00E3167B">
              <w:rPr>
                <w:webHidden/>
              </w:rPr>
              <w:tab/>
            </w:r>
            <w:r w:rsidR="00E3167B">
              <w:rPr>
                <w:webHidden/>
              </w:rPr>
              <w:fldChar w:fldCharType="begin"/>
            </w:r>
            <w:r w:rsidR="00E3167B">
              <w:rPr>
                <w:webHidden/>
              </w:rPr>
              <w:instrText xml:space="preserve"> PAGEREF _Toc123773082 \h </w:instrText>
            </w:r>
            <w:r w:rsidR="00E3167B">
              <w:rPr>
                <w:webHidden/>
              </w:rPr>
            </w:r>
            <w:r w:rsidR="00E3167B">
              <w:rPr>
                <w:webHidden/>
              </w:rPr>
              <w:fldChar w:fldCharType="separate"/>
            </w:r>
            <w:r w:rsidR="00E3167B">
              <w:rPr>
                <w:webHidden/>
              </w:rPr>
              <w:t>30</w:t>
            </w:r>
            <w:r w:rsidR="00E3167B">
              <w:rPr>
                <w:webHidden/>
              </w:rPr>
              <w:fldChar w:fldCharType="end"/>
            </w:r>
          </w:hyperlink>
        </w:p>
        <w:p w14:paraId="2C90A5B6" w14:textId="520FAE9E" w:rsidR="00E3167B" w:rsidRDefault="00000000" w:rsidP="00C23165">
          <w:pPr>
            <w:pStyle w:val="TOC2"/>
            <w:rPr>
              <w:rFonts w:asciiTheme="minorHAnsi" w:eastAsiaTheme="minorEastAsia" w:hAnsiTheme="minorHAnsi" w:cstheme="minorBidi"/>
              <w:sz w:val="22"/>
              <w:szCs w:val="22"/>
            </w:rPr>
          </w:pPr>
          <w:hyperlink w:anchor="_Toc123773083" w:history="1">
            <w:r w:rsidR="00E3167B" w:rsidRPr="00CD1200">
              <w:rPr>
                <w:rStyle w:val="Hyperlink"/>
              </w:rPr>
              <w:t>2.1. Đối tượng</w:t>
            </w:r>
            <w:r w:rsidR="00E3167B">
              <w:rPr>
                <w:webHidden/>
              </w:rPr>
              <w:tab/>
            </w:r>
            <w:r w:rsidR="00E3167B">
              <w:rPr>
                <w:webHidden/>
              </w:rPr>
              <w:fldChar w:fldCharType="begin"/>
            </w:r>
            <w:r w:rsidR="00E3167B">
              <w:rPr>
                <w:webHidden/>
              </w:rPr>
              <w:instrText xml:space="preserve"> PAGEREF _Toc123773083 \h </w:instrText>
            </w:r>
            <w:r w:rsidR="00E3167B">
              <w:rPr>
                <w:webHidden/>
              </w:rPr>
            </w:r>
            <w:r w:rsidR="00E3167B">
              <w:rPr>
                <w:webHidden/>
              </w:rPr>
              <w:fldChar w:fldCharType="separate"/>
            </w:r>
            <w:r w:rsidR="00E3167B">
              <w:rPr>
                <w:webHidden/>
              </w:rPr>
              <w:t>30</w:t>
            </w:r>
            <w:r w:rsidR="00E3167B">
              <w:rPr>
                <w:webHidden/>
              </w:rPr>
              <w:fldChar w:fldCharType="end"/>
            </w:r>
          </w:hyperlink>
        </w:p>
        <w:p w14:paraId="44320C29" w14:textId="7699B52B" w:rsidR="00E3167B" w:rsidRDefault="00000000" w:rsidP="00C23165">
          <w:pPr>
            <w:pStyle w:val="TOC2"/>
            <w:rPr>
              <w:rFonts w:asciiTheme="minorHAnsi" w:eastAsiaTheme="minorEastAsia" w:hAnsiTheme="minorHAnsi" w:cstheme="minorBidi"/>
              <w:sz w:val="22"/>
              <w:szCs w:val="22"/>
            </w:rPr>
          </w:pPr>
          <w:hyperlink w:anchor="_Toc123773084" w:history="1">
            <w:r w:rsidR="00E3167B" w:rsidRPr="00CD1200">
              <w:rPr>
                <w:rStyle w:val="Hyperlink"/>
              </w:rPr>
              <w:t>2.2. Địa điểm và thời gian nghiên cứu</w:t>
            </w:r>
            <w:r w:rsidR="00E3167B">
              <w:rPr>
                <w:webHidden/>
              </w:rPr>
              <w:tab/>
            </w:r>
            <w:r w:rsidR="00E3167B">
              <w:rPr>
                <w:webHidden/>
              </w:rPr>
              <w:fldChar w:fldCharType="begin"/>
            </w:r>
            <w:r w:rsidR="00E3167B">
              <w:rPr>
                <w:webHidden/>
              </w:rPr>
              <w:instrText xml:space="preserve"> PAGEREF _Toc123773084 \h </w:instrText>
            </w:r>
            <w:r w:rsidR="00E3167B">
              <w:rPr>
                <w:webHidden/>
              </w:rPr>
            </w:r>
            <w:r w:rsidR="00E3167B">
              <w:rPr>
                <w:webHidden/>
              </w:rPr>
              <w:fldChar w:fldCharType="separate"/>
            </w:r>
            <w:r w:rsidR="00E3167B">
              <w:rPr>
                <w:webHidden/>
              </w:rPr>
              <w:t>30</w:t>
            </w:r>
            <w:r w:rsidR="00E3167B">
              <w:rPr>
                <w:webHidden/>
              </w:rPr>
              <w:fldChar w:fldCharType="end"/>
            </w:r>
          </w:hyperlink>
        </w:p>
        <w:p w14:paraId="4F0960F4" w14:textId="1C505A50" w:rsidR="00E3167B" w:rsidRDefault="00000000" w:rsidP="00C23165">
          <w:pPr>
            <w:pStyle w:val="TOC2"/>
            <w:rPr>
              <w:rFonts w:asciiTheme="minorHAnsi" w:eastAsiaTheme="minorEastAsia" w:hAnsiTheme="minorHAnsi" w:cstheme="minorBidi"/>
              <w:sz w:val="22"/>
              <w:szCs w:val="22"/>
            </w:rPr>
          </w:pPr>
          <w:hyperlink w:anchor="_Toc123773085" w:history="1">
            <w:r w:rsidR="00E3167B" w:rsidRPr="00CD1200">
              <w:rPr>
                <w:rStyle w:val="Hyperlink"/>
              </w:rPr>
              <w:t>2.3. Phương pháp nghiên cứu</w:t>
            </w:r>
            <w:r w:rsidR="00E3167B">
              <w:rPr>
                <w:webHidden/>
              </w:rPr>
              <w:tab/>
            </w:r>
            <w:r w:rsidR="00E3167B">
              <w:rPr>
                <w:webHidden/>
              </w:rPr>
              <w:fldChar w:fldCharType="begin"/>
            </w:r>
            <w:r w:rsidR="00E3167B">
              <w:rPr>
                <w:webHidden/>
              </w:rPr>
              <w:instrText xml:space="preserve"> PAGEREF _Toc123773085 \h </w:instrText>
            </w:r>
            <w:r w:rsidR="00E3167B">
              <w:rPr>
                <w:webHidden/>
              </w:rPr>
            </w:r>
            <w:r w:rsidR="00E3167B">
              <w:rPr>
                <w:webHidden/>
              </w:rPr>
              <w:fldChar w:fldCharType="separate"/>
            </w:r>
            <w:r w:rsidR="00E3167B">
              <w:rPr>
                <w:webHidden/>
              </w:rPr>
              <w:t>30</w:t>
            </w:r>
            <w:r w:rsidR="00E3167B">
              <w:rPr>
                <w:webHidden/>
              </w:rPr>
              <w:fldChar w:fldCharType="end"/>
            </w:r>
          </w:hyperlink>
        </w:p>
        <w:p w14:paraId="35D9453C" w14:textId="4883E90E" w:rsidR="00E3167B" w:rsidRDefault="00000000" w:rsidP="00C23165">
          <w:pPr>
            <w:pStyle w:val="TOC3"/>
            <w:rPr>
              <w:rFonts w:asciiTheme="minorHAnsi" w:eastAsiaTheme="minorEastAsia" w:hAnsiTheme="minorHAnsi" w:cstheme="minorBidi"/>
              <w:sz w:val="22"/>
              <w:szCs w:val="22"/>
            </w:rPr>
          </w:pPr>
          <w:hyperlink w:anchor="_Toc123773086" w:history="1">
            <w:r w:rsidR="00E3167B" w:rsidRPr="00CD1200">
              <w:rPr>
                <w:rStyle w:val="Hyperlink"/>
              </w:rPr>
              <w:t>2.3.1. Thiết kế nghiên cứu</w:t>
            </w:r>
            <w:r w:rsidR="00E3167B">
              <w:rPr>
                <w:webHidden/>
              </w:rPr>
              <w:tab/>
            </w:r>
            <w:r w:rsidR="00E3167B">
              <w:rPr>
                <w:webHidden/>
              </w:rPr>
              <w:fldChar w:fldCharType="begin"/>
            </w:r>
            <w:r w:rsidR="00E3167B">
              <w:rPr>
                <w:webHidden/>
              </w:rPr>
              <w:instrText xml:space="preserve"> PAGEREF _Toc123773086 \h </w:instrText>
            </w:r>
            <w:r w:rsidR="00E3167B">
              <w:rPr>
                <w:webHidden/>
              </w:rPr>
            </w:r>
            <w:r w:rsidR="00E3167B">
              <w:rPr>
                <w:webHidden/>
              </w:rPr>
              <w:fldChar w:fldCharType="separate"/>
            </w:r>
            <w:r w:rsidR="00E3167B">
              <w:rPr>
                <w:webHidden/>
              </w:rPr>
              <w:t>30</w:t>
            </w:r>
            <w:r w:rsidR="00E3167B">
              <w:rPr>
                <w:webHidden/>
              </w:rPr>
              <w:fldChar w:fldCharType="end"/>
            </w:r>
          </w:hyperlink>
        </w:p>
        <w:p w14:paraId="6B41EB68" w14:textId="2D031CF7" w:rsidR="00E3167B" w:rsidRDefault="00000000" w:rsidP="00C23165">
          <w:pPr>
            <w:pStyle w:val="TOC3"/>
            <w:rPr>
              <w:rFonts w:asciiTheme="minorHAnsi" w:eastAsiaTheme="minorEastAsia" w:hAnsiTheme="minorHAnsi" w:cstheme="minorBidi"/>
              <w:sz w:val="22"/>
              <w:szCs w:val="22"/>
            </w:rPr>
          </w:pPr>
          <w:hyperlink w:anchor="_Toc123773087" w:history="1">
            <w:r w:rsidR="00E3167B" w:rsidRPr="00CD1200">
              <w:rPr>
                <w:rStyle w:val="Hyperlink"/>
              </w:rPr>
              <w:t>2.3.2. Cỡ mẫu và phương pháp chọn mẫu</w:t>
            </w:r>
            <w:r w:rsidR="00E3167B">
              <w:rPr>
                <w:webHidden/>
              </w:rPr>
              <w:tab/>
            </w:r>
            <w:r w:rsidR="00E3167B">
              <w:rPr>
                <w:webHidden/>
              </w:rPr>
              <w:fldChar w:fldCharType="begin"/>
            </w:r>
            <w:r w:rsidR="00E3167B">
              <w:rPr>
                <w:webHidden/>
              </w:rPr>
              <w:instrText xml:space="preserve"> PAGEREF _Toc123773087 \h </w:instrText>
            </w:r>
            <w:r w:rsidR="00E3167B">
              <w:rPr>
                <w:webHidden/>
              </w:rPr>
            </w:r>
            <w:r w:rsidR="00E3167B">
              <w:rPr>
                <w:webHidden/>
              </w:rPr>
              <w:fldChar w:fldCharType="separate"/>
            </w:r>
            <w:r w:rsidR="00E3167B">
              <w:rPr>
                <w:webHidden/>
              </w:rPr>
              <w:t>30</w:t>
            </w:r>
            <w:r w:rsidR="00E3167B">
              <w:rPr>
                <w:webHidden/>
              </w:rPr>
              <w:fldChar w:fldCharType="end"/>
            </w:r>
          </w:hyperlink>
        </w:p>
        <w:p w14:paraId="5AF0E21A" w14:textId="3CC6D389" w:rsidR="00E3167B" w:rsidRDefault="00000000" w:rsidP="00C23165">
          <w:pPr>
            <w:pStyle w:val="TOC3"/>
            <w:rPr>
              <w:rFonts w:asciiTheme="minorHAnsi" w:eastAsiaTheme="minorEastAsia" w:hAnsiTheme="minorHAnsi" w:cstheme="minorBidi"/>
              <w:sz w:val="22"/>
              <w:szCs w:val="22"/>
            </w:rPr>
          </w:pPr>
          <w:hyperlink w:anchor="_Toc123773088" w:history="1">
            <w:r w:rsidR="00E3167B" w:rsidRPr="00CD1200">
              <w:rPr>
                <w:rStyle w:val="Hyperlink"/>
              </w:rPr>
              <w:t>2.3.3. Phương pháp thu thập số liệu</w:t>
            </w:r>
            <w:r w:rsidR="00E3167B">
              <w:rPr>
                <w:webHidden/>
              </w:rPr>
              <w:tab/>
            </w:r>
            <w:r w:rsidR="00E3167B">
              <w:rPr>
                <w:webHidden/>
              </w:rPr>
              <w:fldChar w:fldCharType="begin"/>
            </w:r>
            <w:r w:rsidR="00E3167B">
              <w:rPr>
                <w:webHidden/>
              </w:rPr>
              <w:instrText xml:space="preserve"> PAGEREF _Toc123773088 \h </w:instrText>
            </w:r>
            <w:r w:rsidR="00E3167B">
              <w:rPr>
                <w:webHidden/>
              </w:rPr>
            </w:r>
            <w:r w:rsidR="00E3167B">
              <w:rPr>
                <w:webHidden/>
              </w:rPr>
              <w:fldChar w:fldCharType="separate"/>
            </w:r>
            <w:r w:rsidR="00E3167B">
              <w:rPr>
                <w:webHidden/>
              </w:rPr>
              <w:t>31</w:t>
            </w:r>
            <w:r w:rsidR="00E3167B">
              <w:rPr>
                <w:webHidden/>
              </w:rPr>
              <w:fldChar w:fldCharType="end"/>
            </w:r>
          </w:hyperlink>
        </w:p>
        <w:p w14:paraId="661ED9E2" w14:textId="4A270379" w:rsidR="00E3167B" w:rsidRDefault="00000000" w:rsidP="00C23165">
          <w:pPr>
            <w:pStyle w:val="TOC3"/>
            <w:rPr>
              <w:rFonts w:asciiTheme="minorHAnsi" w:eastAsiaTheme="minorEastAsia" w:hAnsiTheme="minorHAnsi" w:cstheme="minorBidi"/>
              <w:sz w:val="22"/>
              <w:szCs w:val="22"/>
            </w:rPr>
          </w:pPr>
          <w:hyperlink w:anchor="_Toc123773089" w:history="1">
            <w:r w:rsidR="00E3167B" w:rsidRPr="00CD1200">
              <w:rPr>
                <w:rStyle w:val="Hyperlink"/>
              </w:rPr>
              <w:t>2.3.4. Các biến số thu thập số liệu</w:t>
            </w:r>
            <w:r w:rsidR="00E3167B">
              <w:rPr>
                <w:webHidden/>
              </w:rPr>
              <w:tab/>
            </w:r>
            <w:r w:rsidR="00E3167B">
              <w:rPr>
                <w:webHidden/>
              </w:rPr>
              <w:fldChar w:fldCharType="begin"/>
            </w:r>
            <w:r w:rsidR="00E3167B">
              <w:rPr>
                <w:webHidden/>
              </w:rPr>
              <w:instrText xml:space="preserve"> PAGEREF _Toc123773089 \h </w:instrText>
            </w:r>
            <w:r w:rsidR="00E3167B">
              <w:rPr>
                <w:webHidden/>
              </w:rPr>
            </w:r>
            <w:r w:rsidR="00E3167B">
              <w:rPr>
                <w:webHidden/>
              </w:rPr>
              <w:fldChar w:fldCharType="separate"/>
            </w:r>
            <w:r w:rsidR="00E3167B">
              <w:rPr>
                <w:webHidden/>
              </w:rPr>
              <w:t>37</w:t>
            </w:r>
            <w:r w:rsidR="00E3167B">
              <w:rPr>
                <w:webHidden/>
              </w:rPr>
              <w:fldChar w:fldCharType="end"/>
            </w:r>
          </w:hyperlink>
        </w:p>
        <w:p w14:paraId="48999628" w14:textId="778FAE8B" w:rsidR="00E3167B" w:rsidRDefault="00000000" w:rsidP="00C23165">
          <w:pPr>
            <w:pStyle w:val="TOC3"/>
            <w:rPr>
              <w:rFonts w:asciiTheme="minorHAnsi" w:eastAsiaTheme="minorEastAsia" w:hAnsiTheme="minorHAnsi" w:cstheme="minorBidi"/>
              <w:sz w:val="22"/>
              <w:szCs w:val="22"/>
            </w:rPr>
          </w:pPr>
          <w:hyperlink w:anchor="_Toc123773090" w:history="1">
            <w:r w:rsidR="00E3167B" w:rsidRPr="00CD1200">
              <w:rPr>
                <w:rStyle w:val="Hyperlink"/>
              </w:rPr>
              <w:t>2.3.5. Sai số chọn mẫu</w:t>
            </w:r>
            <w:r w:rsidR="00E3167B">
              <w:rPr>
                <w:webHidden/>
              </w:rPr>
              <w:tab/>
            </w:r>
            <w:r w:rsidR="00E3167B">
              <w:rPr>
                <w:webHidden/>
              </w:rPr>
              <w:fldChar w:fldCharType="begin"/>
            </w:r>
            <w:r w:rsidR="00E3167B">
              <w:rPr>
                <w:webHidden/>
              </w:rPr>
              <w:instrText xml:space="preserve"> PAGEREF _Toc123773090 \h </w:instrText>
            </w:r>
            <w:r w:rsidR="00E3167B">
              <w:rPr>
                <w:webHidden/>
              </w:rPr>
            </w:r>
            <w:r w:rsidR="00E3167B">
              <w:rPr>
                <w:webHidden/>
              </w:rPr>
              <w:fldChar w:fldCharType="separate"/>
            </w:r>
            <w:r w:rsidR="00E3167B">
              <w:rPr>
                <w:webHidden/>
              </w:rPr>
              <w:t>38</w:t>
            </w:r>
            <w:r w:rsidR="00E3167B">
              <w:rPr>
                <w:webHidden/>
              </w:rPr>
              <w:fldChar w:fldCharType="end"/>
            </w:r>
          </w:hyperlink>
        </w:p>
        <w:p w14:paraId="47225B51" w14:textId="1D13CEDC" w:rsidR="00E3167B" w:rsidRDefault="00000000" w:rsidP="00C23165">
          <w:pPr>
            <w:pStyle w:val="TOC3"/>
            <w:rPr>
              <w:rFonts w:asciiTheme="minorHAnsi" w:eastAsiaTheme="minorEastAsia" w:hAnsiTheme="minorHAnsi" w:cstheme="minorBidi"/>
              <w:sz w:val="22"/>
              <w:szCs w:val="22"/>
            </w:rPr>
          </w:pPr>
          <w:hyperlink w:anchor="_Toc123773091" w:history="1">
            <w:r w:rsidR="00E3167B" w:rsidRPr="00CD1200">
              <w:rPr>
                <w:rStyle w:val="Hyperlink"/>
              </w:rPr>
              <w:t>2.3.6. Phân tích và xử lý số liệu</w:t>
            </w:r>
            <w:r w:rsidR="00E3167B">
              <w:rPr>
                <w:webHidden/>
              </w:rPr>
              <w:tab/>
            </w:r>
            <w:r w:rsidR="00E3167B">
              <w:rPr>
                <w:webHidden/>
              </w:rPr>
              <w:fldChar w:fldCharType="begin"/>
            </w:r>
            <w:r w:rsidR="00E3167B">
              <w:rPr>
                <w:webHidden/>
              </w:rPr>
              <w:instrText xml:space="preserve"> PAGEREF _Toc123773091 \h </w:instrText>
            </w:r>
            <w:r w:rsidR="00E3167B">
              <w:rPr>
                <w:webHidden/>
              </w:rPr>
            </w:r>
            <w:r w:rsidR="00E3167B">
              <w:rPr>
                <w:webHidden/>
              </w:rPr>
              <w:fldChar w:fldCharType="separate"/>
            </w:r>
            <w:r w:rsidR="00E3167B">
              <w:rPr>
                <w:webHidden/>
              </w:rPr>
              <w:t>38</w:t>
            </w:r>
            <w:r w:rsidR="00E3167B">
              <w:rPr>
                <w:webHidden/>
              </w:rPr>
              <w:fldChar w:fldCharType="end"/>
            </w:r>
          </w:hyperlink>
        </w:p>
        <w:p w14:paraId="0C1603A7" w14:textId="131EFD32" w:rsidR="00E3167B" w:rsidRDefault="00000000" w:rsidP="00C23165">
          <w:pPr>
            <w:pStyle w:val="TOC3"/>
            <w:rPr>
              <w:rFonts w:asciiTheme="minorHAnsi" w:eastAsiaTheme="minorEastAsia" w:hAnsiTheme="minorHAnsi" w:cstheme="minorBidi"/>
              <w:sz w:val="22"/>
              <w:szCs w:val="22"/>
            </w:rPr>
          </w:pPr>
          <w:hyperlink w:anchor="_Toc123773092" w:history="1">
            <w:r w:rsidR="00E3167B" w:rsidRPr="00CD1200">
              <w:rPr>
                <w:rStyle w:val="Hyperlink"/>
              </w:rPr>
              <w:t>2.3.7. Đạo đức nghiên cứu</w:t>
            </w:r>
            <w:r w:rsidR="00E3167B">
              <w:rPr>
                <w:webHidden/>
              </w:rPr>
              <w:tab/>
            </w:r>
            <w:r w:rsidR="00E3167B">
              <w:rPr>
                <w:webHidden/>
              </w:rPr>
              <w:fldChar w:fldCharType="begin"/>
            </w:r>
            <w:r w:rsidR="00E3167B">
              <w:rPr>
                <w:webHidden/>
              </w:rPr>
              <w:instrText xml:space="preserve"> PAGEREF _Toc123773092 \h </w:instrText>
            </w:r>
            <w:r w:rsidR="00E3167B">
              <w:rPr>
                <w:webHidden/>
              </w:rPr>
            </w:r>
            <w:r w:rsidR="00E3167B">
              <w:rPr>
                <w:webHidden/>
              </w:rPr>
              <w:fldChar w:fldCharType="separate"/>
            </w:r>
            <w:r w:rsidR="00E3167B">
              <w:rPr>
                <w:webHidden/>
              </w:rPr>
              <w:t>39</w:t>
            </w:r>
            <w:r w:rsidR="00E3167B">
              <w:rPr>
                <w:webHidden/>
              </w:rPr>
              <w:fldChar w:fldCharType="end"/>
            </w:r>
          </w:hyperlink>
        </w:p>
        <w:p w14:paraId="4396CD3F" w14:textId="47732E93" w:rsidR="00E3167B" w:rsidRDefault="00000000" w:rsidP="00C23165">
          <w:pPr>
            <w:pStyle w:val="TOC1"/>
            <w:rPr>
              <w:rFonts w:asciiTheme="minorHAnsi" w:eastAsiaTheme="minorEastAsia" w:hAnsiTheme="minorHAnsi" w:cstheme="minorBidi"/>
              <w:sz w:val="22"/>
              <w:szCs w:val="22"/>
            </w:rPr>
          </w:pPr>
          <w:hyperlink w:anchor="_Toc123773093" w:history="1">
            <w:r w:rsidR="00E3167B" w:rsidRPr="00CD1200">
              <w:rPr>
                <w:rStyle w:val="Hyperlink"/>
              </w:rPr>
              <w:t>Chương 3 – KẾT QUẢ</w:t>
            </w:r>
            <w:r w:rsidR="00E3167B">
              <w:rPr>
                <w:webHidden/>
              </w:rPr>
              <w:tab/>
            </w:r>
            <w:r w:rsidR="00E3167B">
              <w:rPr>
                <w:webHidden/>
              </w:rPr>
              <w:fldChar w:fldCharType="begin"/>
            </w:r>
            <w:r w:rsidR="00E3167B">
              <w:rPr>
                <w:webHidden/>
              </w:rPr>
              <w:instrText xml:space="preserve"> PAGEREF _Toc123773093 \h </w:instrText>
            </w:r>
            <w:r w:rsidR="00E3167B">
              <w:rPr>
                <w:webHidden/>
              </w:rPr>
            </w:r>
            <w:r w:rsidR="00E3167B">
              <w:rPr>
                <w:webHidden/>
              </w:rPr>
              <w:fldChar w:fldCharType="separate"/>
            </w:r>
            <w:r w:rsidR="00E3167B">
              <w:rPr>
                <w:webHidden/>
              </w:rPr>
              <w:t>40</w:t>
            </w:r>
            <w:r w:rsidR="00E3167B">
              <w:rPr>
                <w:webHidden/>
              </w:rPr>
              <w:fldChar w:fldCharType="end"/>
            </w:r>
          </w:hyperlink>
        </w:p>
        <w:p w14:paraId="0B4CD0D7" w14:textId="599EEC30" w:rsidR="00E3167B" w:rsidRDefault="00000000" w:rsidP="00C23165">
          <w:pPr>
            <w:pStyle w:val="TOC2"/>
            <w:rPr>
              <w:rFonts w:asciiTheme="minorHAnsi" w:eastAsiaTheme="minorEastAsia" w:hAnsiTheme="minorHAnsi" w:cstheme="minorBidi"/>
              <w:sz w:val="22"/>
              <w:szCs w:val="22"/>
            </w:rPr>
          </w:pPr>
          <w:hyperlink w:anchor="_Toc123773094" w:history="1">
            <w:r w:rsidR="00E3167B" w:rsidRPr="00CD1200">
              <w:rPr>
                <w:rStyle w:val="Hyperlink"/>
              </w:rPr>
              <w:t>3.1. Đặc điểm chung của đối tượng tham gia nghiên cứu</w:t>
            </w:r>
            <w:r w:rsidR="00E3167B">
              <w:rPr>
                <w:webHidden/>
              </w:rPr>
              <w:tab/>
            </w:r>
            <w:r w:rsidR="00E3167B">
              <w:rPr>
                <w:webHidden/>
              </w:rPr>
              <w:fldChar w:fldCharType="begin"/>
            </w:r>
            <w:r w:rsidR="00E3167B">
              <w:rPr>
                <w:webHidden/>
              </w:rPr>
              <w:instrText xml:space="preserve"> PAGEREF _Toc123773094 \h </w:instrText>
            </w:r>
            <w:r w:rsidR="00E3167B">
              <w:rPr>
                <w:webHidden/>
              </w:rPr>
            </w:r>
            <w:r w:rsidR="00E3167B">
              <w:rPr>
                <w:webHidden/>
              </w:rPr>
              <w:fldChar w:fldCharType="separate"/>
            </w:r>
            <w:r w:rsidR="00E3167B">
              <w:rPr>
                <w:webHidden/>
              </w:rPr>
              <w:t>40</w:t>
            </w:r>
            <w:r w:rsidR="00E3167B">
              <w:rPr>
                <w:webHidden/>
              </w:rPr>
              <w:fldChar w:fldCharType="end"/>
            </w:r>
          </w:hyperlink>
        </w:p>
        <w:p w14:paraId="1CF4919D" w14:textId="74B421C7" w:rsidR="00E3167B" w:rsidRDefault="00000000" w:rsidP="00C23165">
          <w:pPr>
            <w:pStyle w:val="TOC3"/>
            <w:rPr>
              <w:rFonts w:asciiTheme="minorHAnsi" w:eastAsiaTheme="minorEastAsia" w:hAnsiTheme="minorHAnsi" w:cstheme="minorBidi"/>
              <w:sz w:val="22"/>
              <w:szCs w:val="22"/>
            </w:rPr>
          </w:pPr>
          <w:hyperlink w:anchor="_Toc123773095" w:history="1">
            <w:r w:rsidR="00E3167B" w:rsidRPr="00CD1200">
              <w:rPr>
                <w:rStyle w:val="Hyperlink"/>
              </w:rPr>
              <w:t>3.1.1. Thông tin chung về đối tượng nghiên cứu</w:t>
            </w:r>
            <w:r w:rsidR="00E3167B">
              <w:rPr>
                <w:webHidden/>
              </w:rPr>
              <w:tab/>
            </w:r>
            <w:r w:rsidR="00E3167B">
              <w:rPr>
                <w:webHidden/>
              </w:rPr>
              <w:fldChar w:fldCharType="begin"/>
            </w:r>
            <w:r w:rsidR="00E3167B">
              <w:rPr>
                <w:webHidden/>
              </w:rPr>
              <w:instrText xml:space="preserve"> PAGEREF _Toc123773095 \h </w:instrText>
            </w:r>
            <w:r w:rsidR="00E3167B">
              <w:rPr>
                <w:webHidden/>
              </w:rPr>
            </w:r>
            <w:r w:rsidR="00E3167B">
              <w:rPr>
                <w:webHidden/>
              </w:rPr>
              <w:fldChar w:fldCharType="separate"/>
            </w:r>
            <w:r w:rsidR="00E3167B">
              <w:rPr>
                <w:webHidden/>
              </w:rPr>
              <w:t>40</w:t>
            </w:r>
            <w:r w:rsidR="00E3167B">
              <w:rPr>
                <w:webHidden/>
              </w:rPr>
              <w:fldChar w:fldCharType="end"/>
            </w:r>
          </w:hyperlink>
        </w:p>
        <w:p w14:paraId="6D82EEC7" w14:textId="62439511" w:rsidR="00E3167B" w:rsidRDefault="00000000" w:rsidP="00C23165">
          <w:pPr>
            <w:pStyle w:val="TOC3"/>
            <w:rPr>
              <w:rFonts w:asciiTheme="minorHAnsi" w:eastAsiaTheme="minorEastAsia" w:hAnsiTheme="minorHAnsi" w:cstheme="minorBidi"/>
              <w:sz w:val="22"/>
              <w:szCs w:val="22"/>
            </w:rPr>
          </w:pPr>
          <w:hyperlink w:anchor="_Toc123773096" w:history="1">
            <w:r w:rsidR="00E3167B" w:rsidRPr="00CD1200">
              <w:rPr>
                <w:rStyle w:val="Hyperlink"/>
              </w:rPr>
              <w:t>3.1.2. Đặc điểm phân loại lao phổi</w:t>
            </w:r>
            <w:r w:rsidR="00E3167B">
              <w:rPr>
                <w:webHidden/>
              </w:rPr>
              <w:tab/>
            </w:r>
            <w:r w:rsidR="00E3167B">
              <w:rPr>
                <w:webHidden/>
              </w:rPr>
              <w:fldChar w:fldCharType="begin"/>
            </w:r>
            <w:r w:rsidR="00E3167B">
              <w:rPr>
                <w:webHidden/>
              </w:rPr>
              <w:instrText xml:space="preserve"> PAGEREF _Toc123773096 \h </w:instrText>
            </w:r>
            <w:r w:rsidR="00E3167B">
              <w:rPr>
                <w:webHidden/>
              </w:rPr>
            </w:r>
            <w:r w:rsidR="00E3167B">
              <w:rPr>
                <w:webHidden/>
              </w:rPr>
              <w:fldChar w:fldCharType="separate"/>
            </w:r>
            <w:r w:rsidR="00E3167B">
              <w:rPr>
                <w:webHidden/>
              </w:rPr>
              <w:t>40</w:t>
            </w:r>
            <w:r w:rsidR="00E3167B">
              <w:rPr>
                <w:webHidden/>
              </w:rPr>
              <w:fldChar w:fldCharType="end"/>
            </w:r>
          </w:hyperlink>
        </w:p>
        <w:p w14:paraId="530F31B7" w14:textId="5BB5EBAE" w:rsidR="00E3167B" w:rsidRDefault="00000000" w:rsidP="00C23165">
          <w:pPr>
            <w:pStyle w:val="TOC3"/>
            <w:rPr>
              <w:rFonts w:asciiTheme="minorHAnsi" w:eastAsiaTheme="minorEastAsia" w:hAnsiTheme="minorHAnsi" w:cstheme="minorBidi"/>
              <w:sz w:val="22"/>
              <w:szCs w:val="22"/>
            </w:rPr>
          </w:pPr>
          <w:hyperlink w:anchor="_Toc123773097" w:history="1">
            <w:r w:rsidR="00E3167B" w:rsidRPr="00CD1200">
              <w:rPr>
                <w:rStyle w:val="Hyperlink"/>
              </w:rPr>
              <w:t>3.1.3. Đặc điểm về lao phổi có mắc số lượng bệnh kèm theo</w:t>
            </w:r>
            <w:r w:rsidR="00E3167B">
              <w:rPr>
                <w:webHidden/>
              </w:rPr>
              <w:tab/>
            </w:r>
            <w:r w:rsidR="00E3167B">
              <w:rPr>
                <w:webHidden/>
              </w:rPr>
              <w:fldChar w:fldCharType="begin"/>
            </w:r>
            <w:r w:rsidR="00E3167B">
              <w:rPr>
                <w:webHidden/>
              </w:rPr>
              <w:instrText xml:space="preserve"> PAGEREF _Toc123773097 \h </w:instrText>
            </w:r>
            <w:r w:rsidR="00E3167B">
              <w:rPr>
                <w:webHidden/>
              </w:rPr>
            </w:r>
            <w:r w:rsidR="00E3167B">
              <w:rPr>
                <w:webHidden/>
              </w:rPr>
              <w:fldChar w:fldCharType="separate"/>
            </w:r>
            <w:r w:rsidR="00E3167B">
              <w:rPr>
                <w:webHidden/>
              </w:rPr>
              <w:t>40</w:t>
            </w:r>
            <w:r w:rsidR="00E3167B">
              <w:rPr>
                <w:webHidden/>
              </w:rPr>
              <w:fldChar w:fldCharType="end"/>
            </w:r>
          </w:hyperlink>
        </w:p>
        <w:p w14:paraId="08F32934" w14:textId="210DA45C" w:rsidR="00E3167B" w:rsidRDefault="00000000" w:rsidP="00C23165">
          <w:pPr>
            <w:pStyle w:val="TOC3"/>
            <w:rPr>
              <w:rFonts w:asciiTheme="minorHAnsi" w:eastAsiaTheme="minorEastAsia" w:hAnsiTheme="minorHAnsi" w:cstheme="minorBidi"/>
              <w:sz w:val="22"/>
              <w:szCs w:val="22"/>
            </w:rPr>
          </w:pPr>
          <w:hyperlink w:anchor="_Toc123773098" w:history="1">
            <w:r w:rsidR="00E3167B" w:rsidRPr="00CD1200">
              <w:rPr>
                <w:rStyle w:val="Hyperlink"/>
              </w:rPr>
              <w:t>3.1.4. Kiến thức người bệnh về dinh dưỡng bệnh lao phổi</w:t>
            </w:r>
            <w:r w:rsidR="00E3167B">
              <w:rPr>
                <w:webHidden/>
              </w:rPr>
              <w:tab/>
            </w:r>
            <w:r w:rsidR="00E3167B">
              <w:rPr>
                <w:webHidden/>
              </w:rPr>
              <w:fldChar w:fldCharType="begin"/>
            </w:r>
            <w:r w:rsidR="00E3167B">
              <w:rPr>
                <w:webHidden/>
              </w:rPr>
              <w:instrText xml:space="preserve"> PAGEREF _Toc123773098 \h </w:instrText>
            </w:r>
            <w:r w:rsidR="00E3167B">
              <w:rPr>
                <w:webHidden/>
              </w:rPr>
            </w:r>
            <w:r w:rsidR="00E3167B">
              <w:rPr>
                <w:webHidden/>
              </w:rPr>
              <w:fldChar w:fldCharType="separate"/>
            </w:r>
            <w:r w:rsidR="00E3167B">
              <w:rPr>
                <w:webHidden/>
              </w:rPr>
              <w:t>40</w:t>
            </w:r>
            <w:r w:rsidR="00E3167B">
              <w:rPr>
                <w:webHidden/>
              </w:rPr>
              <w:fldChar w:fldCharType="end"/>
            </w:r>
          </w:hyperlink>
        </w:p>
        <w:p w14:paraId="73805CB2" w14:textId="40605AB6" w:rsidR="00E3167B" w:rsidRDefault="00000000" w:rsidP="00C23165">
          <w:pPr>
            <w:pStyle w:val="TOC2"/>
            <w:rPr>
              <w:rFonts w:asciiTheme="minorHAnsi" w:eastAsiaTheme="minorEastAsia" w:hAnsiTheme="minorHAnsi" w:cstheme="minorBidi"/>
              <w:sz w:val="22"/>
              <w:szCs w:val="22"/>
            </w:rPr>
          </w:pPr>
          <w:hyperlink w:anchor="_Toc123773099" w:history="1">
            <w:r w:rsidR="00E3167B" w:rsidRPr="00CD1200">
              <w:rPr>
                <w:rStyle w:val="Hyperlink"/>
              </w:rPr>
              <w:t>3.2. TTDD của BN lao phổi theo BMI, SGA</w:t>
            </w:r>
            <w:r w:rsidR="00E3167B">
              <w:rPr>
                <w:webHidden/>
              </w:rPr>
              <w:tab/>
            </w:r>
            <w:r w:rsidR="00E3167B">
              <w:rPr>
                <w:webHidden/>
              </w:rPr>
              <w:fldChar w:fldCharType="begin"/>
            </w:r>
            <w:r w:rsidR="00E3167B">
              <w:rPr>
                <w:webHidden/>
              </w:rPr>
              <w:instrText xml:space="preserve"> PAGEREF _Toc123773099 \h </w:instrText>
            </w:r>
            <w:r w:rsidR="00E3167B">
              <w:rPr>
                <w:webHidden/>
              </w:rPr>
            </w:r>
            <w:r w:rsidR="00E3167B">
              <w:rPr>
                <w:webHidden/>
              </w:rPr>
              <w:fldChar w:fldCharType="separate"/>
            </w:r>
            <w:r w:rsidR="00E3167B">
              <w:rPr>
                <w:webHidden/>
              </w:rPr>
              <w:t>40</w:t>
            </w:r>
            <w:r w:rsidR="00E3167B">
              <w:rPr>
                <w:webHidden/>
              </w:rPr>
              <w:fldChar w:fldCharType="end"/>
            </w:r>
          </w:hyperlink>
        </w:p>
        <w:p w14:paraId="1E710A55" w14:textId="4AB3B25A" w:rsidR="00E3167B" w:rsidRDefault="00000000" w:rsidP="00C23165">
          <w:pPr>
            <w:pStyle w:val="TOC2"/>
            <w:rPr>
              <w:rFonts w:asciiTheme="minorHAnsi" w:eastAsiaTheme="minorEastAsia" w:hAnsiTheme="minorHAnsi" w:cstheme="minorBidi"/>
              <w:sz w:val="22"/>
              <w:szCs w:val="22"/>
            </w:rPr>
          </w:pPr>
          <w:hyperlink w:anchor="_Toc123773100" w:history="1">
            <w:r w:rsidR="00E3167B" w:rsidRPr="00CD1200">
              <w:rPr>
                <w:rStyle w:val="Hyperlink"/>
              </w:rPr>
              <w:t>3.3. Các yếu tố liên quan tới tình trạng dinh dưỡng của người bệnh lao</w:t>
            </w:r>
            <w:r w:rsidR="00E3167B">
              <w:rPr>
                <w:webHidden/>
              </w:rPr>
              <w:tab/>
            </w:r>
            <w:r w:rsidR="00E3167B">
              <w:rPr>
                <w:webHidden/>
              </w:rPr>
              <w:fldChar w:fldCharType="begin"/>
            </w:r>
            <w:r w:rsidR="00E3167B">
              <w:rPr>
                <w:webHidden/>
              </w:rPr>
              <w:instrText xml:space="preserve"> PAGEREF _Toc123773100 \h </w:instrText>
            </w:r>
            <w:r w:rsidR="00E3167B">
              <w:rPr>
                <w:webHidden/>
              </w:rPr>
            </w:r>
            <w:r w:rsidR="00E3167B">
              <w:rPr>
                <w:webHidden/>
              </w:rPr>
              <w:fldChar w:fldCharType="separate"/>
            </w:r>
            <w:r w:rsidR="00E3167B">
              <w:rPr>
                <w:webHidden/>
              </w:rPr>
              <w:t>40</w:t>
            </w:r>
            <w:r w:rsidR="00E3167B">
              <w:rPr>
                <w:webHidden/>
              </w:rPr>
              <w:fldChar w:fldCharType="end"/>
            </w:r>
          </w:hyperlink>
        </w:p>
        <w:p w14:paraId="71A6277B" w14:textId="17F7701A" w:rsidR="00E3167B" w:rsidRDefault="00000000" w:rsidP="00C23165">
          <w:pPr>
            <w:pStyle w:val="TOC3"/>
            <w:rPr>
              <w:rFonts w:asciiTheme="minorHAnsi" w:eastAsiaTheme="minorEastAsia" w:hAnsiTheme="minorHAnsi" w:cstheme="minorBidi"/>
              <w:sz w:val="22"/>
              <w:szCs w:val="22"/>
            </w:rPr>
          </w:pPr>
          <w:hyperlink w:anchor="_Toc123773101" w:history="1">
            <w:r w:rsidR="00E3167B" w:rsidRPr="00CD1200">
              <w:rPr>
                <w:rStyle w:val="Hyperlink"/>
              </w:rPr>
              <w:t>3.3.1. Liên quan giữa tình trạng dinh dưỡng theo BMI</w:t>
            </w:r>
            <w:r w:rsidR="00E3167B">
              <w:rPr>
                <w:webHidden/>
              </w:rPr>
              <w:tab/>
            </w:r>
            <w:r w:rsidR="00E3167B">
              <w:rPr>
                <w:webHidden/>
              </w:rPr>
              <w:fldChar w:fldCharType="begin"/>
            </w:r>
            <w:r w:rsidR="00E3167B">
              <w:rPr>
                <w:webHidden/>
              </w:rPr>
              <w:instrText xml:space="preserve"> PAGEREF _Toc123773101 \h </w:instrText>
            </w:r>
            <w:r w:rsidR="00E3167B">
              <w:rPr>
                <w:webHidden/>
              </w:rPr>
            </w:r>
            <w:r w:rsidR="00E3167B">
              <w:rPr>
                <w:webHidden/>
              </w:rPr>
              <w:fldChar w:fldCharType="separate"/>
            </w:r>
            <w:r w:rsidR="00E3167B">
              <w:rPr>
                <w:webHidden/>
              </w:rPr>
              <w:t>40</w:t>
            </w:r>
            <w:r w:rsidR="00E3167B">
              <w:rPr>
                <w:webHidden/>
              </w:rPr>
              <w:fldChar w:fldCharType="end"/>
            </w:r>
          </w:hyperlink>
        </w:p>
        <w:p w14:paraId="0E459A44" w14:textId="7E7AA3BC" w:rsidR="00E3167B" w:rsidRDefault="00000000" w:rsidP="00C23165">
          <w:pPr>
            <w:pStyle w:val="TOC4"/>
            <w:rPr>
              <w:rFonts w:asciiTheme="minorHAnsi" w:eastAsiaTheme="minorEastAsia" w:hAnsiTheme="minorHAnsi" w:cstheme="minorBidi"/>
              <w:sz w:val="22"/>
              <w:szCs w:val="22"/>
            </w:rPr>
          </w:pPr>
          <w:hyperlink w:anchor="_Toc123773102" w:history="1">
            <w:r w:rsidR="00E3167B" w:rsidRPr="00CD1200">
              <w:rPr>
                <w:rStyle w:val="Hyperlink"/>
              </w:rPr>
              <w:t>3.3.1.1. Mối liên quan giữa đặc điểm cá nhân với TTDD theo BMI</w:t>
            </w:r>
            <w:r w:rsidR="00E3167B">
              <w:rPr>
                <w:webHidden/>
              </w:rPr>
              <w:tab/>
            </w:r>
            <w:r w:rsidR="00E3167B">
              <w:rPr>
                <w:webHidden/>
              </w:rPr>
              <w:fldChar w:fldCharType="begin"/>
            </w:r>
            <w:r w:rsidR="00E3167B">
              <w:rPr>
                <w:webHidden/>
              </w:rPr>
              <w:instrText xml:space="preserve"> PAGEREF _Toc123773102 \h </w:instrText>
            </w:r>
            <w:r w:rsidR="00E3167B">
              <w:rPr>
                <w:webHidden/>
              </w:rPr>
            </w:r>
            <w:r w:rsidR="00E3167B">
              <w:rPr>
                <w:webHidden/>
              </w:rPr>
              <w:fldChar w:fldCharType="separate"/>
            </w:r>
            <w:r w:rsidR="00E3167B">
              <w:rPr>
                <w:webHidden/>
              </w:rPr>
              <w:t>40</w:t>
            </w:r>
            <w:r w:rsidR="00E3167B">
              <w:rPr>
                <w:webHidden/>
              </w:rPr>
              <w:fldChar w:fldCharType="end"/>
            </w:r>
          </w:hyperlink>
        </w:p>
        <w:p w14:paraId="1F3BCA7E" w14:textId="4D9C90E6" w:rsidR="00E3167B" w:rsidRDefault="00000000" w:rsidP="00C23165">
          <w:pPr>
            <w:pStyle w:val="TOC4"/>
            <w:rPr>
              <w:rFonts w:asciiTheme="minorHAnsi" w:eastAsiaTheme="minorEastAsia" w:hAnsiTheme="minorHAnsi" w:cstheme="minorBidi"/>
              <w:sz w:val="22"/>
              <w:szCs w:val="22"/>
            </w:rPr>
          </w:pPr>
          <w:hyperlink w:anchor="_Toc123773103" w:history="1">
            <w:r w:rsidR="00E3167B" w:rsidRPr="00CD1200">
              <w:rPr>
                <w:rStyle w:val="Hyperlink"/>
              </w:rPr>
              <w:t>3.3.1.2. Mối liên quan giữa tình trạng mắc bệnh với TTDD theo BMI</w:t>
            </w:r>
            <w:r w:rsidR="00E3167B">
              <w:rPr>
                <w:webHidden/>
              </w:rPr>
              <w:tab/>
            </w:r>
            <w:r w:rsidR="00E3167B">
              <w:rPr>
                <w:webHidden/>
              </w:rPr>
              <w:fldChar w:fldCharType="begin"/>
            </w:r>
            <w:r w:rsidR="00E3167B">
              <w:rPr>
                <w:webHidden/>
              </w:rPr>
              <w:instrText xml:space="preserve"> PAGEREF _Toc123773103 \h </w:instrText>
            </w:r>
            <w:r w:rsidR="00E3167B">
              <w:rPr>
                <w:webHidden/>
              </w:rPr>
            </w:r>
            <w:r w:rsidR="00E3167B">
              <w:rPr>
                <w:webHidden/>
              </w:rPr>
              <w:fldChar w:fldCharType="separate"/>
            </w:r>
            <w:r w:rsidR="00E3167B">
              <w:rPr>
                <w:webHidden/>
              </w:rPr>
              <w:t>41</w:t>
            </w:r>
            <w:r w:rsidR="00E3167B">
              <w:rPr>
                <w:webHidden/>
              </w:rPr>
              <w:fldChar w:fldCharType="end"/>
            </w:r>
          </w:hyperlink>
        </w:p>
        <w:p w14:paraId="53D4088F" w14:textId="7FCD586E" w:rsidR="00E3167B" w:rsidRDefault="00000000" w:rsidP="00C23165">
          <w:pPr>
            <w:pStyle w:val="TOC4"/>
            <w:rPr>
              <w:rFonts w:asciiTheme="minorHAnsi" w:eastAsiaTheme="minorEastAsia" w:hAnsiTheme="minorHAnsi" w:cstheme="minorBidi"/>
              <w:sz w:val="22"/>
              <w:szCs w:val="22"/>
            </w:rPr>
          </w:pPr>
          <w:hyperlink w:anchor="_Toc123773104" w:history="1">
            <w:r w:rsidR="00E3167B" w:rsidRPr="00CD1200">
              <w:rPr>
                <w:rStyle w:val="Hyperlink"/>
              </w:rPr>
              <w:t>3.3.1.3. Mối liên quan giữa phân loại lao phổi theo TTDD với BMI</w:t>
            </w:r>
            <w:r w:rsidR="00E3167B">
              <w:rPr>
                <w:webHidden/>
              </w:rPr>
              <w:tab/>
            </w:r>
            <w:r w:rsidR="00E3167B">
              <w:rPr>
                <w:webHidden/>
              </w:rPr>
              <w:fldChar w:fldCharType="begin"/>
            </w:r>
            <w:r w:rsidR="00E3167B">
              <w:rPr>
                <w:webHidden/>
              </w:rPr>
              <w:instrText xml:space="preserve"> PAGEREF _Toc123773104 \h </w:instrText>
            </w:r>
            <w:r w:rsidR="00E3167B">
              <w:rPr>
                <w:webHidden/>
              </w:rPr>
            </w:r>
            <w:r w:rsidR="00E3167B">
              <w:rPr>
                <w:webHidden/>
              </w:rPr>
              <w:fldChar w:fldCharType="separate"/>
            </w:r>
            <w:r w:rsidR="00E3167B">
              <w:rPr>
                <w:webHidden/>
              </w:rPr>
              <w:t>41</w:t>
            </w:r>
            <w:r w:rsidR="00E3167B">
              <w:rPr>
                <w:webHidden/>
              </w:rPr>
              <w:fldChar w:fldCharType="end"/>
            </w:r>
          </w:hyperlink>
        </w:p>
        <w:p w14:paraId="0859260D" w14:textId="33D0EBD3" w:rsidR="00E3167B" w:rsidRDefault="00000000" w:rsidP="00C23165">
          <w:pPr>
            <w:pStyle w:val="TOC4"/>
            <w:rPr>
              <w:rFonts w:asciiTheme="minorHAnsi" w:eastAsiaTheme="minorEastAsia" w:hAnsiTheme="minorHAnsi" w:cstheme="minorBidi"/>
              <w:sz w:val="22"/>
              <w:szCs w:val="22"/>
            </w:rPr>
          </w:pPr>
          <w:hyperlink w:anchor="_Toc123773105" w:history="1">
            <w:r w:rsidR="00E3167B" w:rsidRPr="00CD1200">
              <w:rPr>
                <w:rStyle w:val="Hyperlink"/>
              </w:rPr>
              <w:t>3.3.1.4. Mối liên quan giữa kiến thức với TTDD theo BMI</w:t>
            </w:r>
            <w:r w:rsidR="00E3167B">
              <w:rPr>
                <w:webHidden/>
              </w:rPr>
              <w:tab/>
            </w:r>
            <w:r w:rsidR="00E3167B">
              <w:rPr>
                <w:webHidden/>
              </w:rPr>
              <w:fldChar w:fldCharType="begin"/>
            </w:r>
            <w:r w:rsidR="00E3167B">
              <w:rPr>
                <w:webHidden/>
              </w:rPr>
              <w:instrText xml:space="preserve"> PAGEREF _Toc123773105 \h </w:instrText>
            </w:r>
            <w:r w:rsidR="00E3167B">
              <w:rPr>
                <w:webHidden/>
              </w:rPr>
            </w:r>
            <w:r w:rsidR="00E3167B">
              <w:rPr>
                <w:webHidden/>
              </w:rPr>
              <w:fldChar w:fldCharType="separate"/>
            </w:r>
            <w:r w:rsidR="00E3167B">
              <w:rPr>
                <w:webHidden/>
              </w:rPr>
              <w:t>41</w:t>
            </w:r>
            <w:r w:rsidR="00E3167B">
              <w:rPr>
                <w:webHidden/>
              </w:rPr>
              <w:fldChar w:fldCharType="end"/>
            </w:r>
          </w:hyperlink>
        </w:p>
        <w:p w14:paraId="5F157ADE" w14:textId="3744C061" w:rsidR="00E3167B" w:rsidRDefault="00000000" w:rsidP="00C23165">
          <w:pPr>
            <w:pStyle w:val="TOC3"/>
            <w:rPr>
              <w:rFonts w:asciiTheme="minorHAnsi" w:eastAsiaTheme="minorEastAsia" w:hAnsiTheme="minorHAnsi" w:cstheme="minorBidi"/>
              <w:sz w:val="22"/>
              <w:szCs w:val="22"/>
            </w:rPr>
          </w:pPr>
          <w:hyperlink w:anchor="_Toc123773106" w:history="1">
            <w:r w:rsidR="00E3167B" w:rsidRPr="00CD1200">
              <w:rPr>
                <w:rStyle w:val="Hyperlink"/>
              </w:rPr>
              <w:t>3.3.2. Liên quan giữa TTDD theo SGA của người bệnh lao phổi</w:t>
            </w:r>
            <w:r w:rsidR="00E3167B">
              <w:rPr>
                <w:webHidden/>
              </w:rPr>
              <w:tab/>
            </w:r>
            <w:r w:rsidR="00E3167B">
              <w:rPr>
                <w:webHidden/>
              </w:rPr>
              <w:fldChar w:fldCharType="begin"/>
            </w:r>
            <w:r w:rsidR="00E3167B">
              <w:rPr>
                <w:webHidden/>
              </w:rPr>
              <w:instrText xml:space="preserve"> PAGEREF _Toc123773106 \h </w:instrText>
            </w:r>
            <w:r w:rsidR="00E3167B">
              <w:rPr>
                <w:webHidden/>
              </w:rPr>
            </w:r>
            <w:r w:rsidR="00E3167B">
              <w:rPr>
                <w:webHidden/>
              </w:rPr>
              <w:fldChar w:fldCharType="separate"/>
            </w:r>
            <w:r w:rsidR="00E3167B">
              <w:rPr>
                <w:webHidden/>
              </w:rPr>
              <w:t>41</w:t>
            </w:r>
            <w:r w:rsidR="00E3167B">
              <w:rPr>
                <w:webHidden/>
              </w:rPr>
              <w:fldChar w:fldCharType="end"/>
            </w:r>
          </w:hyperlink>
        </w:p>
        <w:p w14:paraId="56176EB0" w14:textId="5C2AEF5F" w:rsidR="00E3167B" w:rsidRDefault="00000000" w:rsidP="00C23165">
          <w:pPr>
            <w:pStyle w:val="TOC4"/>
            <w:rPr>
              <w:rFonts w:asciiTheme="minorHAnsi" w:eastAsiaTheme="minorEastAsia" w:hAnsiTheme="minorHAnsi" w:cstheme="minorBidi"/>
              <w:sz w:val="22"/>
              <w:szCs w:val="22"/>
            </w:rPr>
          </w:pPr>
          <w:hyperlink w:anchor="_Toc123773107" w:history="1">
            <w:r w:rsidR="00E3167B" w:rsidRPr="00CD1200">
              <w:rPr>
                <w:rStyle w:val="Hyperlink"/>
              </w:rPr>
              <w:t>3.3.2.1. Mối liên quan giữa đặc điểm cá nhân với TTDD theo SGA</w:t>
            </w:r>
            <w:r w:rsidR="00E3167B">
              <w:rPr>
                <w:webHidden/>
              </w:rPr>
              <w:tab/>
            </w:r>
            <w:r w:rsidR="00E3167B">
              <w:rPr>
                <w:webHidden/>
              </w:rPr>
              <w:fldChar w:fldCharType="begin"/>
            </w:r>
            <w:r w:rsidR="00E3167B">
              <w:rPr>
                <w:webHidden/>
              </w:rPr>
              <w:instrText xml:space="preserve"> PAGEREF _Toc123773107 \h </w:instrText>
            </w:r>
            <w:r w:rsidR="00E3167B">
              <w:rPr>
                <w:webHidden/>
              </w:rPr>
            </w:r>
            <w:r w:rsidR="00E3167B">
              <w:rPr>
                <w:webHidden/>
              </w:rPr>
              <w:fldChar w:fldCharType="separate"/>
            </w:r>
            <w:r w:rsidR="00E3167B">
              <w:rPr>
                <w:webHidden/>
              </w:rPr>
              <w:t>41</w:t>
            </w:r>
            <w:r w:rsidR="00E3167B">
              <w:rPr>
                <w:webHidden/>
              </w:rPr>
              <w:fldChar w:fldCharType="end"/>
            </w:r>
          </w:hyperlink>
        </w:p>
        <w:p w14:paraId="5BFE402F" w14:textId="029C44A2" w:rsidR="00E3167B" w:rsidRDefault="00000000" w:rsidP="00C23165">
          <w:pPr>
            <w:pStyle w:val="TOC4"/>
            <w:rPr>
              <w:rFonts w:asciiTheme="minorHAnsi" w:eastAsiaTheme="minorEastAsia" w:hAnsiTheme="minorHAnsi" w:cstheme="minorBidi"/>
              <w:sz w:val="22"/>
              <w:szCs w:val="22"/>
            </w:rPr>
          </w:pPr>
          <w:hyperlink w:anchor="_Toc123773108" w:history="1">
            <w:r w:rsidR="00E3167B" w:rsidRPr="00CD1200">
              <w:rPr>
                <w:rStyle w:val="Hyperlink"/>
              </w:rPr>
              <w:t>3.3.2.2. Mối liên quan giữa tình trạng mắc bệnh với TTDD theo SGA</w:t>
            </w:r>
            <w:r w:rsidR="00E3167B">
              <w:rPr>
                <w:webHidden/>
              </w:rPr>
              <w:tab/>
            </w:r>
            <w:r w:rsidR="00E3167B">
              <w:rPr>
                <w:webHidden/>
              </w:rPr>
              <w:fldChar w:fldCharType="begin"/>
            </w:r>
            <w:r w:rsidR="00E3167B">
              <w:rPr>
                <w:webHidden/>
              </w:rPr>
              <w:instrText xml:space="preserve"> PAGEREF _Toc123773108 \h </w:instrText>
            </w:r>
            <w:r w:rsidR="00E3167B">
              <w:rPr>
                <w:webHidden/>
              </w:rPr>
            </w:r>
            <w:r w:rsidR="00E3167B">
              <w:rPr>
                <w:webHidden/>
              </w:rPr>
              <w:fldChar w:fldCharType="separate"/>
            </w:r>
            <w:r w:rsidR="00E3167B">
              <w:rPr>
                <w:webHidden/>
              </w:rPr>
              <w:t>41</w:t>
            </w:r>
            <w:r w:rsidR="00E3167B">
              <w:rPr>
                <w:webHidden/>
              </w:rPr>
              <w:fldChar w:fldCharType="end"/>
            </w:r>
          </w:hyperlink>
        </w:p>
        <w:p w14:paraId="43F13AA4" w14:textId="7DBFD81F" w:rsidR="00E3167B" w:rsidRDefault="00000000" w:rsidP="00C23165">
          <w:pPr>
            <w:pStyle w:val="TOC4"/>
            <w:rPr>
              <w:rFonts w:asciiTheme="minorHAnsi" w:eastAsiaTheme="minorEastAsia" w:hAnsiTheme="minorHAnsi" w:cstheme="minorBidi"/>
              <w:sz w:val="22"/>
              <w:szCs w:val="22"/>
            </w:rPr>
          </w:pPr>
          <w:hyperlink w:anchor="_Toc123773109" w:history="1">
            <w:r w:rsidR="00E3167B" w:rsidRPr="00CD1200">
              <w:rPr>
                <w:rStyle w:val="Hyperlink"/>
              </w:rPr>
              <w:t>3.3.2.3. Mối liên quan giữa phân loại lao phổi theo TTDD với SGA</w:t>
            </w:r>
            <w:r w:rsidR="00E3167B">
              <w:rPr>
                <w:webHidden/>
              </w:rPr>
              <w:tab/>
            </w:r>
            <w:r w:rsidR="00E3167B">
              <w:rPr>
                <w:webHidden/>
              </w:rPr>
              <w:fldChar w:fldCharType="begin"/>
            </w:r>
            <w:r w:rsidR="00E3167B">
              <w:rPr>
                <w:webHidden/>
              </w:rPr>
              <w:instrText xml:space="preserve"> PAGEREF _Toc123773109 \h </w:instrText>
            </w:r>
            <w:r w:rsidR="00E3167B">
              <w:rPr>
                <w:webHidden/>
              </w:rPr>
            </w:r>
            <w:r w:rsidR="00E3167B">
              <w:rPr>
                <w:webHidden/>
              </w:rPr>
              <w:fldChar w:fldCharType="separate"/>
            </w:r>
            <w:r w:rsidR="00E3167B">
              <w:rPr>
                <w:webHidden/>
              </w:rPr>
              <w:t>41</w:t>
            </w:r>
            <w:r w:rsidR="00E3167B">
              <w:rPr>
                <w:webHidden/>
              </w:rPr>
              <w:fldChar w:fldCharType="end"/>
            </w:r>
          </w:hyperlink>
        </w:p>
        <w:p w14:paraId="1863912E" w14:textId="302E79BA" w:rsidR="00E3167B" w:rsidRDefault="00000000" w:rsidP="00C23165">
          <w:pPr>
            <w:pStyle w:val="TOC4"/>
            <w:rPr>
              <w:rFonts w:asciiTheme="minorHAnsi" w:eastAsiaTheme="minorEastAsia" w:hAnsiTheme="minorHAnsi" w:cstheme="minorBidi"/>
              <w:sz w:val="22"/>
              <w:szCs w:val="22"/>
            </w:rPr>
          </w:pPr>
          <w:hyperlink w:anchor="_Toc123773110" w:history="1">
            <w:r w:rsidR="00E3167B" w:rsidRPr="00CD1200">
              <w:rPr>
                <w:rStyle w:val="Hyperlink"/>
              </w:rPr>
              <w:t>3.3.2.4. Mối liên quan giữa kiến thức với TTDD theo SGA</w:t>
            </w:r>
            <w:r w:rsidR="00E3167B">
              <w:rPr>
                <w:webHidden/>
              </w:rPr>
              <w:tab/>
            </w:r>
            <w:r w:rsidR="00E3167B">
              <w:rPr>
                <w:webHidden/>
              </w:rPr>
              <w:fldChar w:fldCharType="begin"/>
            </w:r>
            <w:r w:rsidR="00E3167B">
              <w:rPr>
                <w:webHidden/>
              </w:rPr>
              <w:instrText xml:space="preserve"> PAGEREF _Toc123773110 \h </w:instrText>
            </w:r>
            <w:r w:rsidR="00E3167B">
              <w:rPr>
                <w:webHidden/>
              </w:rPr>
            </w:r>
            <w:r w:rsidR="00E3167B">
              <w:rPr>
                <w:webHidden/>
              </w:rPr>
              <w:fldChar w:fldCharType="separate"/>
            </w:r>
            <w:r w:rsidR="00E3167B">
              <w:rPr>
                <w:webHidden/>
              </w:rPr>
              <w:t>41</w:t>
            </w:r>
            <w:r w:rsidR="00E3167B">
              <w:rPr>
                <w:webHidden/>
              </w:rPr>
              <w:fldChar w:fldCharType="end"/>
            </w:r>
          </w:hyperlink>
        </w:p>
        <w:p w14:paraId="3EC53EE5" w14:textId="08E98BA9" w:rsidR="00E3167B" w:rsidRDefault="00000000" w:rsidP="00C23165">
          <w:pPr>
            <w:pStyle w:val="TOC1"/>
            <w:rPr>
              <w:rFonts w:asciiTheme="minorHAnsi" w:eastAsiaTheme="minorEastAsia" w:hAnsiTheme="minorHAnsi" w:cstheme="minorBidi"/>
              <w:sz w:val="22"/>
              <w:szCs w:val="22"/>
            </w:rPr>
          </w:pPr>
          <w:hyperlink w:anchor="_Toc123773111" w:history="1">
            <w:r w:rsidR="00E3167B" w:rsidRPr="00CD1200">
              <w:rPr>
                <w:rStyle w:val="Hyperlink"/>
              </w:rPr>
              <w:t>Chương 4 – BÀN LUẬN</w:t>
            </w:r>
            <w:r w:rsidR="00E3167B">
              <w:rPr>
                <w:webHidden/>
              </w:rPr>
              <w:tab/>
            </w:r>
            <w:r w:rsidR="00E3167B">
              <w:rPr>
                <w:webHidden/>
              </w:rPr>
              <w:fldChar w:fldCharType="begin"/>
            </w:r>
            <w:r w:rsidR="00E3167B">
              <w:rPr>
                <w:webHidden/>
              </w:rPr>
              <w:instrText xml:space="preserve"> PAGEREF _Toc123773111 \h </w:instrText>
            </w:r>
            <w:r w:rsidR="00E3167B">
              <w:rPr>
                <w:webHidden/>
              </w:rPr>
            </w:r>
            <w:r w:rsidR="00E3167B">
              <w:rPr>
                <w:webHidden/>
              </w:rPr>
              <w:fldChar w:fldCharType="separate"/>
            </w:r>
            <w:r w:rsidR="00E3167B">
              <w:rPr>
                <w:webHidden/>
              </w:rPr>
              <w:t>42</w:t>
            </w:r>
            <w:r w:rsidR="00E3167B">
              <w:rPr>
                <w:webHidden/>
              </w:rPr>
              <w:fldChar w:fldCharType="end"/>
            </w:r>
          </w:hyperlink>
        </w:p>
        <w:p w14:paraId="403F3223" w14:textId="300A9EF9" w:rsidR="00101135" w:rsidRDefault="00000000" w:rsidP="00C23165">
          <w:r>
            <w:fldChar w:fldCharType="end"/>
          </w:r>
        </w:p>
      </w:sdtContent>
    </w:sdt>
    <w:p w14:paraId="5373458D" w14:textId="77777777" w:rsidR="00101135" w:rsidRDefault="00101135" w:rsidP="00C23165"/>
    <w:p w14:paraId="08400E17" w14:textId="77777777" w:rsidR="00101135" w:rsidRDefault="00101135" w:rsidP="00C23165"/>
    <w:p w14:paraId="1C692FFF" w14:textId="77777777" w:rsidR="00101135" w:rsidRDefault="00101135" w:rsidP="00C23165"/>
    <w:p w14:paraId="0A63007D" w14:textId="77777777" w:rsidR="00101135" w:rsidRDefault="00101135" w:rsidP="00C23165"/>
    <w:p w14:paraId="13166D64" w14:textId="77777777" w:rsidR="00101135" w:rsidRDefault="00000000" w:rsidP="00C23165">
      <w:r>
        <w:br w:type="page"/>
      </w:r>
    </w:p>
    <w:p w14:paraId="5E6F4EB9" w14:textId="6CD73546" w:rsidR="00101135" w:rsidRDefault="00000000" w:rsidP="00C23165">
      <w:pPr>
        <w:pStyle w:val="Heading1"/>
      </w:pPr>
      <w:bookmarkStart w:id="10" w:name="_Toc123773056"/>
      <w:r>
        <w:t>Danh mục các ký hiệu, các chữ viết tắt</w:t>
      </w:r>
      <w:bookmarkEnd w:id="10"/>
    </w:p>
    <w:p w14:paraId="1723BDE3" w14:textId="77777777" w:rsidR="00593E40" w:rsidRPr="00593E40" w:rsidRDefault="00593E40" w:rsidP="00C23165"/>
    <w:tbl>
      <w:tblPr>
        <w:tblStyle w:val="a"/>
        <w:tblW w:w="91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5"/>
        <w:gridCol w:w="6956"/>
      </w:tblGrid>
      <w:tr w:rsidR="0082688B" w14:paraId="0877DD3D" w14:textId="77777777" w:rsidTr="00C06AD9">
        <w:tc>
          <w:tcPr>
            <w:tcW w:w="2155" w:type="dxa"/>
          </w:tcPr>
          <w:p w14:paraId="55D679D0" w14:textId="54D025EB" w:rsidR="0082688B" w:rsidRPr="0082688B" w:rsidRDefault="0082688B" w:rsidP="00B92DA0">
            <w:pPr>
              <w:ind w:firstLine="330"/>
            </w:pPr>
            <w:r>
              <w:t>AFB</w:t>
            </w:r>
          </w:p>
        </w:tc>
        <w:tc>
          <w:tcPr>
            <w:tcW w:w="6956" w:type="dxa"/>
          </w:tcPr>
          <w:p w14:paraId="200C0711" w14:textId="15A24ACB" w:rsidR="0082688B" w:rsidRDefault="009B6B43" w:rsidP="00B92DA0">
            <w:pPr>
              <w:ind w:firstLine="346"/>
            </w:pPr>
            <w:r w:rsidRPr="009B6B43">
              <w:t>Vi khuẩn lao kháng cồn, kháng a</w:t>
            </w:r>
            <w:r>
              <w:t>cid</w:t>
            </w:r>
            <w:r w:rsidRPr="009B6B43">
              <w:t xml:space="preserve"> </w:t>
            </w:r>
            <w:r>
              <w:t>(</w:t>
            </w:r>
            <w:r w:rsidR="0082688B">
              <w:t>Acid Fast Bacillus</w:t>
            </w:r>
            <w:r>
              <w:t>)</w:t>
            </w:r>
          </w:p>
        </w:tc>
      </w:tr>
      <w:tr w:rsidR="0082688B" w14:paraId="1EF204F7" w14:textId="77777777" w:rsidTr="00C06AD9">
        <w:tc>
          <w:tcPr>
            <w:tcW w:w="2155" w:type="dxa"/>
          </w:tcPr>
          <w:p w14:paraId="3ACE40CC" w14:textId="0E54F4F4" w:rsidR="0082688B" w:rsidRDefault="0082688B" w:rsidP="00B92DA0">
            <w:pPr>
              <w:ind w:firstLine="330"/>
            </w:pPr>
            <w:r>
              <w:t>BMI</w:t>
            </w:r>
          </w:p>
        </w:tc>
        <w:tc>
          <w:tcPr>
            <w:tcW w:w="6956" w:type="dxa"/>
          </w:tcPr>
          <w:p w14:paraId="1598B8B0" w14:textId="19824332" w:rsidR="0082688B" w:rsidRDefault="0082688B" w:rsidP="00B92DA0">
            <w:pPr>
              <w:ind w:firstLine="346"/>
            </w:pPr>
            <w:r>
              <w:t>Body Mass Index</w:t>
            </w:r>
          </w:p>
        </w:tc>
      </w:tr>
      <w:tr w:rsidR="0082688B" w14:paraId="43B14CC3" w14:textId="77777777" w:rsidTr="00C06AD9">
        <w:tc>
          <w:tcPr>
            <w:tcW w:w="2155" w:type="dxa"/>
          </w:tcPr>
          <w:p w14:paraId="35BBB2C2" w14:textId="6C45F633" w:rsidR="0082688B" w:rsidRDefault="0082688B" w:rsidP="00B92DA0">
            <w:pPr>
              <w:ind w:firstLine="330"/>
            </w:pPr>
            <w:r>
              <w:t>BN</w:t>
            </w:r>
          </w:p>
        </w:tc>
        <w:tc>
          <w:tcPr>
            <w:tcW w:w="6956" w:type="dxa"/>
          </w:tcPr>
          <w:p w14:paraId="7CC599FC" w14:textId="35588FD5" w:rsidR="0082688B" w:rsidRDefault="0082688B" w:rsidP="00B92DA0">
            <w:pPr>
              <w:ind w:firstLine="346"/>
            </w:pPr>
            <w:r>
              <w:t>Bệnh nhân</w:t>
            </w:r>
          </w:p>
        </w:tc>
      </w:tr>
      <w:tr w:rsidR="0082688B" w14:paraId="4EEC7CA1" w14:textId="77777777" w:rsidTr="00C06AD9">
        <w:tc>
          <w:tcPr>
            <w:tcW w:w="2155" w:type="dxa"/>
          </w:tcPr>
          <w:p w14:paraId="21A92A25" w14:textId="53030042" w:rsidR="0082688B" w:rsidRDefault="0082688B" w:rsidP="00B92DA0">
            <w:pPr>
              <w:ind w:firstLine="330"/>
            </w:pPr>
            <w:r>
              <w:t>BVPHP</w:t>
            </w:r>
          </w:p>
        </w:tc>
        <w:tc>
          <w:tcPr>
            <w:tcW w:w="6956" w:type="dxa"/>
          </w:tcPr>
          <w:p w14:paraId="71C2881C" w14:textId="4B4E0498" w:rsidR="0082688B" w:rsidRDefault="0082688B" w:rsidP="00B92DA0">
            <w:pPr>
              <w:ind w:firstLine="346"/>
            </w:pPr>
            <w:r>
              <w:t>B</w:t>
            </w:r>
            <w:r w:rsidR="00991BB6">
              <w:t>ệnh viện Phổi Hải Phòng</w:t>
            </w:r>
          </w:p>
        </w:tc>
      </w:tr>
      <w:tr w:rsidR="00FA1EF9" w14:paraId="42BF7236" w14:textId="77777777" w:rsidTr="00C06AD9">
        <w:tc>
          <w:tcPr>
            <w:tcW w:w="2155" w:type="dxa"/>
          </w:tcPr>
          <w:p w14:paraId="1AD79D45" w14:textId="2B4354CF" w:rsidR="00FA1EF9" w:rsidRDefault="00FA1EF9" w:rsidP="00B92DA0">
            <w:pPr>
              <w:ind w:firstLine="330"/>
            </w:pPr>
            <w:r>
              <w:t>CTCLQG</w:t>
            </w:r>
          </w:p>
        </w:tc>
        <w:tc>
          <w:tcPr>
            <w:tcW w:w="6956" w:type="dxa"/>
          </w:tcPr>
          <w:p w14:paraId="5CB9109E" w14:textId="7261B628" w:rsidR="00FA1EF9" w:rsidRDefault="00FA1EF9" w:rsidP="00B92DA0">
            <w:pPr>
              <w:ind w:firstLine="346"/>
            </w:pPr>
            <w:r>
              <w:t>Chương trình chống lao quốc gia</w:t>
            </w:r>
          </w:p>
        </w:tc>
      </w:tr>
      <w:tr w:rsidR="00B92DA0" w14:paraId="49983681" w14:textId="77777777" w:rsidTr="00C06AD9">
        <w:tc>
          <w:tcPr>
            <w:tcW w:w="2155" w:type="dxa"/>
          </w:tcPr>
          <w:p w14:paraId="7C8C2FB6" w14:textId="5047B52D" w:rsidR="00B92DA0" w:rsidRDefault="00B92DA0" w:rsidP="00B92DA0">
            <w:pPr>
              <w:ind w:firstLine="330"/>
            </w:pPr>
            <w:r>
              <w:t>HIV</w:t>
            </w:r>
          </w:p>
        </w:tc>
        <w:tc>
          <w:tcPr>
            <w:tcW w:w="6956" w:type="dxa"/>
          </w:tcPr>
          <w:p w14:paraId="290F435E" w14:textId="7DEBE895" w:rsidR="00B92DA0" w:rsidRDefault="00B92DA0" w:rsidP="00B92DA0">
            <w:pPr>
              <w:ind w:firstLine="346"/>
            </w:pPr>
            <w:r>
              <w:t>Vi rút gây suy giảm miễn dịch (Human Immuno deficiency Virus)</w:t>
            </w:r>
          </w:p>
        </w:tc>
      </w:tr>
      <w:tr w:rsidR="0082688B" w14:paraId="321627AC" w14:textId="77777777" w:rsidTr="00C06AD9">
        <w:tc>
          <w:tcPr>
            <w:tcW w:w="2155" w:type="dxa"/>
          </w:tcPr>
          <w:p w14:paraId="2AC3DD50" w14:textId="352DB606" w:rsidR="0082688B" w:rsidRDefault="0082688B" w:rsidP="00B92DA0">
            <w:pPr>
              <w:ind w:firstLine="330"/>
            </w:pPr>
            <w:r>
              <w:t>SDD</w:t>
            </w:r>
          </w:p>
        </w:tc>
        <w:tc>
          <w:tcPr>
            <w:tcW w:w="6956" w:type="dxa"/>
          </w:tcPr>
          <w:p w14:paraId="370E13B0" w14:textId="15FC9F25" w:rsidR="0082688B" w:rsidRDefault="0082688B" w:rsidP="00B92DA0">
            <w:pPr>
              <w:ind w:firstLine="346"/>
            </w:pPr>
            <w:r>
              <w:t>Suy dinh dưỡng</w:t>
            </w:r>
          </w:p>
        </w:tc>
      </w:tr>
      <w:tr w:rsidR="00C06AD9" w14:paraId="06CFFC43" w14:textId="77777777" w:rsidTr="00C06AD9">
        <w:tc>
          <w:tcPr>
            <w:tcW w:w="2155" w:type="dxa"/>
          </w:tcPr>
          <w:p w14:paraId="4CA40177" w14:textId="61AF7A01" w:rsidR="00C06AD9" w:rsidRDefault="00C06AD9" w:rsidP="00B92DA0">
            <w:pPr>
              <w:ind w:firstLine="330"/>
            </w:pPr>
            <w:r>
              <w:t>Xpert MTB/RIF</w:t>
            </w:r>
          </w:p>
        </w:tc>
        <w:tc>
          <w:tcPr>
            <w:tcW w:w="6956" w:type="dxa"/>
          </w:tcPr>
          <w:p w14:paraId="057DC9C8" w14:textId="77777777" w:rsidR="00C06AD9" w:rsidRDefault="00C06AD9" w:rsidP="00B92DA0">
            <w:pPr>
              <w:ind w:firstLine="346"/>
            </w:pPr>
            <w:r>
              <w:t>Xét nghiệm ứng dụng công nghệ sinh học phân tử để nhận diện vi</w:t>
            </w:r>
          </w:p>
          <w:p w14:paraId="4AD920E6" w14:textId="444E28BE" w:rsidR="00C06AD9" w:rsidRDefault="00C06AD9" w:rsidP="00B92DA0">
            <w:pPr>
              <w:ind w:firstLine="346"/>
            </w:pPr>
            <w:r>
              <w:t>khuẩn lao kể cả vi khuẩn lao kháng Rifampicin</w:t>
            </w:r>
          </w:p>
        </w:tc>
      </w:tr>
      <w:tr w:rsidR="001831D7" w14:paraId="53E60CDA" w14:textId="77777777" w:rsidTr="00C06AD9">
        <w:tc>
          <w:tcPr>
            <w:tcW w:w="2155" w:type="dxa"/>
          </w:tcPr>
          <w:p w14:paraId="697923B7" w14:textId="43BA11E2" w:rsidR="001831D7" w:rsidRDefault="001831D7" w:rsidP="00B92DA0">
            <w:pPr>
              <w:ind w:firstLine="330"/>
            </w:pPr>
            <w:r>
              <w:t>TCYTTG</w:t>
            </w:r>
          </w:p>
        </w:tc>
        <w:tc>
          <w:tcPr>
            <w:tcW w:w="6956" w:type="dxa"/>
          </w:tcPr>
          <w:p w14:paraId="675C1D89" w14:textId="07EFC47F" w:rsidR="001831D7" w:rsidRDefault="001831D7" w:rsidP="00B92DA0">
            <w:pPr>
              <w:ind w:firstLine="346"/>
            </w:pPr>
            <w:r>
              <w:t>Tổ chức Y tế thế giới</w:t>
            </w:r>
          </w:p>
        </w:tc>
      </w:tr>
      <w:tr w:rsidR="001831D7" w14:paraId="6DB775C4" w14:textId="77777777" w:rsidTr="00C06AD9">
        <w:tc>
          <w:tcPr>
            <w:tcW w:w="2155" w:type="dxa"/>
          </w:tcPr>
          <w:p w14:paraId="45E09164" w14:textId="4335DE58" w:rsidR="001831D7" w:rsidRDefault="001831D7" w:rsidP="00B92DA0">
            <w:pPr>
              <w:ind w:firstLine="330"/>
            </w:pPr>
            <w:r>
              <w:t>TTDD</w:t>
            </w:r>
          </w:p>
        </w:tc>
        <w:tc>
          <w:tcPr>
            <w:tcW w:w="6956" w:type="dxa"/>
          </w:tcPr>
          <w:p w14:paraId="533685CA" w14:textId="0F669C04" w:rsidR="001831D7" w:rsidRDefault="001831D7" w:rsidP="00B92DA0">
            <w:pPr>
              <w:ind w:firstLine="346"/>
            </w:pPr>
            <w:r>
              <w:t>Tình trạng dinh dưỡng</w:t>
            </w:r>
          </w:p>
        </w:tc>
      </w:tr>
      <w:tr w:rsidR="001831D7" w14:paraId="248AF405" w14:textId="77777777" w:rsidTr="00C06AD9">
        <w:tc>
          <w:tcPr>
            <w:tcW w:w="2155" w:type="dxa"/>
          </w:tcPr>
          <w:p w14:paraId="671D26DD" w14:textId="17B1F579" w:rsidR="001831D7" w:rsidRDefault="001831D7" w:rsidP="00B92DA0">
            <w:pPr>
              <w:ind w:firstLine="330"/>
            </w:pPr>
            <w:r>
              <w:t>WHO</w:t>
            </w:r>
          </w:p>
        </w:tc>
        <w:tc>
          <w:tcPr>
            <w:tcW w:w="6956" w:type="dxa"/>
          </w:tcPr>
          <w:p w14:paraId="6468D39C" w14:textId="2122E0A0" w:rsidR="001831D7" w:rsidRDefault="001831D7" w:rsidP="00B92DA0">
            <w:pPr>
              <w:ind w:firstLine="346"/>
            </w:pPr>
            <w:r>
              <w:t xml:space="preserve">Tổ chức Y tế thế giới </w:t>
            </w:r>
            <w:r w:rsidRPr="006E6AFC">
              <w:t>(World Health Organization)</w:t>
            </w:r>
          </w:p>
        </w:tc>
      </w:tr>
    </w:tbl>
    <w:p w14:paraId="7F5F153A" w14:textId="77777777" w:rsidR="00101135" w:rsidRDefault="00000000" w:rsidP="00C23165">
      <w:r>
        <w:br w:type="page"/>
      </w:r>
    </w:p>
    <w:p w14:paraId="7DBE4801" w14:textId="77777777" w:rsidR="00101135" w:rsidRDefault="00000000" w:rsidP="00C23165">
      <w:pPr>
        <w:pStyle w:val="Heading1"/>
      </w:pPr>
      <w:bookmarkStart w:id="11" w:name="_Toc123773057"/>
      <w:r>
        <w:t>Danh mục các bảng</w:t>
      </w:r>
      <w:bookmarkEnd w:id="11"/>
    </w:p>
    <w:p w14:paraId="07DD4AF9" w14:textId="77777777" w:rsidR="00101135" w:rsidRDefault="00000000" w:rsidP="00C23165">
      <w:r>
        <w:br w:type="page"/>
      </w:r>
    </w:p>
    <w:p w14:paraId="4F91E8A1" w14:textId="77777777" w:rsidR="00101135" w:rsidRDefault="00000000" w:rsidP="00C23165">
      <w:pPr>
        <w:pStyle w:val="Heading1"/>
      </w:pPr>
      <w:bookmarkStart w:id="12" w:name="_Toc123773058"/>
      <w:r>
        <w:t>Danh mục các hình vẽ, đồ thị</w:t>
      </w:r>
      <w:bookmarkEnd w:id="12"/>
    </w:p>
    <w:p w14:paraId="152053BA" w14:textId="77777777" w:rsidR="001B303A" w:rsidRDefault="00000000" w:rsidP="00C23165">
      <w:pPr>
        <w:pStyle w:val="Heading1"/>
      </w:pPr>
      <w:r>
        <w:br w:type="page"/>
      </w:r>
      <w:bookmarkStart w:id="13" w:name="_Toc123773059"/>
      <w:r w:rsidR="001B303A">
        <w:t>ĐẶT VẤN ĐỀ</w:t>
      </w:r>
      <w:bookmarkEnd w:id="13"/>
    </w:p>
    <w:p w14:paraId="1438CEE1" w14:textId="5582A547" w:rsidR="001B303A" w:rsidRPr="00C23165" w:rsidRDefault="00C23165" w:rsidP="00C23165">
      <w:r w:rsidRPr="00C23165">
        <w:t xml:space="preserve">Lao là một bệnh truyền nhiễm do vi khuẩn lao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F69D0">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urls&gt;&lt;/urls&gt;&lt;/record&gt;&lt;/Cite&gt;&lt;/EndNote&gt;</w:instrText>
      </w:r>
      <w:r w:rsidR="00021ACD">
        <w:fldChar w:fldCharType="separate"/>
      </w:r>
      <w:r w:rsidR="00941E67">
        <w:rPr>
          <w:noProof/>
        </w:rPr>
        <w:t>[1]</w:t>
      </w:r>
      <w:r w:rsidR="00021ACD">
        <w:fldChar w:fldCharType="end"/>
      </w:r>
      <w:r w:rsidR="001B303A">
        <w:t>.</w:t>
      </w:r>
      <w:r>
        <w:t xml:space="preserve"> Hiện nay, bệnh lao vẫn là bệnh có số người mắc và tử vong cao, đặc biệt đối với các nước đang và kém phát triển. Theo báo cáo Lao toàn cầu năm 20</w:t>
      </w:r>
      <w:r w:rsidR="00F17EA2">
        <w:t>20</w:t>
      </w:r>
      <w:r w:rsidR="00EA49A2">
        <w:t xml:space="preserve"> của Tổ chức Y tế Thế giưới (TCYTTG)</w:t>
      </w:r>
      <w:r>
        <w:t xml:space="preserve">, </w:t>
      </w:r>
      <w:r w:rsidR="00963793" w:rsidRPr="00963793">
        <w:t xml:space="preserve">Việt Nam </w:t>
      </w:r>
      <w:r w:rsidR="00F17EA2" w:rsidRPr="00F17EA2">
        <w:t>đứng thứ 10 trong 30 nước có số người bệnh lao cao nhất toàn cầu, đứng thứ 11 trong số 30 nước có gánh nặng bệnh lao kháng đa thuốc cao nhất thế giới</w:t>
      </w:r>
      <w:r w:rsidR="00F17EA2">
        <w:t xml:space="preserve"> </w:t>
      </w:r>
      <w:r w:rsidR="00941E67">
        <w:fldChar w:fldCharType="begin"/>
      </w:r>
      <w:r w:rsidR="00432B92">
        <w:instrText xml:space="preserve"> ADDIN EN.CITE &lt;EndNote&gt;&lt;Cite&gt;&lt;Author&gt;Organization&lt;/Author&gt;&lt;Year&gt;2020&lt;/Year&gt;&lt;RecNum&gt;9&lt;/RecNum&gt;&lt;DisplayText&gt;[2]&lt;/DisplayText&gt;&lt;record&gt;&lt;rec-number&gt;9&lt;/rec-number&gt;&lt;foreign-keys&gt;&lt;key app="EN" db-id="wrapatfz3pftasew0vov5t0nv9xptpax9vf2" timestamp="1673022715"&gt;9&lt;/key&gt;&lt;/foreign-keys&gt;&lt;ref-type name="Report"&gt;27&lt;/ref-type&gt;&lt;contributors&gt;&lt;authors&gt;&lt;author&gt;World Health Organization&lt;/author&gt;&lt;/authors&gt;&lt;/contributors&gt;&lt;titles&gt;&lt;title&gt;Global tuberculosis report 2020&lt;/title&gt;&lt;/titles&gt;&lt;dates&gt;&lt;year&gt;2020&lt;/year&gt;&lt;/dates&gt;&lt;urls&gt;&lt;/urls&gt;&lt;/record&gt;&lt;/Cite&gt;&lt;/EndNote&gt;</w:instrText>
      </w:r>
      <w:r w:rsidR="00941E67">
        <w:fldChar w:fldCharType="separate"/>
      </w:r>
      <w:r w:rsidR="00941E67">
        <w:rPr>
          <w:noProof/>
        </w:rPr>
        <w:t>[2]</w:t>
      </w:r>
      <w:r w:rsidR="00941E67">
        <w:fldChar w:fldCharType="end"/>
      </w:r>
      <w:r>
        <w:t>.</w:t>
      </w:r>
    </w:p>
    <w:p w14:paraId="62654C14" w14:textId="47B070CD"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376CAB">
        <w:t xml:space="preserve"> (BN)</w:t>
      </w:r>
      <w:r w:rsidR="00950DC1" w:rsidRPr="00950DC1">
        <w:t xml:space="preserve"> 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w:t>
      </w:r>
      <w:r w:rsidR="00950DC1" w:rsidRPr="00950DC1">
        <w:t xml:space="preserve"> </w:t>
      </w:r>
      <w:r w:rsidR="00CB49EC">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CB49EC">
        <w:instrText xml:space="preserve"> ADDIN EN.CITE </w:instrText>
      </w:r>
      <w:r w:rsidR="00CB49EC">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CB49EC">
        <w:instrText xml:space="preserve"> ADDIN EN.CITE.DATA </w:instrText>
      </w:r>
      <w:r w:rsidR="00CB49EC">
        <w:fldChar w:fldCharType="end"/>
      </w:r>
      <w:r w:rsidR="00CB49EC">
        <w:fldChar w:fldCharType="separate"/>
      </w:r>
      <w:r w:rsidR="00CB49EC">
        <w:rPr>
          <w:noProof/>
        </w:rPr>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thực sự</w:t>
      </w:r>
      <w:r w:rsidR="00E25089" w:rsidRPr="00E25089">
        <w:t xml:space="preserve"> và tình trạng suy dinh dưỡng tại thời điểm chẩn đoán bệnh lao là yếu tố dự báo nguy cơ tử vong và tái phát bệnh lao</w:t>
      </w:r>
      <w:r w:rsidR="00E25089" w:rsidRPr="00E25089">
        <w:t xml:space="preserve"> </w:t>
      </w:r>
      <w:r w:rsidR="00E04958">
        <w:fldChar w:fldCharType="begin"/>
      </w:r>
      <w:r w:rsidR="008E6E94">
        <w:instrText xml:space="preserve"> ADDIN EN.CITE &lt;EndNote&gt;&lt;Cite&gt;&lt;Author&gt;Organization&lt;/Author&gt;&lt;Year&gt;2013&lt;/Year&gt;&lt;RecNum&gt;11&lt;/RecNum&gt;&lt;DisplayText&gt;[4]&lt;/DisplayText&gt;&lt;record&gt;&lt;rec-number&gt;11&lt;/rec-number&gt;&lt;foreign-keys&gt;&lt;key app="EN" db-id="wrapatfz3pftasew0vov5t0nv9xptpax9vf2" timestamp="1673024578"&gt;11&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record&gt;&lt;/Cite&gt;&lt;/EndNote&gt;</w:instrText>
      </w:r>
      <w:r w:rsidR="00E04958">
        <w:fldChar w:fldCharType="separate"/>
      </w:r>
      <w:r w:rsidR="00E04958">
        <w:rPr>
          <w:noProof/>
        </w:rPr>
        <w:t>[4]</w:t>
      </w:r>
      <w:r w:rsidR="00E0495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A4DCD">
        <w:t xml:space="preserve"> </w:t>
      </w:r>
      <w:r w:rsidR="006F69D0">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373313">
        <w:instrText xml:space="preserve"> ADDIN EN.CITE </w:instrText>
      </w:r>
      <w:r w:rsidR="00373313">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373313">
        <w:instrText xml:space="preserve"> ADDIN EN.CITE.DATA </w:instrText>
      </w:r>
      <w:r w:rsidR="00373313">
        <w:fldChar w:fldCharType="end"/>
      </w:r>
      <w:r w:rsidR="006F69D0">
        <w:fldChar w:fldCharType="separate"/>
      </w:r>
      <w:r w:rsidR="00373313">
        <w:rPr>
          <w:noProof/>
        </w:rPr>
        <w:t>[5, 6]</w:t>
      </w:r>
      <w:r w:rsidR="006F69D0">
        <w:fldChar w:fldCharType="end"/>
      </w:r>
      <w:r w:rsidR="001B303A">
        <w:t>.</w:t>
      </w:r>
    </w:p>
    <w:p w14:paraId="632479E6" w14:textId="5F577D49" w:rsidR="001B303A" w:rsidRDefault="001B303A" w:rsidP="00376CAB">
      <w:r>
        <w:t>Theo một số nghiên cứu trước đây tìm hiểu về tình trạng dinh dưỡng (TTDD) ở bệnh nhân mắc lao phổi tỷ lệ SDD theo</w:t>
      </w:r>
      <w:r w:rsidR="006B4DF5">
        <w:t xml:space="preserve"> chỉ số khối cơ thể (</w:t>
      </w:r>
      <w:r>
        <w:t>BMI</w:t>
      </w:r>
      <w:r w:rsidR="006B4DF5">
        <w:t>)</w:t>
      </w:r>
      <w:r w:rsidR="00267ED3">
        <w:t xml:space="preserve"> &lt;18,5</w:t>
      </w:r>
      <w:r w:rsidR="00206C64">
        <w:t xml:space="preserve"> (kg/m</w:t>
      </w:r>
      <w:r w:rsidR="00206C64">
        <w:rPr>
          <w:vertAlign w:val="superscript"/>
        </w:rPr>
        <w:t>2</w:t>
      </w:r>
      <w:r w:rsidR="00206C64">
        <w:t>)</w:t>
      </w:r>
      <w:r>
        <w:t xml:space="preserve"> chiếm 48</w:t>
      </w:r>
      <w:r w:rsidR="00F61114">
        <w:t>,</w:t>
      </w:r>
      <w:r w:rsidR="002731DD">
        <w:t>4</w:t>
      </w:r>
      <w:r>
        <w:t>%</w:t>
      </w:r>
      <w:r w:rsidR="00104C96">
        <w:t xml:space="preserve"> và theo</w:t>
      </w:r>
      <w:r w:rsidR="00462864">
        <w:t xml:space="preserve"> </w:t>
      </w:r>
      <w:r w:rsidR="007659E4">
        <w:t xml:space="preserve">phương pháp </w:t>
      </w:r>
      <w:r>
        <w:t xml:space="preserve">đánh giá tổng thể chủ quan (SGA) là 56,1% </w:t>
      </w:r>
      <w:r w:rsidR="00462864">
        <w:t xml:space="preserve">theo nghiên cứu năm 2018 của Lê Thị Thủy </w:t>
      </w:r>
      <w:r w:rsidR="008E6E94">
        <w:fldChar w:fldCharType="begin"/>
      </w:r>
      <w:r w:rsidR="009371D5">
        <w:instrText xml:space="preserve"> ADDIN EN.CITE &lt;EndNote&gt;&lt;Cite&gt;&lt;Author&gt;Thuỷ&lt;/Author&gt;&lt;Year&gt;2019&lt;/Year&gt;&lt;RecNum&gt;14&lt;/RecNum&gt;&lt;DisplayText&gt;[7, 8]&lt;/DisplayText&gt;&lt;record&gt;&lt;rec-number&gt;14&lt;/rec-number&gt;&lt;foreign-keys&gt;&lt;key app="EN" db-id="wrapatfz3pftasew0vov5t0nv9xptpax9vf2" timestamp="1673026024"&gt;14&lt;/key&gt;&lt;/foreign-keys&gt;&lt;ref-type name="Journal Article"&gt;17&lt;/ref-type&gt;&lt;contributors&gt;&lt;authors&gt;&lt;author&gt;Thuỷ, Lê&lt;/author&gt;&lt;author&gt;Hợi, Lê&lt;/author&gt;&lt;author&gt;Hung, Nguyen&lt;/author&gt;&lt;author&gt;Đạt, Doãn&lt;/author&gt;&lt;/authors&gt;&lt;/contributors&gt;&lt;titles&gt;&lt;title&gt;Đặc điểm Lao phổi ở người bệnh điều trị tại khoa Lao hô hấp, Bệnh viện Phổi Trung ương năm 2018&lt;/title&gt;&lt;/titles&gt;&lt;dates&gt;&lt;year&gt;2019&lt;/year&gt;&lt;pub-dates&gt;&lt;date&gt;08/15&lt;/date&gt;&lt;/pub-dates&gt;&lt;/dates&gt;&lt;urls&gt;&lt;/urls&gt;&lt;/record&gt;&lt;/Cite&gt;&lt;Cite&gt;&lt;Author&gt;Thuỷ&lt;/Author&gt;&lt;Year&gt;2019&lt;/Year&gt;&lt;RecNum&gt;17&lt;/RecNum&gt;&lt;record&gt;&lt;rec-number&gt;17&lt;/rec-number&gt;&lt;foreign-keys&gt;&lt;key app="EN" db-id="wrapatfz3pftasew0vov5t0nv9xptpax9vf2" timestamp="1673027534"&gt;17&lt;/key&gt;&lt;/foreign-keys&gt;&lt;ref-type name="Journal Article"&gt;17&lt;/ref-type&gt;&lt;contributors&gt;&lt;authors&gt;&lt;author&gt;Thuỷ, Lê&lt;/author&gt;&lt;author&gt;Hợi, Lê&lt;/author&gt;&lt;author&gt;Huong, Nguyen&lt;/author&gt;&lt;author&gt;Hung, Nguyen&lt;/author&gt;&lt;author&gt;Đạt, Doãn&lt;/author&gt;&lt;/authors&gt;&lt;/contributors&gt;&lt;titles&gt;&lt;title&gt;Tình trạng dinh dưỡng theo phương pháp SGA &amp;amp; một số yếu tố liên quan của bệnh Lao phổi ở người bệnh điều trị tại khoa Lao hô hấp, Bệnh viện Phổi Trung ương năm 2018&lt;/title&gt;&lt;/titles&gt;&lt;dates&gt;&lt;year&gt;2019&lt;/year&gt;&lt;pub-dates&gt;&lt;date&gt;08/13&lt;/date&gt;&lt;/pub-dates&gt;&lt;/dates&gt;&lt;urls&gt;&lt;/urls&gt;&lt;/record&gt;&lt;/Cite&gt;&lt;/EndNote&gt;</w:instrText>
      </w:r>
      <w:r w:rsidR="008E6E94">
        <w:fldChar w:fldCharType="separate"/>
      </w:r>
      <w:r w:rsidR="009371D5">
        <w:rPr>
          <w:noProof/>
        </w:rPr>
        <w:t>[7, 8]</w:t>
      </w:r>
      <w:r w:rsidR="008E6E94">
        <w:fldChar w:fldCharType="end"/>
      </w:r>
      <w:r w:rsidR="009371D5">
        <w:t xml:space="preserve">. </w:t>
      </w:r>
      <w:r w:rsidR="008E6E94">
        <w:t>T</w:t>
      </w:r>
      <w:r>
        <w:t xml:space="preserve">rong nghiên cứu của Lal M Gurung và cộng sự có hơn </w:t>
      </w:r>
      <w:r w:rsidR="004728F3">
        <w:t>1/3</w:t>
      </w:r>
      <w:r>
        <w:t xml:space="preserve"> </w:t>
      </w:r>
      <w:r w:rsidR="007B115B">
        <w:t>bệnh nhân</w:t>
      </w:r>
      <w:r>
        <w:t xml:space="preserve"> lao mắc SDD theo BMI</w:t>
      </w:r>
      <w:r w:rsidR="004728F3">
        <w:t xml:space="preserve"> </w:t>
      </w:r>
      <w:r w:rsidR="004728F3">
        <w:fldChar w:fldCharType="begin"/>
      </w:r>
      <w:r w:rsidR="009371D5">
        <w:instrText xml:space="preserve"> ADDIN EN.CITE &lt;EndNote&gt;&lt;Cite&gt;&lt;Author&gt;Gurung&lt;/Author&gt;&lt;Year&gt;2018&lt;/Year&gt;&lt;RecNum&gt;16&lt;/RecNum&gt;&lt;DisplayText&gt;[9]&lt;/DisplayText&gt;&lt;record&gt;&lt;rec-number&gt;16&lt;/rec-number&gt;&lt;foreign-keys&gt;&lt;key app="EN" db-id="wrapatfz3pftasew0vov5t0nv9xptpax9vf2" timestamp="1673026691"&gt;16&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9371D5">
        <w:rPr>
          <w:noProof/>
        </w:rPr>
        <w:t>[9]</w:t>
      </w:r>
      <w:r w:rsidR="004728F3">
        <w:fldChar w:fldCharType="end"/>
      </w:r>
      <w:r>
        <w:t xml:space="preserve">. </w:t>
      </w:r>
    </w:p>
    <w:p w14:paraId="09655635" w14:textId="71D9117F" w:rsidR="001B303A" w:rsidRDefault="001B303A" w:rsidP="00376CAB">
      <w:r>
        <w:t xml:space="preserve">Hiện nay, bệnh lao phổi </w:t>
      </w:r>
      <w:r w:rsidR="00E7640B">
        <w:t xml:space="preserve">có thể điều trị khỏi </w:t>
      </w:r>
      <w:r w:rsidR="00125342">
        <w:fldChar w:fldCharType="begin">
          <w:fldData xml:space="preserve">PEVuZE5vdGU+PENpdGU+PEF1dGhvcj5U4bq/PC9BdXRob3I+PFllYXI+MjAyMDwvWWVhcj48UmVj
TnVtPjg8L1JlY051bT48RGlzcGxheVRleHQ+WzEsIDEw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1cmxzPjwvdXJs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</w:fldData>
        </w:fldChar>
      </w:r>
      <w:r w:rsidR="00F15F2D">
        <w:instrText xml:space="preserve"> ADDIN EN.CITE </w:instrText>
      </w:r>
      <w:r w:rsidR="00F15F2D">
        <w:fldChar w:fldCharType="begin">
          <w:fldData xml:space="preserve">PEVuZE5vdGU+PENpdGU+PEF1dGhvcj5U4bq/PC9BdXRob3I+PFllYXI+MjAyMDwvWWVhcj48UmVj
TnVtPjg8L1JlY051bT48RGlzcGxheVRleHQ+WzEsIDEw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1cmxzPjwvdXJs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</w:fldData>
        </w:fldChar>
      </w:r>
      <w:r w:rsidR="00F15F2D">
        <w:instrText xml:space="preserve"> ADDIN EN.CITE.DATA </w:instrText>
      </w:r>
      <w:r w:rsidR="00F15F2D">
        <w:fldChar w:fldCharType="end"/>
      </w:r>
      <w:r w:rsidR="00125342">
        <w:fldChar w:fldCharType="separate"/>
      </w:r>
      <w:r w:rsidR="00F15F2D">
        <w:rPr>
          <w:noProof/>
        </w:rPr>
        <w:t>[1, 10]</w:t>
      </w:r>
      <w:r w:rsidR="00125342">
        <w:fldChar w:fldCharType="end"/>
      </w:r>
      <w:r>
        <w:t xml:space="preserve">, tuy nhiên điều trị kéo dài nên việc đảm bảo dinh dưỡng cần thực hiện ngay từ đầu và trong suốt quá trình điều trị.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5B7495">
        <w:t>BN</w:t>
      </w:r>
      <w:r>
        <w:t xml:space="preserve"> </w:t>
      </w:r>
      <w:r w:rsidR="004F6E2C">
        <w:t>cũng như</w:t>
      </w:r>
      <w:r>
        <w:t xml:space="preserve"> gia đình </w:t>
      </w:r>
      <w:r w:rsidR="005B7495">
        <w:t>BN</w:t>
      </w:r>
      <w:r>
        <w:t xml:space="preserve"> là một trong những yếu tố quan trọng trong phòng và điều trị bệnh lao</w:t>
      </w:r>
      <w:r w:rsidR="00967775">
        <w:t xml:space="preserve"> phổi</w:t>
      </w:r>
      <w:r w:rsidR="00682A4D">
        <w:t xml:space="preserve"> </w:t>
      </w:r>
      <w:r w:rsidR="00C9513F">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F15F2D">
        <w:instrText xml:space="preserve"> ADDIN EN.CITE </w:instrText>
      </w:r>
      <w:r w:rsidR="00F15F2D">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F15F2D">
        <w:instrText xml:space="preserve"> ADDIN EN.CITE.DATA </w:instrText>
      </w:r>
      <w:r w:rsidR="00F15F2D">
        <w:fldChar w:fldCharType="end"/>
      </w:r>
      <w:r w:rsidR="00C9513F">
        <w:fldChar w:fldCharType="separate"/>
      </w:r>
      <w:r w:rsidR="00F15F2D">
        <w:rPr>
          <w:noProof/>
        </w:rPr>
        <w:t>[11, 12]</w:t>
      </w:r>
      <w:r w:rsidR="00C9513F">
        <w:fldChar w:fldCharType="end"/>
      </w:r>
      <w:r>
        <w:t>.</w:t>
      </w:r>
    </w:p>
    <w:p w14:paraId="0FA8E714" w14:textId="771C3A69"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F15F2D">
        <w:instrText xml:space="preserve"> ADDIN EN.CITE &lt;EndNote&gt;&lt;Cite&gt;&lt;Author&gt;gia&lt;/Author&gt;&lt;Year&gt;2020&lt;/Year&gt;&lt;RecNum&gt;20&lt;/RecNum&gt;&lt;DisplayText&gt;[13]&lt;/DisplayText&gt;&lt;record&gt;&lt;rec-number&gt;20&lt;/rec-number&gt;&lt;foreign-keys&gt;&lt;key app="EN" db-id="wrapatfz3pftasew0vov5t0nv9xptpax9vf2" timestamp="1673030203"&gt;20&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record&gt;&lt;/Cite&gt;&lt;/EndNote&gt;</w:instrText>
      </w:r>
      <w:r w:rsidR="00432B92">
        <w:fldChar w:fldCharType="separate"/>
      </w:r>
      <w:r w:rsidR="00F15F2D">
        <w:rPr>
          <w:noProof/>
        </w:rPr>
        <w:t>[13]</w:t>
      </w:r>
      <w:r w:rsidR="00432B92">
        <w:fldChar w:fldCharType="end"/>
      </w:r>
      <w:r>
        <w:t xml:space="preserve">. </w:t>
      </w:r>
      <w:r w:rsidR="000B282E">
        <w:t>Bệnh viện Phổi Hải Phòng (BVPHP) luôn đi đầu trong công tác phòng và điều trị lao phổi</w:t>
      </w:r>
      <w:r w:rsidR="000B282E">
        <w:t xml:space="preserve">. </w:t>
      </w:r>
      <w:r>
        <w:t xml:space="preserve">Tuy nhiên, chưa có báo cáo nào về tỷ lệ lưu hành, mức độ nghiêm trọng của SDD đối với bệnh nhân lao phổi mới.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Tình trạng dinh dưỡng và một số yếu tố liên quan ở bệnh nhân lao phổi mới tại bệnh viện phổi hải phòng năm 2021-2022”</w:t>
      </w:r>
      <w:r>
        <w:t xml:space="preserve"> với </w:t>
      </w:r>
      <w:r w:rsidR="00127543">
        <w:t>2</w:t>
      </w:r>
      <w:r>
        <w:t xml:space="preserve"> mục tiêu sa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7906ED03" w14:textId="71FD9939" w:rsidR="001B303A" w:rsidRPr="009F19AE" w:rsidRDefault="00127543" w:rsidP="00376CAB">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01658869" w14:textId="77777777" w:rsidR="001B303A" w:rsidRDefault="001B303A" w:rsidP="00C23165">
      <w:pPr>
        <w:pStyle w:val="Heading1"/>
      </w:pPr>
    </w:p>
    <w:p w14:paraId="34858FC1" w14:textId="77777777" w:rsidR="001B303A" w:rsidRDefault="001B303A" w:rsidP="00C23165">
      <w:pPr>
        <w:rPr>
          <w:rFonts w:eastAsiaTheme="majorEastAsia" w:cstheme="majorBidi"/>
        </w:rPr>
      </w:pPr>
      <w:r>
        <w:br w:type="page"/>
      </w:r>
    </w:p>
    <w:p w14:paraId="19BF71C5" w14:textId="1FF85554" w:rsidR="001B303A" w:rsidRDefault="001B303A" w:rsidP="00C23165">
      <w:pPr>
        <w:pStyle w:val="Heading1"/>
        <w:rPr>
          <w:sz w:val="48"/>
          <w:szCs w:val="48"/>
        </w:rPr>
      </w:pPr>
      <w:bookmarkStart w:id="14" w:name="_Toc123773060"/>
      <w:r>
        <w:t>Chương 1 – TỔNG QUAN</w:t>
      </w:r>
      <w:bookmarkEnd w:id="14"/>
    </w:p>
    <w:p w14:paraId="607C58C6" w14:textId="2384DB27" w:rsidR="001B303A" w:rsidRDefault="001B303A" w:rsidP="00C23165">
      <w:pPr>
        <w:pStyle w:val="Heading2"/>
      </w:pPr>
      <w:bookmarkStart w:id="15" w:name="_Toc123773061"/>
      <w:r>
        <w:t>1.1. Một số hiểu biết về bệnh lao</w:t>
      </w:r>
      <w:bookmarkEnd w:id="15"/>
      <w:r w:rsidR="006162C7">
        <w:t xml:space="preserve"> phổi</w:t>
      </w:r>
    </w:p>
    <w:p w14:paraId="1D668557" w14:textId="77777777" w:rsidR="001B303A" w:rsidRDefault="001B303A" w:rsidP="00C23165">
      <w:pPr>
        <w:pStyle w:val="Heading3"/>
      </w:pPr>
      <w:bookmarkStart w:id="16" w:name="_Toc123773062"/>
      <w:r>
        <w:t>1.1.1. Một số khái niệm cơ bản</w:t>
      </w:r>
      <w:bookmarkEnd w:id="16"/>
    </w:p>
    <w:p w14:paraId="0116132E" w14:textId="063B7D5C" w:rsidR="001B303A" w:rsidRDefault="001B303A" w:rsidP="00CC67D1">
      <w:r>
        <w:t xml:space="preserve">- Bệnh lao là </w:t>
      </w:r>
      <w:r w:rsidR="00465154">
        <w:t xml:space="preserve">một </w:t>
      </w:r>
      <w:r>
        <w:t xml:space="preserve">bệnh </w:t>
      </w:r>
      <w:r w:rsidR="00A45D21">
        <w:t>do vi khuẩn</w:t>
      </w:r>
      <w:r w:rsidR="00683551">
        <w:t>:</w:t>
      </w:r>
      <w:r w:rsidR="00465154">
        <w:t xml:space="preserve"> </w:t>
      </w:r>
      <w:r w:rsidR="00E66068">
        <w:t>g</w:t>
      </w:r>
      <w:r w:rsidR="00465154">
        <w:t>ây ra bởi</w:t>
      </w:r>
      <w:r>
        <w:t xml:space="preserve"> vi khuẩn lao (Mycobacterium Tuberculosis)</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rsidR="00970BBD">
        <w:t xml:space="preserve"> </w:t>
      </w:r>
      <w:r w:rsidR="00300506">
        <w:fldChar w:fldCharType="begin"/>
      </w:r>
      <w:r w:rsidR="00F15F2D">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300506">
        <w:fldChar w:fldCharType="separate"/>
      </w:r>
      <w:r w:rsidR="00F15F2D">
        <w:rPr>
          <w:noProof/>
        </w:rPr>
        <w:t>[10]</w:t>
      </w:r>
      <w:r w:rsidR="00300506">
        <w:fldChar w:fldCharType="end"/>
      </w:r>
      <w:r>
        <w:t>.</w:t>
      </w:r>
    </w:p>
    <w:p w14:paraId="46EA8482" w14:textId="7753C1C8" w:rsidR="001B303A" w:rsidRDefault="001B303A" w:rsidP="00CC67D1">
      <w:r>
        <w:t xml:space="preserve">- Bệnh lao là một bệnh lây truyền: </w:t>
      </w:r>
      <w:r w:rsidR="00E66068">
        <w:t>n</w:t>
      </w:r>
      <w:r w:rsidR="00EC3FB6">
        <w:t>gười lành nhiễm v</w:t>
      </w:r>
      <w:r>
        <w:t xml:space="preserve">i khuẩn lao </w:t>
      </w:r>
      <w:r w:rsidR="00EC3FB6">
        <w:t>theo</w:t>
      </w:r>
      <w:r>
        <w:t xml:space="preserve"> đường hô hấp </w:t>
      </w:r>
      <w:r w:rsidR="00EC3FB6">
        <w:t xml:space="preserve">khi tiếp xúc </w:t>
      </w:r>
      <w:r>
        <w:t>người bị bệnh lao phổi có ho</w:t>
      </w:r>
      <w:r w:rsidR="00EC3FB6">
        <w:t>,</w:t>
      </w:r>
      <w:r>
        <w:t xml:space="preserve"> khạc ra vi khuẩn</w:t>
      </w:r>
      <w:r w:rsidR="00881B6F">
        <w:t xml:space="preserve"> </w:t>
      </w:r>
      <w:r w:rsidR="00B81E3E">
        <w:fldChar w:fldCharType="begin"/>
      </w:r>
      <w:r w:rsidR="00F15F2D">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B81E3E">
        <w:fldChar w:fldCharType="separate"/>
      </w:r>
      <w:r w:rsidR="00F15F2D">
        <w:rPr>
          <w:noProof/>
        </w:rPr>
        <w:t>[10]</w:t>
      </w:r>
      <w:r w:rsidR="00B81E3E">
        <w:fldChar w:fldCharType="end"/>
      </w:r>
      <w:r>
        <w:t>.</w:t>
      </w:r>
    </w:p>
    <w:p w14:paraId="2DEA3CEE" w14:textId="0A4C8203" w:rsidR="001B303A" w:rsidRDefault="001B303A" w:rsidP="00CC67D1">
      <w:r>
        <w:t xml:space="preserve">- Bệnh lao là một bệnh xã hội: </w:t>
      </w:r>
      <w:r w:rsidR="00E66068">
        <w:t>b</w:t>
      </w:r>
      <w:r w:rsidR="00B81E3E">
        <w:t xml:space="preserve">ệnh lao bị ảnh hưởng bởi nhiều yếu tố xã hội như trình độ văn hóa, kinh tế, các phong tục tập quán xã hội </w:t>
      </w:r>
      <w:r w:rsidR="00F15F2D">
        <w:fldChar w:fldCharType="begin"/>
      </w:r>
      <w:r w:rsidR="00F15F2D">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F15F2D">
        <w:fldChar w:fldCharType="separate"/>
      </w:r>
      <w:r w:rsidR="00F15F2D">
        <w:rPr>
          <w:noProof/>
        </w:rPr>
        <w:t>[10]</w:t>
      </w:r>
      <w:r w:rsidR="00F15F2D">
        <w:fldChar w:fldCharType="end"/>
      </w:r>
      <w:r>
        <w:t>.</w:t>
      </w:r>
    </w:p>
    <w:p w14:paraId="34245301" w14:textId="65D9C910" w:rsidR="00983988" w:rsidRDefault="00983988" w:rsidP="00CC67D1">
      <w:r>
        <w:t xml:space="preserve">- </w:t>
      </w:r>
      <w:r w:rsidR="00835CAC">
        <w:t>Bệnh l</w:t>
      </w:r>
      <w:r>
        <w:t>ao phổi: là thể bệnh gặp nhiều nhất, chiếm 80-85% tổng số bệnh lao, là nguồn lây cho người lành nhiều nhất, đặc biệt là người có vi khuẩn xác định bằng nhuộm soi đờm trực tiếp (AFB (+))</w:t>
      </w:r>
      <w:r w:rsidR="009575C6">
        <w:t xml:space="preserve"> </w:t>
      </w:r>
      <w:r w:rsidR="00162078">
        <w:fldChar w:fldCharType="begin">
          <w:fldData xml:space="preserve">PEVuZE5vdGU+PENpdGU+PEF1dGhvcj5Tw6FuZzwvQXV0aG9yPjxZZWFyPjIwMDc8L1llYXI+PFJl
Y051bT4yMTwvUmVjTnVtPjxEaXNwbGF5VGV4dD5bMSwgMTBdPC9EaXNwbGF5VGV4dD48cmVjb3Jk
PjxyZWMtbnVtYmVyPjIxPC9yZWMtbnVtYmVyPjxmb3JlaWduLWtleXM+PGtleSBhcHA9IkVOIiBk
Yi1pZD0id3JhcGF0ZnozcGZ0YXNldzB2b3Y1dDBudjl4cHRwYXg5dmYyIiB0aW1lc3RhbXA9IjE2
NzMwMzEwMzEiPjI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C9hdXRob3JzPjwvY29u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</w:fldData>
        </w:fldChar>
      </w:r>
      <w:r w:rsidR="00162078">
        <w:instrText xml:space="preserve"> ADDIN EN.CITE </w:instrText>
      </w:r>
      <w:r w:rsidR="00162078">
        <w:fldChar w:fldCharType="begin">
          <w:fldData xml:space="preserve">PEVuZE5vdGU+PENpdGU+PEF1dGhvcj5Tw6FuZzwvQXV0aG9yPjxZZWFyPjIwMDc8L1llYXI+PFJl
Y051bT4yMTwvUmVjTnVtPjxEaXNwbGF5VGV4dD5bMSwgMTBdPC9EaXNwbGF5VGV4dD48cmVjb3Jk
PjxyZWMtbnVtYmVyPjIxPC9yZWMtbnVtYmVyPjxmb3JlaWduLWtleXM+PGtleSBhcHA9IkVOIiBk
Yi1pZD0id3JhcGF0ZnozcGZ0YXNldzB2b3Y1dDBudjl4cHRwYXg5dmYyIiB0aW1lc3RhbXA9IjE2
NzMwMzEwMzEiPjI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C9hdXRob3JzPjwvY29u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</w:fldData>
        </w:fldChar>
      </w:r>
      <w:r w:rsidR="00162078">
        <w:instrText xml:space="preserve"> ADDIN EN.CITE.DATA </w:instrText>
      </w:r>
      <w:r w:rsidR="00162078">
        <w:fldChar w:fldCharType="end"/>
      </w:r>
      <w:r w:rsidR="00162078">
        <w:fldChar w:fldCharType="separate"/>
      </w:r>
      <w:r w:rsidR="00162078">
        <w:rPr>
          <w:noProof/>
        </w:rPr>
        <w:t>[1, 10]</w:t>
      </w:r>
      <w:r w:rsidR="00162078">
        <w:fldChar w:fldCharType="end"/>
      </w:r>
      <w:r w:rsidR="009575C6">
        <w:t>.</w:t>
      </w:r>
    </w:p>
    <w:p w14:paraId="690CDB9C" w14:textId="5346FE71" w:rsidR="00E66068" w:rsidRDefault="00E66068" w:rsidP="00E66068">
      <w:r>
        <w:t xml:space="preserve">- </w:t>
      </w:r>
      <w:r>
        <w:t>Lao</w:t>
      </w:r>
      <w:r w:rsidR="00835CAC">
        <w:t xml:space="preserve"> phổi</w:t>
      </w:r>
      <w:r>
        <w:t xml:space="preserve"> mới: </w:t>
      </w:r>
      <w:r>
        <w:t>n</w:t>
      </w:r>
      <w:r>
        <w:t>gười bệnh chưa bao giờ dùng thuốc chống lao hoặc mới dùng thuốc chống lao dưới 1 tháng</w:t>
      </w:r>
      <w:r>
        <w:t xml:space="preserve"> </w:t>
      </w:r>
      <w:r w:rsidR="00983988">
        <w:fldChar w:fldCharType="begin"/>
      </w:r>
      <w:r w:rsidR="00983988">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urls&gt;&lt;/urls&gt;&lt;/record&gt;&lt;/Cite&gt;&lt;/EndNote&gt;</w:instrText>
      </w:r>
      <w:r w:rsidR="00983988">
        <w:fldChar w:fldCharType="separate"/>
      </w:r>
      <w:r w:rsidR="00983988">
        <w:rPr>
          <w:noProof/>
        </w:rPr>
        <w:t>[1]</w:t>
      </w:r>
      <w:r w:rsidR="00983988">
        <w:fldChar w:fldCharType="end"/>
      </w:r>
      <w:r>
        <w:t>.</w:t>
      </w:r>
    </w:p>
    <w:p w14:paraId="0E304344" w14:textId="50434167" w:rsidR="001B303A" w:rsidRDefault="001B303A" w:rsidP="00C23165">
      <w:pPr>
        <w:pStyle w:val="Heading3"/>
      </w:pPr>
      <w:bookmarkStart w:id="17" w:name="_Toc123773063"/>
      <w:r>
        <w:t xml:space="preserve">1.1.2. </w:t>
      </w:r>
      <w:bookmarkEnd w:id="17"/>
      <w:r w:rsidR="00835CAC">
        <w:t>Chẩn đoán bệnh lao phổi</w:t>
      </w:r>
      <w:r w:rsidR="00E01B8D">
        <w:t xml:space="preserve"> </w:t>
      </w:r>
      <w:r w:rsidR="00E01B8D">
        <w:fldChar w:fldCharType="begin"/>
      </w:r>
      <w:r w:rsidR="00E01B8D">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urls&gt;&lt;/urls&gt;&lt;/record&gt;&lt;/Cite&gt;&lt;/EndNote&gt;</w:instrText>
      </w:r>
      <w:r w:rsidR="00E01B8D">
        <w:fldChar w:fldCharType="separate"/>
      </w:r>
      <w:r w:rsidR="00E01B8D">
        <w:rPr>
          <w:noProof/>
        </w:rPr>
        <w:t>[1]</w:t>
      </w:r>
      <w:r w:rsidR="00E01B8D">
        <w:fldChar w:fldCharType="end"/>
      </w:r>
    </w:p>
    <w:p w14:paraId="697371E5" w14:textId="0258C8CF" w:rsidR="001B303A" w:rsidRDefault="001B303A" w:rsidP="00E01B8D">
      <w:pPr>
        <w:pStyle w:val="Heading4"/>
      </w:pPr>
      <w:bookmarkStart w:id="18" w:name="_Toc123773064"/>
      <w:r>
        <w:t xml:space="preserve">1.1.2.1. </w:t>
      </w:r>
      <w:bookmarkEnd w:id="18"/>
      <w:r w:rsidR="000D1722">
        <w:t>L</w:t>
      </w:r>
      <w:r>
        <w:t>âm sàng</w:t>
      </w:r>
    </w:p>
    <w:p w14:paraId="0CE5563B" w14:textId="69B5C952" w:rsidR="001B303A" w:rsidRDefault="001B303A" w:rsidP="00162078">
      <w:r>
        <w:t xml:space="preserve">- Toàn thân: </w:t>
      </w:r>
      <w:r w:rsidR="00171095">
        <w:t>s</w:t>
      </w:r>
      <w:r>
        <w:t xml:space="preserve">ốt nhẹ về chiều, ra mồ hôi </w:t>
      </w:r>
      <w:r w:rsidR="00171095">
        <w:t>đêm</w:t>
      </w:r>
      <w:r>
        <w:t>, ch</w:t>
      </w:r>
      <w:r w:rsidR="00171095">
        <w:t>á</w:t>
      </w:r>
      <w:r>
        <w:t>n ăn, m</w:t>
      </w:r>
      <w:r w:rsidR="0077064D">
        <w:t>ệ</w:t>
      </w:r>
      <w:r>
        <w:t>t m</w:t>
      </w:r>
      <w:r w:rsidR="0077064D">
        <w:t>ỏ</w:t>
      </w:r>
      <w:r>
        <w:t>i,</w:t>
      </w:r>
      <w:r w:rsidR="0077064D">
        <w:t xml:space="preserve"> gầy</w:t>
      </w:r>
      <w:r>
        <w:t xml:space="preserve"> </w:t>
      </w:r>
      <w:r w:rsidR="0077064D">
        <w:t>s</w:t>
      </w:r>
      <w:r>
        <w:t>út cân.</w:t>
      </w:r>
    </w:p>
    <w:p w14:paraId="1FC7094B" w14:textId="4697C979" w:rsidR="00762C00" w:rsidRDefault="00171095" w:rsidP="00162078">
      <w:r>
        <w:t>-</w:t>
      </w:r>
      <w:r w:rsidR="00762C00">
        <w:t xml:space="preserve"> </w:t>
      </w:r>
      <w:r w:rsidR="001B303A">
        <w:t xml:space="preserve">Cơ năng: </w:t>
      </w:r>
      <w:r>
        <w:t>h</w:t>
      </w:r>
      <w:r w:rsidR="001B303A">
        <w:t xml:space="preserve">o, khạc đờm, ho ra máu, đau </w:t>
      </w:r>
      <w:r w:rsidR="00471481">
        <w:t xml:space="preserve">tức </w:t>
      </w:r>
      <w:r w:rsidR="001B303A">
        <w:t>ngực, kh</w:t>
      </w:r>
      <w:r w:rsidR="00471481">
        <w:t>ó</w:t>
      </w:r>
      <w:r w:rsidR="001B303A">
        <w:t xml:space="preserve"> th</w:t>
      </w:r>
      <w:r w:rsidR="00471481">
        <w:t>ở</w:t>
      </w:r>
      <w:r w:rsidR="001B303A">
        <w:t>.</w:t>
      </w:r>
    </w:p>
    <w:p w14:paraId="3EFC2518" w14:textId="3F01E6B2" w:rsidR="001B303A" w:rsidRDefault="00217CD1" w:rsidP="00162078">
      <w:r>
        <w:t>-</w:t>
      </w:r>
      <w:r w:rsidR="00762C00">
        <w:t xml:space="preserve"> </w:t>
      </w:r>
      <w:r w:rsidR="001B303A">
        <w:t xml:space="preserve">Thực thể: </w:t>
      </w:r>
      <w:r>
        <w:t>n</w:t>
      </w:r>
      <w:r w:rsidR="001B303A">
        <w:t>ghe phổi có tiếng</w:t>
      </w:r>
      <w:r w:rsidR="005369A1">
        <w:t xml:space="preserve"> bệnh lý</w:t>
      </w:r>
      <w:r w:rsidR="001B303A">
        <w:t xml:space="preserve"> </w:t>
      </w:r>
      <w:r w:rsidR="005369A1">
        <w:t>(</w:t>
      </w:r>
      <w:r w:rsidR="001B303A">
        <w:t>ran âm, ran nổ</w:t>
      </w:r>
      <w:r w:rsidR="005369A1">
        <w:t>,…)</w:t>
      </w:r>
      <w:r w:rsidR="001F2F92">
        <w:t>.</w:t>
      </w:r>
    </w:p>
    <w:p w14:paraId="6A27D578" w14:textId="77CE1701" w:rsidR="001B303A" w:rsidRDefault="00E01B8D" w:rsidP="000D1722">
      <w:pPr>
        <w:pStyle w:val="Heading4"/>
      </w:pPr>
      <w:r>
        <w:t>1.1.2.2.</w:t>
      </w:r>
      <w:r w:rsidR="001B303A">
        <w:t xml:space="preserve"> </w:t>
      </w:r>
      <w:r w:rsidR="000D1722">
        <w:t>C</w:t>
      </w:r>
      <w:r w:rsidR="001B303A">
        <w:t>ận lâm s</w:t>
      </w:r>
      <w:r w:rsidR="0010362A">
        <w:t>à</w:t>
      </w:r>
      <w:r w:rsidR="001B303A">
        <w:t>ng</w:t>
      </w:r>
    </w:p>
    <w:p w14:paraId="15354EF0" w14:textId="216BB7C0" w:rsidR="001B303A" w:rsidRDefault="001B303A" w:rsidP="00162078">
      <w:r>
        <w:t xml:space="preserve">- </w:t>
      </w:r>
      <w:r w:rsidR="00050484">
        <w:t>Nhuộm s</w:t>
      </w:r>
      <w:r>
        <w:t>oi đờm trực tiếp tìm AFB</w:t>
      </w:r>
      <w:r w:rsidR="00050484">
        <w:t>.</w:t>
      </w:r>
    </w:p>
    <w:p w14:paraId="698E7F45" w14:textId="5FB0ED86" w:rsidR="001B303A" w:rsidRDefault="001B303A" w:rsidP="00162078">
      <w:r>
        <w:t>- Xét nghiệm</w:t>
      </w:r>
      <w:r w:rsidR="0010362A">
        <w:t xml:space="preserve"> gen</w:t>
      </w:r>
      <w:r>
        <w:t xml:space="preserve"> Xpert MTB/RIF</w:t>
      </w:r>
      <w:r w:rsidR="008321CB">
        <w:t>.</w:t>
      </w:r>
    </w:p>
    <w:p w14:paraId="2195057F" w14:textId="08C3B255" w:rsidR="0099225C" w:rsidRDefault="0099225C" w:rsidP="0099225C">
      <w:r>
        <w:t>- Nuôi cấy tìm vi khuẩn lao.</w:t>
      </w:r>
    </w:p>
    <w:p w14:paraId="1AB57613" w14:textId="72E8577E" w:rsidR="001B303A" w:rsidRDefault="001B303A" w:rsidP="00162078">
      <w:r>
        <w:t>- X quang ph</w:t>
      </w:r>
      <w:r w:rsidR="0010362A">
        <w:t>ổ</w:t>
      </w:r>
      <w:r>
        <w:t xml:space="preserve">i </w:t>
      </w:r>
      <w:r w:rsidR="0099225C">
        <w:t>thường quy.</w:t>
      </w:r>
    </w:p>
    <w:p w14:paraId="3CAA542C" w14:textId="6052C835" w:rsidR="001B303A" w:rsidRDefault="0031195F" w:rsidP="0031195F">
      <w:pPr>
        <w:pStyle w:val="Heading4"/>
      </w:pPr>
      <w:r>
        <w:t xml:space="preserve">1.1.2.3. </w:t>
      </w:r>
      <w:r w:rsidR="001B303A">
        <w:t>Chẩn đoán xác định</w:t>
      </w:r>
    </w:p>
    <w:p w14:paraId="6325C48E" w14:textId="2C895567" w:rsidR="003060E8" w:rsidRDefault="003060E8" w:rsidP="003060E8">
      <w:r>
        <w:t>Chẩn đoán xác định lao phổi khi có tổn thương trên Xquang phổi nghi lao và một trong 2 tiêu chuẩn sau:</w:t>
      </w:r>
    </w:p>
    <w:p w14:paraId="029810AA" w14:textId="2D9992F9" w:rsidR="003060E8" w:rsidRDefault="003060E8" w:rsidP="003060E8">
      <w:r>
        <w:t>- Có bằng chứng về sự có mặt của vi khuẩn lao trong bệnh phẩm lâm sàng như đờm, dịch phế quản, dịch dạ dày và các bệnh phẩm khác.</w:t>
      </w:r>
    </w:p>
    <w:p w14:paraId="2F234252" w14:textId="21B54DF0" w:rsidR="00804259" w:rsidRDefault="003060E8" w:rsidP="003060E8">
      <w:pPr>
        <w:rPr>
          <w:rStyle w:val="Heading4Char"/>
        </w:rPr>
      </w:pPr>
      <w:r>
        <w:t>- Khi có các triệu chứng lâm sàng, cận lâm sàng nhưng không xác định được vi khuẩn lao, chẩn đoán lao vẫn có thể xác định bằng tổng hợp các dấu hiệu lâm sàng cận lâm sàng của thầy thuốc được đào tạo chuyên khoa lao quyết định.</w:t>
      </w:r>
      <w:r>
        <w:cr/>
      </w:r>
      <w:r w:rsidR="00804259" w:rsidRPr="00A3501F">
        <w:rPr>
          <w:rStyle w:val="Heading4Char"/>
        </w:rPr>
        <w:t>1.1.2.4. Phân loại chẩn đoán dựa theo xét nghiệm soi đờm trực tiếp</w:t>
      </w:r>
      <w:r w:rsidR="0001143E" w:rsidRPr="00A3501F">
        <w:rPr>
          <w:rStyle w:val="Heading4Char"/>
        </w:rPr>
        <w:t xml:space="preserve"> tìm AFB</w:t>
      </w:r>
    </w:p>
    <w:p w14:paraId="683F8F0A" w14:textId="62FD7FCB" w:rsidR="00D9023A" w:rsidRPr="00D9023A" w:rsidRDefault="00D9023A" w:rsidP="00D9023A">
      <w:pPr>
        <w:rPr>
          <w:rStyle w:val="Heading4Char"/>
          <w:i w:val="0"/>
          <w:iCs w:val="0"/>
        </w:rPr>
      </w:pPr>
      <w:r w:rsidRPr="00D9023A">
        <w:rPr>
          <w:rStyle w:val="Heading4Char"/>
          <w:i w:val="0"/>
          <w:iCs w:val="0"/>
        </w:rPr>
        <w:t>- Lao phổi AFB(+): có ít nhất 1 mẫu đờm hoặc dịch phế quản, dịch dạ dày có kết quả soi trực tiếp AFB(+) tại các phòng xét nghiệm được kiểm chuẩn bởi Chương trình chống lao Quốc gia</w:t>
      </w:r>
      <w:r>
        <w:rPr>
          <w:rStyle w:val="Heading4Char"/>
          <w:i w:val="0"/>
          <w:iCs w:val="0"/>
        </w:rPr>
        <w:t xml:space="preserve"> (CTCLQG)</w:t>
      </w:r>
      <w:r w:rsidRPr="00D9023A">
        <w:rPr>
          <w:rStyle w:val="Heading4Char"/>
          <w:i w:val="0"/>
          <w:iCs w:val="0"/>
        </w:rPr>
        <w:t>.</w:t>
      </w:r>
    </w:p>
    <w:p w14:paraId="64FD627D" w14:textId="77777777" w:rsidR="00B24129" w:rsidRPr="00B24129" w:rsidRDefault="00D9023A" w:rsidP="00B24129">
      <w:pPr>
        <w:rPr>
          <w:rStyle w:val="Heading4Char"/>
          <w:i w:val="0"/>
          <w:iCs w:val="0"/>
        </w:rPr>
      </w:pPr>
      <w:r w:rsidRPr="00D9023A">
        <w:rPr>
          <w:rStyle w:val="Heading4Char"/>
          <w:i w:val="0"/>
          <w:iCs w:val="0"/>
        </w:rPr>
        <w:t>- Lao phổi AFB(-): khi có ít nhất 2 mẫu đờm AFB(-), người bệnh cần được thực hiện quy trình chẩn đoán lao phổi AFB(-).</w:t>
      </w:r>
      <w:r w:rsidR="00B24129">
        <w:rPr>
          <w:rStyle w:val="Heading4Char"/>
          <w:i w:val="0"/>
          <w:iCs w:val="0"/>
        </w:rPr>
        <w:t xml:space="preserve"> </w:t>
      </w:r>
      <w:r w:rsidR="00B24129" w:rsidRPr="00B24129">
        <w:rPr>
          <w:rStyle w:val="Heading4Char"/>
          <w:i w:val="0"/>
          <w:iCs w:val="0"/>
        </w:rPr>
        <w:t>Người bệnh được chẩn đoán lao phổi AFB(-) cần thoả mãn 1 trong 2 điều kiện sau:</w:t>
      </w:r>
    </w:p>
    <w:p w14:paraId="772A1C6F" w14:textId="77777777" w:rsidR="00B24129" w:rsidRDefault="00B24129" w:rsidP="00B24129">
      <w:pPr>
        <w:rPr>
          <w:rStyle w:val="Heading4Char"/>
          <w:i w:val="0"/>
          <w:iCs w:val="0"/>
        </w:rPr>
      </w:pPr>
      <w:r>
        <w:rPr>
          <w:rStyle w:val="Heading4Char"/>
          <w:i w:val="0"/>
          <w:iCs w:val="0"/>
        </w:rPr>
        <w:t xml:space="preserve">+ </w:t>
      </w:r>
      <w:r w:rsidRPr="00B24129">
        <w:rPr>
          <w:rStyle w:val="Heading4Char"/>
          <w:i w:val="0"/>
          <w:iCs w:val="0"/>
        </w:rPr>
        <w:t xml:space="preserve">Có bằng chứng vi khuẩn lao trong đờm, dịch phế quản, dịch dạ dày bằng phương pháp nuôi cấy hoặc các kỹ thuật mới như Xpert MTB/RIF. </w:t>
      </w:r>
    </w:p>
    <w:p w14:paraId="437BBF89" w14:textId="722D0ACF" w:rsidR="006479D7" w:rsidRPr="00D9023A" w:rsidRDefault="00B24129" w:rsidP="00B24129">
      <w:pPr>
        <w:rPr>
          <w:rStyle w:val="Heading4Char"/>
          <w:i w:val="0"/>
          <w:iCs w:val="0"/>
        </w:rPr>
      </w:pPr>
      <w:r>
        <w:rPr>
          <w:rStyle w:val="Heading4Char"/>
          <w:i w:val="0"/>
          <w:iCs w:val="0"/>
        </w:rPr>
        <w:t xml:space="preserve">+ </w:t>
      </w:r>
      <w:r w:rsidRPr="00B24129">
        <w:rPr>
          <w:rStyle w:val="Heading4Char"/>
          <w:i w:val="0"/>
          <w:iCs w:val="0"/>
        </w:rPr>
        <w:t>Được thầy thuốc chuyên khoa chẩn đoán và chỉ định một phác đồ điều trị lao đầy đủ dựa trên (1) lâm sàng, (2) bất thường nghi lao trên X-quang phổi và (3) thêm 1 trong 2 tiêu chuẩn sau: HIV(+) hoặc không đáp ứng với điều trị kháng sinh phổ rộng.</w:t>
      </w:r>
    </w:p>
    <w:p w14:paraId="4CCA0BF1" w14:textId="253DFC91" w:rsidR="00122A11" w:rsidRDefault="00F77CB9" w:rsidP="006479D7">
      <w:pPr>
        <w:pStyle w:val="Heading4"/>
      </w:pPr>
      <w:r>
        <w:t>1.1.2.5.</w:t>
      </w:r>
      <w:r w:rsidR="00122A11">
        <w:t xml:space="preserve"> Lao kê</w:t>
      </w:r>
    </w:p>
    <w:p w14:paraId="560F05D7" w14:textId="5FEC741B" w:rsidR="00122A11" w:rsidRPr="00122A11" w:rsidRDefault="00122A11" w:rsidP="00122A11">
      <w:r>
        <w:t>Lao kê: là một trong các thể lao phổi.</w:t>
      </w:r>
      <w:r>
        <w:t xml:space="preserve"> Lao kê l</w:t>
      </w:r>
      <w:r>
        <w:t>à thể lao lan toả toàn thân, biểu hiện rõ nhất ở phổi, có thể có tổn thương màng não, gan, tuỷ xương hay nhiều bộ phận quan trọng khác. Hay xảy ra ở trẻ em, người nhiễm HIV hay bị suy giảm miễn dịch.</w:t>
      </w:r>
    </w:p>
    <w:p w14:paraId="751924E4" w14:textId="779A46DF" w:rsidR="000C39AB" w:rsidRDefault="00122A11" w:rsidP="006479D7">
      <w:pPr>
        <w:pStyle w:val="Heading4"/>
      </w:pPr>
      <w:r>
        <w:t>1.1.2.6.</w:t>
      </w:r>
      <w:r w:rsidR="00F77CB9">
        <w:t xml:space="preserve"> </w:t>
      </w:r>
      <w:r w:rsidR="001B303A">
        <w:t>Chẩn đoán phân biệt với một số bệnh</w:t>
      </w:r>
    </w:p>
    <w:p w14:paraId="669C3CD8" w14:textId="77777777" w:rsidR="000C39AB" w:rsidRDefault="000C39AB" w:rsidP="00162078">
      <w:r>
        <w:t xml:space="preserve">- </w:t>
      </w:r>
      <w:r w:rsidR="001B303A">
        <w:t>Giãn phế quản</w:t>
      </w:r>
    </w:p>
    <w:p w14:paraId="3A920A1F" w14:textId="77777777" w:rsidR="000C39AB" w:rsidRDefault="000C39AB" w:rsidP="00162078">
      <w:r>
        <w:t>- U</w:t>
      </w:r>
      <w:r w:rsidR="001B303A">
        <w:t>ng thư phổi</w:t>
      </w:r>
    </w:p>
    <w:p w14:paraId="451DCAC3" w14:textId="77777777" w:rsidR="000C39AB" w:rsidRDefault="000C39AB" w:rsidP="00162078">
      <w:r>
        <w:t>- V</w:t>
      </w:r>
      <w:r w:rsidR="001B303A">
        <w:t>iêm phổi</w:t>
      </w:r>
    </w:p>
    <w:p w14:paraId="44B5A629" w14:textId="77777777" w:rsidR="000C39AB" w:rsidRDefault="000C39AB" w:rsidP="00162078">
      <w:r>
        <w:t>-</w:t>
      </w:r>
      <w:r w:rsidR="001B303A">
        <w:t xml:space="preserve"> </w:t>
      </w:r>
      <w:r>
        <w:t>Á</w:t>
      </w:r>
      <w:r w:rsidR="001B303A">
        <w:t>p xe phổi</w:t>
      </w:r>
    </w:p>
    <w:p w14:paraId="084D65D3" w14:textId="77777777" w:rsidR="000C39AB" w:rsidRDefault="000C39AB" w:rsidP="00162078">
      <w:r>
        <w:t>- B</w:t>
      </w:r>
      <w:r w:rsidR="001B303A">
        <w:t>ệnh phổi tắc nghẽn mạn tính</w:t>
      </w:r>
    </w:p>
    <w:p w14:paraId="55C87C29" w14:textId="77777777" w:rsidR="00D27685" w:rsidRDefault="000C39AB" w:rsidP="00D27685">
      <w:r>
        <w:t>- N</w:t>
      </w:r>
      <w:r w:rsidR="001B303A">
        <w:t xml:space="preserve">gười </w:t>
      </w:r>
      <w:r w:rsidR="006D030F">
        <w:t>nhiễm</w:t>
      </w:r>
      <w:r w:rsidR="001B303A">
        <w:t xml:space="preserve"> HIV phân biệt chủ yếu với viêm phổi, </w:t>
      </w:r>
      <w:r w:rsidR="00F926F4">
        <w:t>đặc biệt</w:t>
      </w:r>
      <w:r w:rsidR="001B303A">
        <w:t xml:space="preserve"> viêm phổi do</w:t>
      </w:r>
      <w:r w:rsidR="00D27685">
        <w:t xml:space="preserve"> </w:t>
      </w:r>
      <w:r w:rsidR="00D27685">
        <w:t>Pneumocystis jiroveci hay còn gọi là Pneumocystis carinii (PCP).</w:t>
      </w:r>
    </w:p>
    <w:p w14:paraId="5035E034" w14:textId="15E0F805" w:rsidR="001B303A" w:rsidRDefault="00D27685" w:rsidP="00D27685">
      <w:r>
        <w:t xml:space="preserve">- </w:t>
      </w:r>
      <w:r>
        <w:t xml:space="preserve">Trong quá trình quản lý các bệnh mạn tính </w:t>
      </w:r>
      <w:r>
        <w:t>của</w:t>
      </w:r>
      <w:r>
        <w:t xml:space="preserve"> phổi như hen, COPD, bệnh</w:t>
      </w:r>
      <w:r>
        <w:t xml:space="preserve"> </w:t>
      </w:r>
      <w:r>
        <w:t>phổi kẽ, bụi phổi,… cần lưu ý sàng lọc lao phổi phối hợp.</w:t>
      </w:r>
    </w:p>
    <w:p w14:paraId="62C5D1BD" w14:textId="6F1C7CA7" w:rsidR="001B303A" w:rsidRDefault="001B303A" w:rsidP="00C23165">
      <w:pPr>
        <w:pStyle w:val="Heading3"/>
      </w:pPr>
      <w:bookmarkStart w:id="19" w:name="_Toc123773067"/>
      <w:r>
        <w:t>1.1.</w:t>
      </w:r>
      <w:r w:rsidR="00532787">
        <w:t>3</w:t>
      </w:r>
      <w:r>
        <w:t>. Tình hình mắc lao</w:t>
      </w:r>
      <w:bookmarkEnd w:id="19"/>
    </w:p>
    <w:p w14:paraId="5A0C2509" w14:textId="6278ED0A" w:rsidR="001B303A" w:rsidRDefault="001B303A" w:rsidP="00C23165">
      <w:pPr>
        <w:pStyle w:val="Heading4"/>
      </w:pPr>
      <w:bookmarkStart w:id="20" w:name="_Toc123773068"/>
      <w:r>
        <w:t>1.1.</w:t>
      </w:r>
      <w:r w:rsidR="00532787">
        <w:t>3</w:t>
      </w:r>
      <w:r>
        <w:t>.1. Tình hình mắc lao trên thế giới</w:t>
      </w:r>
      <w:bookmarkEnd w:id="20"/>
    </w:p>
    <w:p w14:paraId="1EF5C142" w14:textId="142C22EE" w:rsidR="001B303A" w:rsidRDefault="001B303A" w:rsidP="00C23165">
      <w:pPr>
        <w:pStyle w:val="NormalWeb"/>
      </w:pPr>
      <w:r>
        <w:t>Theo báo cáo của Tổ chức Y tế thế giới (</w:t>
      </w:r>
      <w:r w:rsidR="006E6AFC">
        <w:t>WHO</w:t>
      </w:r>
      <w:r>
        <w:t xml:space="preserve"> - WHO Report 2018 - Global Tuberculosis Control), mặc dù đã đạt được một số thành tựu đáng kể trong công tác ch</w:t>
      </w:r>
      <w:r w:rsidR="00167948">
        <w:t>ố</w:t>
      </w:r>
      <w:r>
        <w:t xml:space="preserve">ng lao trong thời gian qua, bệnh lao </w:t>
      </w:r>
      <w:r w:rsidR="00972917">
        <w:t>vấn</w:t>
      </w:r>
      <w:r>
        <w:t xml:space="preserve"> đang tiếp tục là một trong các vấn đề sức khỏe cộng đồng chính trên toàn cầu. </w:t>
      </w:r>
      <w:r w:rsidR="006E6AFC">
        <w:t>WHO</w:t>
      </w:r>
      <w:r>
        <w:t xml:space="preserve"> ước tính năm 2017 trên toàn cầu có khoảng 10 niệu người mới mắc lao hằng năm (khoảng 9-11 </w:t>
      </w:r>
      <w:r w:rsidR="0045687B">
        <w:t>triệu</w:t>
      </w:r>
      <w:r>
        <w:t xml:space="preserve">); 9% trong số mắc lao có đồng nhiễm HIV. Bệnh lao là nguyên nhân gây tử vong đứng </w:t>
      </w:r>
      <w:r w:rsidR="000F43A3">
        <w:t>hàng</w:t>
      </w:r>
      <w:r>
        <w:t xml:space="preserve"> thứ hai trong các bệnh nhiễm trùng với khoảng 1,3 triệu người</w:t>
      </w:r>
      <w:r w:rsidR="000F43A3">
        <w:t xml:space="preserve"> tử vong do lao</w:t>
      </w:r>
      <w:r>
        <w:t xml:space="preserve"> và có thêm khoảng 300</w:t>
      </w:r>
      <w:r w:rsidR="000F43A3">
        <w:t xml:space="preserve"> </w:t>
      </w:r>
      <w:r>
        <w:t xml:space="preserve">000 ca tử vong do đồng nhiễm lao HIV. Tình hình dịch tễ </w:t>
      </w:r>
      <w:r w:rsidR="000F43A3">
        <w:t>lao</w:t>
      </w:r>
      <w:r>
        <w:t xml:space="preserve"> kháng thuốc đang có diễn biến phức tạp và đã xuất hiện ở h</w:t>
      </w:r>
      <w:r w:rsidR="000F43A3">
        <w:t>ầu</w:t>
      </w:r>
      <w:r>
        <w:t xml:space="preserve"> hết các quốc gia. Năm 2017 trên toàn cầu ước tính tỷ lệ mắc lao đa kháng thuốc là 3,5% trong số bệnh nhân mới và là 18% trong số bệnh nhân điều trị lại.</w:t>
      </w:r>
    </w:p>
    <w:p w14:paraId="5503C589" w14:textId="76E07ADC" w:rsidR="001B303A" w:rsidRDefault="001B303A" w:rsidP="00C23165">
      <w:pPr>
        <w:pStyle w:val="NormalWeb"/>
      </w:pPr>
      <w:r>
        <w:t xml:space="preserve">Xu hướng </w:t>
      </w:r>
      <w:r w:rsidR="008F0992">
        <w:t>dị</w:t>
      </w:r>
      <w:r>
        <w:t>ch t</w:t>
      </w:r>
      <w:r w:rsidR="008F0992">
        <w:t>ễ</w:t>
      </w:r>
      <w:r>
        <w:t xml:space="preserve"> bệnh lao trên toàn cầu nói chung đang có chiều hướng giảm với tỷ lệ mới mắc gi</w:t>
      </w:r>
      <w:r w:rsidR="008F0992">
        <w:t>ả</w:t>
      </w:r>
      <w:r>
        <w:t xml:space="preserve">m trong khoảng thời gian dài và có tốc độ giảm khoảng 2%/năm, Trong kế hoạch chiến lược kết thúc bệnh lao The End TB Strategy đã được ban hành, </w:t>
      </w:r>
      <w:r w:rsidR="006E6AFC">
        <w:t>WHO</w:t>
      </w:r>
      <w:r>
        <w:t xml:space="preserve"> đã đưa ra mục tiêu phát triển thiên niên kỷ trên toàn cầu đến năm 2020 giảm 20% số </w:t>
      </w:r>
      <w:r w:rsidR="007B115B">
        <w:t>bệnh nhân</w:t>
      </w:r>
      <w:r>
        <w:t xml:space="preserve"> lao mới mắc và 35% số người tử vong vì lao với năm 2015, đến năm 2025 sẽ giảm tương ứng là 50% và 75%. Như vậy, tốc độ giám mới mắc sẽ cần phải tăng lên từ 4-5</w:t>
      </w:r>
      <w:r w:rsidR="008F0992">
        <w:t>%</w:t>
      </w:r>
      <w:r>
        <w:t xml:space="preserve"> mỗi năm vào năm 2020 và tăng lên 10% vào năm 2025</w:t>
      </w:r>
      <w:r w:rsidR="00F617A1">
        <w:t>.</w:t>
      </w:r>
      <w:r>
        <w:t xml:space="preserve"> Hiện nay, ước tính mục tiêu này có thể đạt được ở một số khu vực trên thế giới, tuy nhiên rất có thể sẽ khó đạt được ở khu vực châu Phi v</w:t>
      </w:r>
      <w:r w:rsidR="00F05812">
        <w:t>ì</w:t>
      </w:r>
      <w:r>
        <w:t xml:space="preserve"> liên quan đến tình hình dịch tễ HIV cao.</w:t>
      </w:r>
    </w:p>
    <w:p w14:paraId="0CBDFA54" w14:textId="77777777" w:rsidR="001B303A" w:rsidRDefault="001B303A" w:rsidP="00C23165">
      <w:pPr>
        <w:pStyle w:val="Heading4"/>
      </w:pPr>
      <w:bookmarkStart w:id="21" w:name="_Toc123773069"/>
      <w:r>
        <w:t>1.1.4.2. Tình hình mắc lao ở Việt Nam.</w:t>
      </w:r>
      <w:bookmarkEnd w:id="21"/>
    </w:p>
    <w:p w14:paraId="6F392F05" w14:textId="786D45C7" w:rsidR="001B303A" w:rsidRDefault="001B303A" w:rsidP="00C23165">
      <w:pPr>
        <w:pStyle w:val="NormalWeb"/>
      </w:pPr>
      <w:r>
        <w:t xml:space="preserve">Việt Nam hiện </w:t>
      </w:r>
      <w:r w:rsidR="00972917">
        <w:t>vấn</w:t>
      </w:r>
      <w:r>
        <w:t xml:space="preserve"> là nước có gánh nặng bệnh lao cao, đứng thứ 16 t</w:t>
      </w:r>
      <w:r w:rsidR="00C21857">
        <w:t>r</w:t>
      </w:r>
      <w:r>
        <w:t xml:space="preserve">ong 30 nước có số </w:t>
      </w:r>
      <w:r w:rsidR="007B115B">
        <w:t>bệnh nhân</w:t>
      </w:r>
      <w:r>
        <w:t xml:space="preserve"> lao cao nhất trên toàn cầu, đồng thời đứng thứ 15 trong số 30 nước có gánh nặng bệnh lao kháng đa thuốc cao nhất thế giới (báo cáo WHO 2018).</w:t>
      </w:r>
    </w:p>
    <w:p w14:paraId="7FCDD018" w14:textId="77777777" w:rsidR="001B303A" w:rsidRDefault="001B303A" w:rsidP="00C23165">
      <w:pPr>
        <w:pStyle w:val="NormalWeb"/>
      </w:pPr>
      <w:r>
        <w:t>Bảng 1.1. Tình hình dịch tễ bệnh lao ở Việt Nam 2017</w:t>
      </w:r>
    </w:p>
    <w:tbl>
      <w:tblPr>
        <w:tblStyle w:val="TableGrid"/>
        <w:tblW w:w="0" w:type="auto"/>
        <w:tblInd w:w="0" w:type="dxa"/>
        <w:tblLook w:val="04A0" w:firstRow="1" w:lastRow="0" w:firstColumn="1" w:lastColumn="0" w:noHBand="0" w:noVBand="1"/>
      </w:tblPr>
      <w:tblGrid>
        <w:gridCol w:w="6115"/>
        <w:gridCol w:w="1530"/>
        <w:gridCol w:w="1466"/>
      </w:tblGrid>
      <w:tr w:rsidR="00267890" w14:paraId="410C3012" w14:textId="77777777" w:rsidTr="0016699F">
        <w:tc>
          <w:tcPr>
            <w:tcW w:w="6115" w:type="dxa"/>
          </w:tcPr>
          <w:p w14:paraId="2A5A7670" w14:textId="7D8B07BD" w:rsidR="00267890" w:rsidRDefault="00267890" w:rsidP="00C23165">
            <w:pPr>
              <w:pStyle w:val="NormalWeb"/>
            </w:pPr>
            <w:r>
              <w:t>Ước tính gánh nặng lao -</w:t>
            </w:r>
            <w:r w:rsidR="0016699F">
              <w:t xml:space="preserve"> </w:t>
            </w:r>
            <w:r>
              <w:t>2017</w:t>
            </w:r>
          </w:p>
        </w:tc>
        <w:tc>
          <w:tcPr>
            <w:tcW w:w="1530" w:type="dxa"/>
          </w:tcPr>
          <w:p w14:paraId="6B7E6673" w14:textId="379B2420" w:rsidR="00267890" w:rsidRDefault="00267890" w:rsidP="00C23165">
            <w:pPr>
              <w:pStyle w:val="NormalWeb"/>
            </w:pPr>
            <w:r>
              <w:t>Số lượng (nghìn người)</w:t>
            </w:r>
          </w:p>
        </w:tc>
        <w:tc>
          <w:tcPr>
            <w:tcW w:w="1466" w:type="dxa"/>
          </w:tcPr>
          <w:p w14:paraId="6B2D39B8" w14:textId="75EEA9D4" w:rsidR="00267890" w:rsidRDefault="00267890" w:rsidP="00C23165">
            <w:pPr>
              <w:pStyle w:val="NormalWeb"/>
            </w:pPr>
            <w:r>
              <w:t>Tỷ lệ (trên 100</w:t>
            </w:r>
            <w:r w:rsidR="00C01D87">
              <w:t>.</w:t>
            </w:r>
            <w:r>
              <w:t>000 dân)</w:t>
            </w:r>
          </w:p>
        </w:tc>
      </w:tr>
      <w:tr w:rsidR="00267890" w14:paraId="0E170E9F" w14:textId="77777777" w:rsidTr="0016699F">
        <w:tc>
          <w:tcPr>
            <w:tcW w:w="6115" w:type="dxa"/>
          </w:tcPr>
          <w:p w14:paraId="0B9CEF7E" w14:textId="7BC66E3B" w:rsidR="00267890" w:rsidRDefault="00FE32E6" w:rsidP="00C23165">
            <w:pPr>
              <w:pStyle w:val="NormalWeb"/>
            </w:pPr>
            <w:r>
              <w:t>Tử vong do lao (loại trừ HIV)</w:t>
            </w:r>
          </w:p>
        </w:tc>
        <w:tc>
          <w:tcPr>
            <w:tcW w:w="1530" w:type="dxa"/>
          </w:tcPr>
          <w:p w14:paraId="1E9C7D28" w14:textId="67FD0AFC" w:rsidR="00267890" w:rsidRDefault="00AC21FD" w:rsidP="00C23165">
            <w:pPr>
              <w:pStyle w:val="NormalWeb"/>
            </w:pPr>
            <w:r>
              <w:t>12 (7,5-17)</w:t>
            </w:r>
          </w:p>
        </w:tc>
        <w:tc>
          <w:tcPr>
            <w:tcW w:w="1466" w:type="dxa"/>
          </w:tcPr>
          <w:p w14:paraId="747A2CD6" w14:textId="11AB22A4" w:rsidR="00267890" w:rsidRDefault="00AC21FD" w:rsidP="00C23165">
            <w:pPr>
              <w:pStyle w:val="NormalWeb"/>
            </w:pPr>
            <w:r>
              <w:t>12 (7,8-17</w:t>
            </w:r>
          </w:p>
        </w:tc>
      </w:tr>
      <w:tr w:rsidR="00267890" w14:paraId="0AAAA1AB" w14:textId="77777777" w:rsidTr="0016699F">
        <w:tc>
          <w:tcPr>
            <w:tcW w:w="6115" w:type="dxa"/>
          </w:tcPr>
          <w:p w14:paraId="2598AD6D" w14:textId="2953FECB" w:rsidR="00267890" w:rsidRDefault="00FE32E6" w:rsidP="00C23165">
            <w:pPr>
              <w:pStyle w:val="NormalWeb"/>
            </w:pPr>
            <w:r>
              <w:t>Lao mới mắc các thể (bao gồm HIV+)</w:t>
            </w:r>
          </w:p>
        </w:tc>
        <w:tc>
          <w:tcPr>
            <w:tcW w:w="1530" w:type="dxa"/>
          </w:tcPr>
          <w:p w14:paraId="6D41E2E5" w14:textId="7669F016" w:rsidR="00267890" w:rsidRDefault="00AC21FD" w:rsidP="00C23165">
            <w:pPr>
              <w:pStyle w:val="NormalWeb"/>
            </w:pPr>
            <w:r>
              <w:t>124 (101-148)</w:t>
            </w:r>
          </w:p>
        </w:tc>
        <w:tc>
          <w:tcPr>
            <w:tcW w:w="1466" w:type="dxa"/>
          </w:tcPr>
          <w:p w14:paraId="13AA6328" w14:textId="745B60A5" w:rsidR="00267890" w:rsidRDefault="00AC21FD" w:rsidP="00C23165">
            <w:pPr>
              <w:pStyle w:val="NormalWeb"/>
            </w:pPr>
            <w:r>
              <w:t>129 (106-155)</w:t>
            </w:r>
          </w:p>
        </w:tc>
      </w:tr>
      <w:tr w:rsidR="00267890" w14:paraId="4755A52B" w14:textId="77777777" w:rsidTr="0016699F">
        <w:tc>
          <w:tcPr>
            <w:tcW w:w="6115" w:type="dxa"/>
          </w:tcPr>
          <w:p w14:paraId="4F08D012" w14:textId="6F5C7CC1" w:rsidR="00267890" w:rsidRDefault="00FE32E6" w:rsidP="00C23165">
            <w:pPr>
              <w:pStyle w:val="NormalWeb"/>
            </w:pPr>
            <w:r>
              <w:t>Lao/HIV dương tính mới mắc</w:t>
            </w:r>
          </w:p>
        </w:tc>
        <w:tc>
          <w:tcPr>
            <w:tcW w:w="1530" w:type="dxa"/>
          </w:tcPr>
          <w:p w14:paraId="20233029" w14:textId="39568B2D" w:rsidR="00267890" w:rsidRDefault="00AC21FD" w:rsidP="00C23165">
            <w:pPr>
              <w:pStyle w:val="NormalWeb"/>
            </w:pPr>
            <w:r>
              <w:t>4.5 (3,7-5,4)</w:t>
            </w:r>
          </w:p>
        </w:tc>
        <w:tc>
          <w:tcPr>
            <w:tcW w:w="1466" w:type="dxa"/>
          </w:tcPr>
          <w:p w14:paraId="00FB64C6" w14:textId="22031305" w:rsidR="00267890" w:rsidRDefault="00AC21FD" w:rsidP="00C23165">
            <w:pPr>
              <w:pStyle w:val="NormalWeb"/>
            </w:pPr>
            <w:r>
              <w:t>4,7 (3,8-5,7)</w:t>
            </w:r>
          </w:p>
        </w:tc>
      </w:tr>
      <w:tr w:rsidR="00AC21FD" w14:paraId="36300FC4" w14:textId="77777777" w:rsidTr="00F27A4A">
        <w:tc>
          <w:tcPr>
            <w:tcW w:w="6115" w:type="dxa"/>
          </w:tcPr>
          <w:p w14:paraId="3BAE4707" w14:textId="09D0481A" w:rsidR="00AC21FD" w:rsidRDefault="00AC21FD" w:rsidP="00C23165">
            <w:pPr>
              <w:pStyle w:val="NormalWeb"/>
            </w:pPr>
            <w:r>
              <w:t>Tỷ lệ phát hiện các thể (%)</w:t>
            </w:r>
          </w:p>
        </w:tc>
        <w:tc>
          <w:tcPr>
            <w:tcW w:w="2996" w:type="dxa"/>
            <w:gridSpan w:val="2"/>
          </w:tcPr>
          <w:p w14:paraId="7CCF4251" w14:textId="11C01F75" w:rsidR="00AC21FD" w:rsidRDefault="00AC21FD" w:rsidP="00C23165">
            <w:pPr>
              <w:pStyle w:val="NormalWeb"/>
            </w:pPr>
            <w:r>
              <w:t>83 (69-100)</w:t>
            </w:r>
          </w:p>
        </w:tc>
      </w:tr>
      <w:tr w:rsidR="00AC21FD" w14:paraId="128B031A" w14:textId="77777777" w:rsidTr="003E641A">
        <w:tc>
          <w:tcPr>
            <w:tcW w:w="6115" w:type="dxa"/>
          </w:tcPr>
          <w:p w14:paraId="6CD9B33C" w14:textId="2E827840" w:rsidR="00AC21FD" w:rsidRDefault="00AC21FD" w:rsidP="00C23165">
            <w:pPr>
              <w:pStyle w:val="NormalWeb"/>
            </w:pPr>
            <w:r>
              <w:t>Tỷ lệ kháng đa thuốc trong bệnh nhân mới (%)</w:t>
            </w:r>
          </w:p>
        </w:tc>
        <w:tc>
          <w:tcPr>
            <w:tcW w:w="2996" w:type="dxa"/>
            <w:gridSpan w:val="2"/>
          </w:tcPr>
          <w:p w14:paraId="6E5D7629" w14:textId="55241AC8" w:rsidR="00AC21FD" w:rsidRDefault="00AC21FD" w:rsidP="00C23165">
            <w:pPr>
              <w:pStyle w:val="NormalWeb"/>
            </w:pPr>
            <w:r>
              <w:t>4.1 (2.7-5.7)</w:t>
            </w:r>
          </w:p>
        </w:tc>
      </w:tr>
      <w:tr w:rsidR="00AC21FD" w14:paraId="7D02F50C" w14:textId="77777777" w:rsidTr="00C960F8">
        <w:tc>
          <w:tcPr>
            <w:tcW w:w="6115" w:type="dxa"/>
          </w:tcPr>
          <w:p w14:paraId="7A02A7D3" w14:textId="0642B7BE" w:rsidR="00AC21FD" w:rsidRDefault="00AC21FD" w:rsidP="00C23165">
            <w:pPr>
              <w:pStyle w:val="NormalWeb"/>
            </w:pPr>
            <w:r>
              <w:t>Tỷ lệ kháng đa thuốc trong bệnh nhân điều trị lại (%)</w:t>
            </w:r>
          </w:p>
        </w:tc>
        <w:tc>
          <w:tcPr>
            <w:tcW w:w="2996" w:type="dxa"/>
            <w:gridSpan w:val="2"/>
          </w:tcPr>
          <w:p w14:paraId="75313D20" w14:textId="788AB366" w:rsidR="00AC21FD" w:rsidRDefault="00AC21FD" w:rsidP="00C23165">
            <w:pPr>
              <w:pStyle w:val="NormalWeb"/>
            </w:pPr>
            <w:r>
              <w:t>17 (17-18)</w:t>
            </w:r>
          </w:p>
        </w:tc>
      </w:tr>
      <w:tr w:rsidR="00AC21FD" w14:paraId="4D83EC0D" w14:textId="77777777" w:rsidTr="008F66EF">
        <w:tc>
          <w:tcPr>
            <w:tcW w:w="6115" w:type="dxa"/>
          </w:tcPr>
          <w:p w14:paraId="757FDA72" w14:textId="6F79F6C3" w:rsidR="00AC21FD" w:rsidRDefault="00AC21FD" w:rsidP="00C23165">
            <w:pPr>
              <w:pStyle w:val="NormalWeb"/>
            </w:pPr>
            <w:r>
              <w:t>% bệnh nhân lao được xét nghiệm HIV</w:t>
            </w:r>
          </w:p>
        </w:tc>
        <w:tc>
          <w:tcPr>
            <w:tcW w:w="2996" w:type="dxa"/>
            <w:gridSpan w:val="2"/>
          </w:tcPr>
          <w:p w14:paraId="37B24814" w14:textId="66916039" w:rsidR="00AC21FD" w:rsidRDefault="00AC21FD" w:rsidP="00C23165">
            <w:pPr>
              <w:pStyle w:val="NormalWeb"/>
            </w:pPr>
            <w:r>
              <w:t>85%</w:t>
            </w:r>
          </w:p>
        </w:tc>
      </w:tr>
      <w:tr w:rsidR="00AC21FD" w14:paraId="149EADDA" w14:textId="77777777" w:rsidTr="00280A6E">
        <w:tc>
          <w:tcPr>
            <w:tcW w:w="6115" w:type="dxa"/>
          </w:tcPr>
          <w:p w14:paraId="2B26BC87" w14:textId="1D6383B4" w:rsidR="00AC21FD" w:rsidRDefault="00AC21FD" w:rsidP="00C23165">
            <w:pPr>
              <w:pStyle w:val="NormalWeb"/>
            </w:pPr>
            <w:r>
              <w:t>% HIV dương tính trong số người xét nghiệm HIV</w:t>
            </w:r>
          </w:p>
        </w:tc>
        <w:tc>
          <w:tcPr>
            <w:tcW w:w="2996" w:type="dxa"/>
            <w:gridSpan w:val="2"/>
          </w:tcPr>
          <w:p w14:paraId="1D385196" w14:textId="1D8F4055" w:rsidR="00AC21FD" w:rsidRDefault="00AC21FD" w:rsidP="00C23165">
            <w:pPr>
              <w:pStyle w:val="NormalWeb"/>
            </w:pPr>
            <w:r>
              <w:t>4%</w:t>
            </w:r>
          </w:p>
        </w:tc>
      </w:tr>
    </w:tbl>
    <w:p w14:paraId="65D47DB9" w14:textId="77777777" w:rsidR="001B303A" w:rsidRDefault="001B303A" w:rsidP="00C23165">
      <w:pPr>
        <w:pStyle w:val="NormalWeb"/>
      </w:pPr>
    </w:p>
    <w:p w14:paraId="071AB705" w14:textId="551A1CEC" w:rsidR="001B303A" w:rsidRDefault="001B303A" w:rsidP="00C23165">
      <w:pPr>
        <w:pStyle w:val="NormalWeb"/>
      </w:pPr>
      <w:r>
        <w:t>Nguồn: Updated country profile Vietnam 2018 – WHO</w:t>
      </w:r>
    </w:p>
    <w:p w14:paraId="26EBFC9B" w14:textId="31F82003" w:rsidR="001B303A" w:rsidRDefault="001B303A" w:rsidP="00C23165">
      <w:pPr>
        <w:pStyle w:val="Heading4"/>
      </w:pPr>
      <w:bookmarkStart w:id="22" w:name="_Toc123773070"/>
      <w:r>
        <w:t>1.1.4.3. Tình hình bệnh lao tại Bệnh viện Ph</w:t>
      </w:r>
      <w:r w:rsidR="005F53F2">
        <w:t>ổ</w:t>
      </w:r>
      <w:r>
        <w:t>i Hải Phòng</w:t>
      </w:r>
      <w:bookmarkEnd w:id="22"/>
    </w:p>
    <w:p w14:paraId="46468C37" w14:textId="018CD030" w:rsidR="001B303A" w:rsidRDefault="001B303A" w:rsidP="00C23165">
      <w:pPr>
        <w:pStyle w:val="NormalWeb"/>
      </w:pPr>
      <w:r>
        <w:t>Báo cáo tổng kết Bệnh viện Phổi Trung ương năm 2015 tổng số ca mắc Lao điều trị nội trú tại Bệnh viện là 11.935 ca, trong đó: lao phổi AFB(&lt;) 2580 ca, số bệnh nhân tử vong do lao 03 ca Tại khoa Lao hô hấp có: 2099 ca. trong đó lao phổi AFB(+) 1024 ca, lao phổi AFBC) 114 ca, xác định bằng nuôi cấy và các phương, pháp khác 931 ca, không có trường hợp t</w:t>
      </w:r>
      <w:r w:rsidR="00D47323">
        <w:t>ử</w:t>
      </w:r>
      <w:r>
        <w:t xml:space="preserve"> vong,</w:t>
      </w:r>
    </w:p>
    <w:p w14:paraId="1B7E05E1" w14:textId="31A5928A" w:rsidR="001B303A" w:rsidRDefault="001B303A" w:rsidP="00C23165">
      <w:pPr>
        <w:pStyle w:val="Heading2"/>
      </w:pPr>
      <w:bookmarkStart w:id="23" w:name="_Toc123773071"/>
      <w:r>
        <w:t xml:space="preserve">1.2. Dinh dưỡng </w:t>
      </w:r>
      <w:r w:rsidR="007B115B">
        <w:t>bệnh nhân</w:t>
      </w:r>
      <w:r>
        <w:t xml:space="preserve"> lao phổi</w:t>
      </w:r>
      <w:bookmarkEnd w:id="23"/>
    </w:p>
    <w:p w14:paraId="4CB451CB" w14:textId="77777777" w:rsidR="001B303A" w:rsidRDefault="001B303A" w:rsidP="00C23165">
      <w:pPr>
        <w:pStyle w:val="Heading3"/>
      </w:pPr>
      <w:bookmarkStart w:id="24" w:name="_Toc123773072"/>
      <w:r>
        <w:t>1.2.1. Khái niệm</w:t>
      </w:r>
      <w:bookmarkEnd w:id="24"/>
    </w:p>
    <w:p w14:paraId="3CB2B668" w14:textId="0F07C476" w:rsidR="001B303A" w:rsidRDefault="001B303A" w:rsidP="00C23165">
      <w:pPr>
        <w:pStyle w:val="NormalWeb"/>
      </w:pPr>
      <w:r>
        <w:t>- Suy dinh đường là trạng thái dinh dưỡng trong đó sự thiếu hụt hoặc dư thừa (m</w:t>
      </w:r>
      <w:r w:rsidR="009C0187">
        <w:t>ấ</w:t>
      </w:r>
      <w:r>
        <w:t>t cân bằng) năng lượng, protein và các chất khác gây ra hậu quả bất lợi đến cấu trúc cơ thể, tổ chức (</w:t>
      </w:r>
      <w:r w:rsidR="00256BC7">
        <w:t>h</w:t>
      </w:r>
      <w:r>
        <w:t xml:space="preserve">ình </w:t>
      </w:r>
      <w:r w:rsidR="00256BC7">
        <w:t>d</w:t>
      </w:r>
      <w:r>
        <w:t>áng cơ thể, kích thước và th</w:t>
      </w:r>
      <w:r w:rsidR="00256BC7">
        <w:t>à</w:t>
      </w:r>
      <w:r>
        <w:t>nh phẩn), chức phận của cơ thể và bệnh tật. SDD xảy ra khi trạng thái cân bằng DD của cơ thể bị phá vỡ.</w:t>
      </w:r>
    </w:p>
    <w:p w14:paraId="2F0C8F92" w14:textId="6CD77B77" w:rsidR="001B303A" w:rsidRDefault="001B303A" w:rsidP="00C23165">
      <w:pPr>
        <w:pStyle w:val="NormalWeb"/>
      </w:pPr>
      <w:r>
        <w:t xml:space="preserve">- Tình trạng </w:t>
      </w:r>
      <w:r w:rsidR="006153D8">
        <w:t>d</w:t>
      </w:r>
      <w:r>
        <w:t xml:space="preserve">inh </w:t>
      </w:r>
      <w:r w:rsidR="006153D8">
        <w:t>d</w:t>
      </w:r>
      <w:r>
        <w:t>ư</w:t>
      </w:r>
      <w:r w:rsidR="006153D8">
        <w:t>ỡ</w:t>
      </w:r>
      <w:r>
        <w:t>ng là tập hợp các đặc điểm ch</w:t>
      </w:r>
      <w:r w:rsidR="000756E0">
        <w:t>ứ</w:t>
      </w:r>
      <w:r>
        <w:t>c phận, cấu trúc và h</w:t>
      </w:r>
      <w:r w:rsidR="000756E0">
        <w:t>ó</w:t>
      </w:r>
      <w:r>
        <w:t>a sinh ph</w:t>
      </w:r>
      <w:r w:rsidR="000756E0">
        <w:t>ả</w:t>
      </w:r>
      <w:r>
        <w:t>n ảnh mức đáp ứng nhu cầu dinh dưỡng của cơ th</w:t>
      </w:r>
      <w:r w:rsidR="008F7144">
        <w:t>ể</w:t>
      </w:r>
      <w:r>
        <w:t>.</w:t>
      </w:r>
    </w:p>
    <w:p w14:paraId="0FEC9B13" w14:textId="77777777" w:rsidR="001B303A" w:rsidRDefault="001B303A" w:rsidP="00C23165">
      <w:pPr>
        <w:pStyle w:val="NormalWeb"/>
      </w:pPr>
      <w:r>
        <w:t>- Khẩu phần ăn là xuất ăn một ngày cho một người, nhằm đáp ứng nhu cầu</w:t>
      </w:r>
    </w:p>
    <w:p w14:paraId="0305E2E0" w14:textId="44057D1A" w:rsidR="001B303A" w:rsidRDefault="001B303A" w:rsidP="00C23165">
      <w:pPr>
        <w:pStyle w:val="NormalWeb"/>
      </w:pPr>
      <w:r>
        <w:t>của cơ thể về năng lượng và các chất dinh dưỡng</w:t>
      </w:r>
      <w:r w:rsidR="006B1DD4">
        <w:t>.</w:t>
      </w:r>
    </w:p>
    <w:p w14:paraId="13DD5CFB" w14:textId="1678CC07" w:rsidR="001B303A" w:rsidRDefault="001B303A" w:rsidP="00C23165">
      <w:pPr>
        <w:pStyle w:val="Heading3"/>
      </w:pPr>
      <w:bookmarkStart w:id="25" w:name="_Toc123773073"/>
      <w:r>
        <w:t xml:space="preserve">1.2.2. Nhu cầu dinh dưỡng cho </w:t>
      </w:r>
      <w:r w:rsidR="007B115B">
        <w:t>bệnh nhân</w:t>
      </w:r>
      <w:r>
        <w:t xml:space="preserve"> lao phổi</w:t>
      </w:r>
      <w:bookmarkEnd w:id="25"/>
    </w:p>
    <w:p w14:paraId="2E44C61B" w14:textId="127C7F71" w:rsidR="001B303A" w:rsidRDefault="001B303A" w:rsidP="00C23165">
      <w:pPr>
        <w:pStyle w:val="NormalWeb"/>
      </w:pPr>
      <w:r>
        <w:t xml:space="preserve">Hằng ngày cơ thể con người cần bổ sung các chất dinh dưỡng để sinh trưởng, </w:t>
      </w:r>
      <w:r w:rsidR="00A4744E">
        <w:t xml:space="preserve">phát triển </w:t>
      </w:r>
      <w:r>
        <w:t>và duy trì các hoạt động. Dinh dưỡng l</w:t>
      </w:r>
      <w:r w:rsidR="00A4744E">
        <w:t>à</w:t>
      </w:r>
      <w:r>
        <w:t xml:space="preserve"> </w:t>
      </w:r>
      <w:r w:rsidR="00A4744E">
        <w:t>yếu tố</w:t>
      </w:r>
      <w:r>
        <w:t xml:space="preserve"> đặc biệt quan trọng liên quan bệnh sinh và quá trình diễn biến bệnh lý của nhi</w:t>
      </w:r>
      <w:r w:rsidR="00A4744E">
        <w:t>ề</w:t>
      </w:r>
      <w:r>
        <w:t>u bệnh, là nguyên nhân sinh bệnh của nhiều bệnh tật như: Vữa xơ động mạch, ung thư, nhiễm khuẩn</w:t>
      </w:r>
      <w:r w:rsidR="00941982">
        <w:t>…</w:t>
      </w:r>
    </w:p>
    <w:p w14:paraId="1F70B7C7" w14:textId="7D614A97" w:rsidR="001B303A" w:rsidRDefault="001B303A" w:rsidP="00C23165">
      <w:pPr>
        <w:pStyle w:val="NormalWeb"/>
      </w:pPr>
      <w:r>
        <w:t>Nhu cầu dinh dưỡng ở bệnh nhân lao cao hơn bình thường nh</w:t>
      </w:r>
      <w:r w:rsidR="0010054A">
        <w:t>ằ</w:t>
      </w:r>
      <w:r>
        <w:t>m bù đắp cho quá trình chống đỡ bệnh tật và tái tạo tổ chức bị tổn thương, Hơn nữa người bị lao thường mệt mỏi chán ăn, gầy sút cân, giảm hấp thu chất dinh dưỡng kể cả v</w:t>
      </w:r>
      <w:r w:rsidR="0010054A">
        <w:t>i</w:t>
      </w:r>
      <w:r>
        <w:t xml:space="preserve"> chất. Do đó, cải thiện tình trạng dinh dưỡng của bệnh nhân sẽ làm tăng hiệu quả điều trị bệnh lao, giúp bệnh nhân mau chóng phục hồi.</w:t>
      </w:r>
    </w:p>
    <w:p w14:paraId="42470916" w14:textId="035C2255" w:rsidR="001B303A" w:rsidRDefault="001B303A" w:rsidP="00C23165">
      <w:pPr>
        <w:pStyle w:val="NormalWeb"/>
      </w:pPr>
      <w:r>
        <w:t xml:space="preserve">Vì vậy cần cung cấp thêm cho </w:t>
      </w:r>
      <w:r w:rsidR="0065462A">
        <w:t>BN</w:t>
      </w:r>
      <w:r>
        <w:t xml:space="preserve"> thêm khoảng 300kcal mỗi ngày tương đương với một chén cơm đầy đủ bức ăn, Khẩu phần ăn của </w:t>
      </w:r>
      <w:r w:rsidR="007B115B">
        <w:t>bệnh nhân</w:t>
      </w:r>
      <w:r>
        <w:t xml:space="preserve"> cần đa dạng phong phú và phải có đủ các nhóm thực phẩm chính như tỉnh bột, protein, lipid, vitamin và muối khoáng.</w:t>
      </w:r>
    </w:p>
    <w:p w14:paraId="3A3468E2" w14:textId="6E628695" w:rsidR="001B303A" w:rsidRDefault="001B303A" w:rsidP="00C23165">
      <w:pPr>
        <w:pStyle w:val="NormalWeb"/>
      </w:pPr>
      <w:r>
        <w:t xml:space="preserve">Đối với </w:t>
      </w:r>
      <w:r w:rsidR="00B41744">
        <w:t>BN</w:t>
      </w:r>
      <w:r>
        <w:t xml:space="preserve"> lao thỉ năng lượng nạp vào t</w:t>
      </w:r>
      <w:r w:rsidR="00E20361">
        <w:t>ù</w:t>
      </w:r>
      <w:r>
        <w:t>y thể trạng. Và đặc biệt trong khẩu phần ăn cần nâng cao lượng khoáng và v</w:t>
      </w:r>
      <w:r w:rsidR="00C47D71">
        <w:t>i</w:t>
      </w:r>
      <w:r>
        <w:t xml:space="preserve"> chất và ưu tiên lượng đường từ hoa quả chín để tốt cho gan thải độc do tác dụng phụ của thuốc.</w:t>
      </w:r>
    </w:p>
    <w:p w14:paraId="07A8826B" w14:textId="1DC63FF8" w:rsidR="001B303A" w:rsidRDefault="001B303A" w:rsidP="00C23165">
      <w:pPr>
        <w:pStyle w:val="NormalWeb"/>
      </w:pPr>
      <w:r>
        <w:t>Các vitamin A, C, E là nh</w:t>
      </w:r>
      <w:r w:rsidR="00BA3F99">
        <w:t>ó</w:t>
      </w:r>
      <w:r>
        <w:t xml:space="preserve">m chất quan trọng trong tăng cường miễn dịch, bảo vệ niêm mạc và giúp da khỏe mạnh, tránh nguy cơ nhiễm khuẩn chống oxy hóa nhưng những người bị bệnh lao dễ thiếu hụt. Có thể uống bổ sung ở dạng dược phẩm theo chỉ định của bác sĩ hoặc </w:t>
      </w:r>
      <w:r w:rsidR="00B1756E">
        <w:t>ưu</w:t>
      </w:r>
      <w:r>
        <w:t xml:space="preserve"> tiên chọn thực phẩm giàu các vitamin này như: rau t</w:t>
      </w:r>
      <w:r w:rsidR="008A2CCE">
        <w:t>ư</w:t>
      </w:r>
      <w:r>
        <w:t>ơi có màu xanh đậm, quả chín có màu vàng đ</w:t>
      </w:r>
      <w:r w:rsidR="00FC14AD">
        <w:t>ỏ</w:t>
      </w:r>
      <w:r>
        <w:t xml:space="preserve"> như cam, xoài. đu đủ, cà chua, cả </w:t>
      </w:r>
      <w:r w:rsidR="00760DC1">
        <w:t>r</w:t>
      </w:r>
      <w:r>
        <w:t>ốt chứa nhiều vitamin A,</w:t>
      </w:r>
      <w:r w:rsidR="00510AA5">
        <w:t xml:space="preserve"> </w:t>
      </w:r>
      <w:r>
        <w:t>C</w:t>
      </w:r>
      <w:r w:rsidR="00510AA5">
        <w:t>;</w:t>
      </w:r>
      <w:r>
        <w:t xml:space="preserve"> gan súc vật và gia cầm, thịt đỏ như thịt lợn nạc, thịt bò, cá biển đều chứa nhiều vitamin D.</w:t>
      </w:r>
    </w:p>
    <w:p w14:paraId="669FEDF4" w14:textId="01EF3F74" w:rsidR="001B303A" w:rsidRDefault="001B303A" w:rsidP="00C23165">
      <w:pPr>
        <w:pStyle w:val="NormalWeb"/>
      </w:pPr>
      <w:r>
        <w:t xml:space="preserve">Kẽm rất cần thiết cho </w:t>
      </w:r>
      <w:r w:rsidR="00B41744">
        <w:t>BN</w:t>
      </w:r>
      <w:r>
        <w:t xml:space="preserve"> lao, do cơ chế hoạt động của các thuốc điều trị lao đã gây nên tình trạng thiếu hụt kẽm ở </w:t>
      </w:r>
      <w:r w:rsidR="007B115B">
        <w:t>bệnh nhân</w:t>
      </w:r>
      <w:r>
        <w:t xml:space="preserve"> dẫn tới tình trạng chán ăn suy giảm hệ miễn dịch. </w:t>
      </w:r>
      <w:r w:rsidR="007B115B">
        <w:t>Bệnh nhân</w:t>
      </w:r>
      <w:r>
        <w:t xml:space="preserve"> nên chọn thực phẩm giàu kẽm như sò, hến,</w:t>
      </w:r>
      <w:r w:rsidR="008B48C3">
        <w:t xml:space="preserve"> </w:t>
      </w:r>
      <w:r>
        <w:t>hàu, cùi dừa già, đậu Hà Lan, đậu tương, củ cải, lòng đỏ trứng gà…</w:t>
      </w:r>
    </w:p>
    <w:p w14:paraId="2078947E" w14:textId="14E896E8" w:rsidR="001B303A" w:rsidRDefault="001B303A" w:rsidP="00C23165">
      <w:pPr>
        <w:pStyle w:val="NormalWeb"/>
      </w:pPr>
      <w:r>
        <w:t xml:space="preserve">Sắt bổ sung hợp từ thực phẩm do nguy cơ thiếu sắt </w:t>
      </w:r>
      <w:r w:rsidR="00B41744">
        <w:t>BN</w:t>
      </w:r>
      <w:r>
        <w:t xml:space="preserve"> lao làm giảm sức đề kháng dẫn tới dễ mắc các bệnh nhiễm khuẩn, tim mạch. Cần bổ sung các thực phẩm giàu sắt như: mộc nhĩ hương, đậu nành, gan, thịt bỏ...</w:t>
      </w:r>
    </w:p>
    <w:p w14:paraId="4CE559FF" w14:textId="77777777" w:rsidR="001B303A" w:rsidRDefault="001B303A" w:rsidP="00C23165">
      <w:pPr>
        <w:pStyle w:val="NormalWeb"/>
      </w:pPr>
      <w:r>
        <w:t>Vitamin K và B6 cần được chú ý trong khẩu phần vì do tình trạng kém hấp thu nên khả năng tổng hợp vitamin K giảm gây cản trở quá trình đông máu. Các vitamin này có nhiều trong thực phẩm như gan, các loại rau màu xanh đậm. Do dùng thuốc lao điều trị kéo dài theo phác đồ chống lao, các thuốc nảy làm giảm khả năng bắp thụ B6 dễ gây viêm dây thần kinh ngoại biên, giảm miễn dịch do vậy ngoài bổ sung vitamin B6 dạng uống cần bổ sung các nguồn thực phẩm cung cấp như thịt lợn nạc, thịt gà, đậu, đỗ các loại, khoai tây, chuối, súp lơ, ngũ cốc nguyên hạt.</w:t>
      </w:r>
    </w:p>
    <w:p w14:paraId="15BA7CA2" w14:textId="14DBE7F2" w:rsidR="001B303A" w:rsidRDefault="001B303A" w:rsidP="00C23165">
      <w:pPr>
        <w:pStyle w:val="NormalWeb"/>
      </w:pPr>
      <w:r>
        <w:t>Cần đa dạng món ăn v</w:t>
      </w:r>
      <w:r w:rsidR="00186348">
        <w:t>ì</w:t>
      </w:r>
      <w:r>
        <w:t xml:space="preserve"> do cơ thể yếu cộng tác dụng phụ của thuốc nên </w:t>
      </w:r>
      <w:r w:rsidR="007B115B">
        <w:t>bệnh nhân</w:t>
      </w:r>
      <w:r>
        <w:t xml:space="preserve"> dễ chán ăn. Chọn những món ăn mà </w:t>
      </w:r>
      <w:r w:rsidR="00B41744">
        <w:t>BN</w:t>
      </w:r>
      <w:r>
        <w:t xml:space="preserve"> thích nhưng cần thay đổi để tạo sự kích thích, Nên chia nhỏ bữa hàng ngày để </w:t>
      </w:r>
      <w:r w:rsidR="00B41744">
        <w:t>BN</w:t>
      </w:r>
      <w:r>
        <w:t xml:space="preserve"> hấp thu tốt và đầy đủ hơn các chất DD.</w:t>
      </w:r>
    </w:p>
    <w:p w14:paraId="2E4C0308" w14:textId="02B0737E" w:rsidR="001B303A" w:rsidRDefault="00B41744" w:rsidP="00C23165">
      <w:pPr>
        <w:pStyle w:val="NormalWeb"/>
      </w:pPr>
      <w:r>
        <w:t>BN</w:t>
      </w:r>
      <w:r w:rsidR="001B303A">
        <w:t xml:space="preserve"> đang điều trị lao tuyệt đối không được sử dụng các loại chất kích thích. như rượu, bia, thuốc lá...</w:t>
      </w:r>
      <w:r w:rsidR="003B2B87">
        <w:t xml:space="preserve"> </w:t>
      </w:r>
      <w:r w:rsidR="001B303A">
        <w:t>những chất này làm giảm tác dụng điều trị và l</w:t>
      </w:r>
      <w:r w:rsidR="003B2B87">
        <w:t>à</w:t>
      </w:r>
      <w:r w:rsidR="001B303A">
        <w:t>m tăng tác dụng phụ của thuốc.</w:t>
      </w:r>
    </w:p>
    <w:p w14:paraId="351D1BE1" w14:textId="7050FB94" w:rsidR="001B303A" w:rsidRDefault="001B303A" w:rsidP="00C23165">
      <w:pPr>
        <w:pStyle w:val="Heading3"/>
      </w:pPr>
      <w:bookmarkStart w:id="26" w:name="_Toc123773074"/>
      <w:r>
        <w:t>1.2.3. Thực trạng dinh dưỡng bệnh nhân lao</w:t>
      </w:r>
      <w:bookmarkEnd w:id="26"/>
    </w:p>
    <w:p w14:paraId="38C355A3" w14:textId="6DD05F37" w:rsidR="001B303A" w:rsidRDefault="001B303A" w:rsidP="00C23165">
      <w:pPr>
        <w:pStyle w:val="Heading4"/>
      </w:pPr>
      <w:bookmarkStart w:id="27" w:name="_Toc123773075"/>
      <w:r>
        <w:t>1.2.3.1. Mối liên hệ giữa dinh dưỡng và bệnh lao</w:t>
      </w:r>
      <w:bookmarkEnd w:id="27"/>
    </w:p>
    <w:p w14:paraId="38B93252" w14:textId="79581809" w:rsidR="001B303A" w:rsidRDefault="001B303A" w:rsidP="00C23165">
      <w:pPr>
        <w:pStyle w:val="NormalWeb"/>
      </w:pPr>
      <w:r>
        <w:t>SD</w:t>
      </w:r>
      <w:r w:rsidR="00C11236">
        <w:t>D</w:t>
      </w:r>
      <w:r>
        <w:t xml:space="preserve"> là một thuật ngữ chung nói đến tình trạng suy dinh dưỡng, khi cơ thể thiếu hụt các chất dinh dưỡng cần thiết làm ảnh hướng đến quá trình sống</w:t>
      </w:r>
      <w:r w:rsidR="00D92D69">
        <w:t>,</w:t>
      </w:r>
      <w:r>
        <w:t xml:space="preserve"> hoạt động và tăng trưởng bình thường của cơ thể. SDD có thể do bệnh tật làm suy yếu lượng chất dinh dưỡng và sự trao đổi c</w:t>
      </w:r>
      <w:r w:rsidR="00D92D69">
        <w:t>h</w:t>
      </w:r>
      <w:r>
        <w:t>ất, hoặc do ăn uống không đầy đủ các chất dinh dưỡng, vi chất dinh dưỡng hoặc c</w:t>
      </w:r>
      <w:r w:rsidR="00F4156B">
        <w:t>ả</w:t>
      </w:r>
      <w:r>
        <w:t xml:space="preserve"> hai</w:t>
      </w:r>
      <w:r w:rsidR="008229F6">
        <w:t>.</w:t>
      </w:r>
      <w:r>
        <w:t xml:space="preserve"> SDD thường liên quan đến bệnh tật và nhiễm trùng như rối loạn tiêu hóa và hấp thu kém, viêm phổi, lao và HIV.</w:t>
      </w:r>
    </w:p>
    <w:p w14:paraId="33CC410B" w14:textId="58176FEB" w:rsidR="001B303A" w:rsidRDefault="001B303A" w:rsidP="00C23165">
      <w:pPr>
        <w:pStyle w:val="NormalWeb"/>
      </w:pPr>
      <w:r>
        <w:t xml:space="preserve">Sự liên quan giữa bệnh lao và suy dinh dưỡng đã được biết đến từ lâu. Bệnh lao </w:t>
      </w:r>
      <w:r w:rsidR="00EB47F1">
        <w:t>gâ</w:t>
      </w:r>
      <w:r>
        <w:t>y ra SDD và SDD l</w:t>
      </w:r>
      <w:r w:rsidR="00EA4F26">
        <w:t>à</w:t>
      </w:r>
      <w:r>
        <w:t>m suy yếu miễn dịch, do đ</w:t>
      </w:r>
      <w:r w:rsidR="00334899">
        <w:t>ó</w:t>
      </w:r>
      <w:r>
        <w:t xml:space="preserve"> tăng khả năng l</w:t>
      </w:r>
      <w:r w:rsidR="00512EED">
        <w:t>ao</w:t>
      </w:r>
      <w:r>
        <w:t xml:space="preserve"> </w:t>
      </w:r>
      <w:r w:rsidR="00512EED">
        <w:t>t</w:t>
      </w:r>
      <w:r>
        <w:t xml:space="preserve">iềm </w:t>
      </w:r>
      <w:r w:rsidR="00512EED">
        <w:t>ẩ</w:t>
      </w:r>
      <w:r>
        <w:t xml:space="preserve">n phát triển thành bệnh tích cực. Hầu hết các </w:t>
      </w:r>
      <w:r w:rsidR="00B41744">
        <w:t>BN</w:t>
      </w:r>
      <w:r>
        <w:t xml:space="preserve"> mắc lao đều giảm sút cân nặng và thiếu hụt vitamin, chất khoáng</w:t>
      </w:r>
      <w:r w:rsidR="00FF5C42">
        <w:t>.</w:t>
      </w:r>
      <w:r>
        <w:t xml:space="preserve"> Giảm cân trong số những người mắc bệnh lao có thể được gây ra bởi một số yêu t</w:t>
      </w:r>
      <w:r w:rsidR="00FF5C42">
        <w:t>ố</w:t>
      </w:r>
      <w:r>
        <w:t xml:space="preserve">, bao gồm giảm lượng thức ăn do chán ăn buồn nôn và đau bụng... Chỉ số khối cơ thể thấp (BMI) (hấp hơn </w:t>
      </w:r>
      <w:r w:rsidR="00CC5D3A">
        <w:t>1</w:t>
      </w:r>
      <w:r>
        <w:t>8</w:t>
      </w:r>
      <w:r w:rsidR="00F9016D">
        <w:t>,</w:t>
      </w:r>
      <w:r>
        <w:t>5) và sút cân với điều trị lao có liên quan đến tăng nguy cơ tử vong, và tái phát bệnh lao có thể là một dấu hiệu cho thấy mức độ nghiêm trọng của bệnh lao, đáp ứng điều trị kém hoặc sự hiện diện của bệnh kèm theo khác.</w:t>
      </w:r>
    </w:p>
    <w:p w14:paraId="3DE800E3" w14:textId="638A8382" w:rsidR="001B303A" w:rsidRDefault="001B303A" w:rsidP="00C23165">
      <w:pPr>
        <w:pStyle w:val="Heading3"/>
      </w:pPr>
      <w:bookmarkStart w:id="28" w:name="_Toc123773076"/>
      <w:r>
        <w:t xml:space="preserve">1.2.4 Khuyến cáo của </w:t>
      </w:r>
      <w:r w:rsidR="006E6AFC">
        <w:t>WHO</w:t>
      </w:r>
      <w:r>
        <w:t xml:space="preserve"> về chăm sóc dinh dưỡng cho </w:t>
      </w:r>
      <w:r w:rsidR="00B41744">
        <w:t>BN</w:t>
      </w:r>
      <w:r>
        <w:t xml:space="preserve"> lao</w:t>
      </w:r>
      <w:bookmarkEnd w:id="28"/>
    </w:p>
    <w:p w14:paraId="0876DFA8" w14:textId="61059353" w:rsidR="001B303A" w:rsidRDefault="001B303A" w:rsidP="00C23165">
      <w:pPr>
        <w:pStyle w:val="Heading4"/>
      </w:pPr>
      <w:bookmarkStart w:id="29" w:name="_Toc123773077"/>
      <w:r>
        <w:t xml:space="preserve">1.2.4.1. Chăm sóc và hỗ trợ dinh dưỡng cho </w:t>
      </w:r>
      <w:r w:rsidR="00B41744">
        <w:t>BN</w:t>
      </w:r>
      <w:r>
        <w:t xml:space="preserve"> la</w:t>
      </w:r>
      <w:r w:rsidR="00472575">
        <w:t>o</w:t>
      </w:r>
      <w:bookmarkEnd w:id="29"/>
    </w:p>
    <w:p w14:paraId="536EE5AE" w14:textId="7B92A96A" w:rsidR="001B303A" w:rsidRDefault="004C4E65" w:rsidP="00C23165">
      <w:pPr>
        <w:pStyle w:val="NormalWeb"/>
      </w:pPr>
      <w:r>
        <w:t>-</w:t>
      </w:r>
      <w:r w:rsidR="001B303A">
        <w:t xml:space="preserve"> Cải thiện dinh dưỡng giúp phòng chống bệnh lao:</w:t>
      </w:r>
    </w:p>
    <w:p w14:paraId="606E2025" w14:textId="1F0D263F" w:rsidR="001B303A" w:rsidRDefault="004C4E65" w:rsidP="00C23165">
      <w:pPr>
        <w:pStyle w:val="NormalWeb"/>
      </w:pPr>
      <w:r>
        <w:t>+</w:t>
      </w:r>
      <w:r w:rsidR="001B303A">
        <w:t xml:space="preserve"> Suy </w:t>
      </w:r>
      <w:r w:rsidR="008F01D4">
        <w:t>di</w:t>
      </w:r>
      <w:r w:rsidR="001B303A">
        <w:t xml:space="preserve">nh </w:t>
      </w:r>
      <w:r w:rsidR="008F01D4">
        <w:t>dưỡ</w:t>
      </w:r>
      <w:r w:rsidR="001B303A">
        <w:t>ng sẽ tăng nguy cơ mắc bệnh l</w:t>
      </w:r>
      <w:r w:rsidR="00FE2DAB">
        <w:t>a</w:t>
      </w:r>
      <w:r w:rsidR="001B303A">
        <w:t>o</w:t>
      </w:r>
      <w:r w:rsidR="00FE2DAB">
        <w:t>.</w:t>
      </w:r>
    </w:p>
    <w:p w14:paraId="7BD426C5" w14:textId="2FC41E95" w:rsidR="001B303A" w:rsidRDefault="004C4E65" w:rsidP="00C23165">
      <w:pPr>
        <w:pStyle w:val="NormalWeb"/>
      </w:pPr>
      <w:r>
        <w:t>+</w:t>
      </w:r>
      <w:r w:rsidR="001B303A">
        <w:t xml:space="preserve"> Hỗ trợ DD cho người SDD nhiễm lao tiềm tàng sẽ góp phần giảm nguy cơ phát triển thành bệnh lao.</w:t>
      </w:r>
    </w:p>
    <w:p w14:paraId="14E05306" w14:textId="58AE36E7" w:rsidR="001B303A" w:rsidRDefault="004C4E65" w:rsidP="00C23165">
      <w:pPr>
        <w:pStyle w:val="NormalWeb"/>
      </w:pPr>
      <w:r>
        <w:t>-</w:t>
      </w:r>
      <w:r w:rsidR="001B303A">
        <w:t xml:space="preserve"> Phục hồi dinh dưỡng cho </w:t>
      </w:r>
      <w:r w:rsidR="002B14E8">
        <w:t>BN</w:t>
      </w:r>
      <w:r w:rsidR="001B303A">
        <w:t xml:space="preserve"> la</w:t>
      </w:r>
      <w:r w:rsidR="00110A70">
        <w:t>o</w:t>
      </w:r>
      <w:r w:rsidR="001B303A">
        <w:t xml:space="preserve"> là rất quan trọng</w:t>
      </w:r>
      <w:r w:rsidR="00FE2DAB">
        <w:t>:</w:t>
      </w:r>
    </w:p>
    <w:p w14:paraId="7CDDBF9A" w14:textId="19508C95" w:rsidR="001B303A" w:rsidRDefault="00707D8C" w:rsidP="00C23165">
      <w:pPr>
        <w:pStyle w:val="NormalWeb"/>
      </w:pPr>
      <w:r>
        <w:t>+</w:t>
      </w:r>
      <w:r w:rsidR="001B303A">
        <w:t xml:space="preserve"> Bệnh lao gây sụt cân và thiếu hụt dinh dưỡng </w:t>
      </w:r>
      <w:r w:rsidR="00AE3C08">
        <w:t>tòa</w:t>
      </w:r>
      <w:r w:rsidR="001B303A">
        <w:t>n thể.</w:t>
      </w:r>
    </w:p>
    <w:p w14:paraId="620C8083" w14:textId="7D8672C9" w:rsidR="001B303A" w:rsidRDefault="00707D8C" w:rsidP="00C23165">
      <w:pPr>
        <w:pStyle w:val="NormalWeb"/>
      </w:pPr>
      <w:r>
        <w:t>+</w:t>
      </w:r>
      <w:r w:rsidR="001B303A">
        <w:t xml:space="preserve"> Mối liên quan 2 chiều giữa SDD và lao sẽ dẫn đến tăng tỷ lệ SDD ở BN lao.</w:t>
      </w:r>
    </w:p>
    <w:p w14:paraId="14AB0E50" w14:textId="0834C0B8" w:rsidR="001B303A" w:rsidRDefault="00707D8C" w:rsidP="00C23165">
      <w:pPr>
        <w:pStyle w:val="NormalWeb"/>
      </w:pPr>
      <w:r>
        <w:t>+</w:t>
      </w:r>
      <w:r w:rsidR="001B303A">
        <w:t xml:space="preserve"> Điều trị lao phù hợp sẽ giúp phục hồi l</w:t>
      </w:r>
      <w:r w:rsidR="004973A0">
        <w:t>ại</w:t>
      </w:r>
      <w:r w:rsidR="001B303A">
        <w:t xml:space="preserve"> cân nặng và dinh dưỡng. Tuy nhiên, thời gian phục hồi dinh dưỡng hoàn toàn có thể k</w:t>
      </w:r>
      <w:r w:rsidR="00837592">
        <w:t>é</w:t>
      </w:r>
      <w:r w:rsidR="001B303A">
        <w:t xml:space="preserve">o đãi và nhiễu </w:t>
      </w:r>
      <w:r w:rsidR="00837592">
        <w:t>BN</w:t>
      </w:r>
      <w:r w:rsidR="001B303A">
        <w:t xml:space="preserve"> lao </w:t>
      </w:r>
      <w:r w:rsidR="00972917">
        <w:t>vấn</w:t>
      </w:r>
      <w:r w:rsidR="001B303A">
        <w:t xml:space="preserve"> còn thiếu dinh dưỡng ngay cả khi các chính sách về hỗ trợ và bảo v</w:t>
      </w:r>
      <w:r w:rsidR="006B6FD8">
        <w:t>ệ</w:t>
      </w:r>
      <w:r w:rsidR="001B303A">
        <w:t xml:space="preserve"> xã hội cho BN và gia đình họ đã được phát triển, bao gồm cả hỗ trợ thực phẩm hoàn thành </w:t>
      </w:r>
      <w:r w:rsidR="006B6FD8">
        <w:t>đ</w:t>
      </w:r>
      <w:r w:rsidR="001B303A">
        <w:t>iều l</w:t>
      </w:r>
      <w:r w:rsidR="006B6FD8">
        <w:t>a</w:t>
      </w:r>
      <w:r w:rsidR="001B303A">
        <w:t>o.</w:t>
      </w:r>
    </w:p>
    <w:p w14:paraId="0150DC0C" w14:textId="52DBC808" w:rsidR="001B303A" w:rsidRDefault="00CF7382" w:rsidP="00C23165">
      <w:pPr>
        <w:pStyle w:val="NormalWeb"/>
      </w:pPr>
      <w:r>
        <w:t>-</w:t>
      </w:r>
      <w:r w:rsidR="001B303A">
        <w:t xml:space="preserve"> Hỗ trợ thực phẩm sẽ giúp cải thiện việc tiếp cận với chăm sóc và giảm nhẹ chi phí cho BN lao.</w:t>
      </w:r>
    </w:p>
    <w:p w14:paraId="161668B1" w14:textId="218344A6" w:rsidR="001B303A" w:rsidRDefault="001B303A" w:rsidP="00C23165">
      <w:pPr>
        <w:pStyle w:val="Heading4"/>
      </w:pPr>
      <w:bookmarkStart w:id="30" w:name="_Toc123773078"/>
      <w:r>
        <w:t xml:space="preserve">1.2.4.2. Khuyến cáo của </w:t>
      </w:r>
      <w:r w:rsidR="006E6AFC">
        <w:t>WHO</w:t>
      </w:r>
      <w:r>
        <w:t xml:space="preserve"> về chăm sóc dinh dưỡng cho BN lao</w:t>
      </w:r>
      <w:bookmarkEnd w:id="30"/>
    </w:p>
    <w:p w14:paraId="4628E1FE" w14:textId="727FB368" w:rsidR="001B303A" w:rsidRDefault="00D96B62" w:rsidP="00C23165">
      <w:pPr>
        <w:pStyle w:val="NormalWeb"/>
      </w:pPr>
      <w:r>
        <w:t>-</w:t>
      </w:r>
      <w:r w:rsidR="001B303A">
        <w:t xml:space="preserve"> Mọi BN mắc lao tiến triển đều phải nhận được:</w:t>
      </w:r>
    </w:p>
    <w:p w14:paraId="29729A87" w14:textId="77777777" w:rsidR="001B303A" w:rsidRDefault="001B303A" w:rsidP="00C23165">
      <w:pPr>
        <w:pStyle w:val="NormalWeb"/>
      </w:pPr>
      <w:r>
        <w:t>a) Đánh giá tình trạng dinh dưỡng</w:t>
      </w:r>
    </w:p>
    <w:p w14:paraId="2C9EEAEF" w14:textId="77777777" w:rsidR="001B303A" w:rsidRDefault="001B303A" w:rsidP="00C23165">
      <w:pPr>
        <w:pStyle w:val="NormalWeb"/>
      </w:pPr>
      <w:r>
        <w:t>b) Tư vấn cung cấp kiến thức phù hợp dựa trên tình trạng dinh dưỡng tại thời điểm chẩn đoán vả trong suốt quá trình điều trị</w:t>
      </w:r>
    </w:p>
    <w:p w14:paraId="67A7AE03" w14:textId="7DDB44A0" w:rsidR="001B303A" w:rsidRDefault="001B303A" w:rsidP="00C23165">
      <w:pPr>
        <w:pStyle w:val="NormalWeb"/>
      </w:pPr>
      <w:r>
        <w:t>+ Qu</w:t>
      </w:r>
      <w:r w:rsidR="001F4914">
        <w:t>ả</w:t>
      </w:r>
      <w:r>
        <w:t>n l</w:t>
      </w:r>
      <w:r w:rsidR="001F4914">
        <w:t>ý</w:t>
      </w:r>
      <w:r>
        <w:t xml:space="preserve"> các ca suy dinh dưỡng nặng.</w:t>
      </w:r>
    </w:p>
    <w:p w14:paraId="26CB851B" w14:textId="77777777" w:rsidR="001B303A" w:rsidRDefault="001B303A" w:rsidP="00C23165">
      <w:pPr>
        <w:pStyle w:val="NormalWeb"/>
      </w:pPr>
      <w:r>
        <w:t>+ Quản lý các ca suy dinh dưỡng trung bình.</w:t>
      </w:r>
    </w:p>
    <w:p w14:paraId="68BE1261" w14:textId="46A32E40" w:rsidR="001B303A" w:rsidRDefault="001B303A" w:rsidP="00C23165">
      <w:pPr>
        <w:pStyle w:val="NormalWeb"/>
      </w:pPr>
      <w:r>
        <w:t>+ C</w:t>
      </w:r>
      <w:r w:rsidR="00647CD8">
        <w:t>u</w:t>
      </w:r>
      <w:r>
        <w:t>ng cấp vì chất.</w:t>
      </w:r>
    </w:p>
    <w:p w14:paraId="5ED40E92" w14:textId="77777777" w:rsidR="001B303A" w:rsidRDefault="001B303A" w:rsidP="00C23165">
      <w:pPr>
        <w:pStyle w:val="NormalWeb"/>
      </w:pPr>
      <w:r>
        <w:t>+ Khám định kỳ những người có tiếp xúc.</w:t>
      </w:r>
    </w:p>
    <w:p w14:paraId="083FD022" w14:textId="77777777" w:rsidR="001B303A" w:rsidRDefault="001B303A" w:rsidP="00C23165">
      <w:pPr>
        <w:pStyle w:val="Heading3"/>
      </w:pPr>
      <w:bookmarkStart w:id="31" w:name="_Toc123773079"/>
      <w:r>
        <w:t>1.2.5. Văn bản thông tư liên quan đến dinh dưỡng bệnh viện</w:t>
      </w:r>
      <w:bookmarkEnd w:id="31"/>
    </w:p>
    <w:p w14:paraId="13205AB5" w14:textId="77777777" w:rsidR="001B303A" w:rsidRPr="001B303A" w:rsidRDefault="001B303A" w:rsidP="00C23165">
      <w:pPr>
        <w:pStyle w:val="Heading4"/>
      </w:pPr>
      <w:bookmarkStart w:id="32" w:name="_Toc123773080"/>
      <w:r w:rsidRPr="001B303A">
        <w:t>1.2.5.1. Thông tư 08 - BYT: Hướng dẫn về công tác dinh dưỡng, tiết chế trong bệnh viện</w:t>
      </w:r>
      <w:bookmarkEnd w:id="32"/>
    </w:p>
    <w:p w14:paraId="5B4487A0" w14:textId="5978B167" w:rsidR="001B303A" w:rsidRDefault="001B303A" w:rsidP="00C23165">
      <w:pPr>
        <w:pStyle w:val="NormalWeb"/>
      </w:pPr>
      <w:r>
        <w:t>Bộ Y tế hướng dẫn về công tác dinh dưỡng, tiết chế trong các bệnh viện, viện nghiên cứu có giường bệnh như sau:</w:t>
      </w:r>
      <w:r w:rsidR="004B0C7D">
        <w:t xml:space="preserve"> </w:t>
      </w:r>
      <w:r>
        <w:t>Công tắc chuyên môn về DD, tiết chế gồm:</w:t>
      </w:r>
    </w:p>
    <w:p w14:paraId="6F13F5F7" w14:textId="53DFA6B5" w:rsidR="001B303A" w:rsidRDefault="001B303A" w:rsidP="00C23165">
      <w:pPr>
        <w:pStyle w:val="NormalWeb"/>
      </w:pPr>
      <w:r>
        <w:t xml:space="preserve">Điều 1. Khám, tư vấn về </w:t>
      </w:r>
      <w:r w:rsidR="00D17D4A">
        <w:t>d</w:t>
      </w:r>
      <w:r>
        <w:t xml:space="preserve">inh </w:t>
      </w:r>
      <w:r w:rsidR="00D17D4A">
        <w:t>dưỡ</w:t>
      </w:r>
      <w:r>
        <w:t xml:space="preserve">ng cho </w:t>
      </w:r>
      <w:r w:rsidR="007B115B">
        <w:t>bệnh nhân</w:t>
      </w:r>
      <w:r>
        <w:t xml:space="preserve"> ngoại trú</w:t>
      </w:r>
    </w:p>
    <w:p w14:paraId="6BCFF3B2" w14:textId="3B8A2D6C" w:rsidR="001B303A" w:rsidRDefault="001B303A" w:rsidP="00C23165">
      <w:pPr>
        <w:pStyle w:val="NormalWeb"/>
      </w:pPr>
      <w:r>
        <w:t xml:space="preserve">Điều 2. Theo dõi, đánh giá TTDD của </w:t>
      </w:r>
      <w:r w:rsidR="00FA0B90">
        <w:t>BN</w:t>
      </w:r>
      <w:r>
        <w:t xml:space="preserve"> nội trú trong quá trình điều trị</w:t>
      </w:r>
    </w:p>
    <w:p w14:paraId="23C4F451" w14:textId="7B31FC62" w:rsidR="001B303A" w:rsidRDefault="001B303A" w:rsidP="00C23165">
      <w:pPr>
        <w:pStyle w:val="NormalWeb"/>
      </w:pPr>
      <w:r>
        <w:t xml:space="preserve">Điều 3. Điều trị bằng chế độ ăn bệnh lý cho </w:t>
      </w:r>
      <w:r w:rsidR="00DB1C28">
        <w:t>BN</w:t>
      </w:r>
      <w:r>
        <w:t xml:space="preserve"> </w:t>
      </w:r>
      <w:r w:rsidR="00304836">
        <w:t>n</w:t>
      </w:r>
      <w:r>
        <w:t>ội tr</w:t>
      </w:r>
      <w:r w:rsidR="00DB1C28">
        <w:t>ú</w:t>
      </w:r>
    </w:p>
    <w:p w14:paraId="55DD9C9E" w14:textId="77777777" w:rsidR="001B303A" w:rsidRDefault="001B303A" w:rsidP="00C23165">
      <w:pPr>
        <w:pStyle w:val="NormalWeb"/>
      </w:pPr>
      <w:r>
        <w:t>Điều 4. Tổ chức phục vụ dinh dưỡng, tiết chế</w:t>
      </w:r>
    </w:p>
    <w:p w14:paraId="31CE4765" w14:textId="77777777" w:rsidR="001B303A" w:rsidRDefault="001B303A" w:rsidP="00C23165">
      <w:pPr>
        <w:pStyle w:val="NormalWeb"/>
      </w:pPr>
      <w:r>
        <w:t>Điều 5. Tổ chức thực hiện và kiểm tra việc thực hiện các quy định về an toàn thực phẩm trong bệnh viện</w:t>
      </w:r>
    </w:p>
    <w:p w14:paraId="5195BA0B" w14:textId="77777777" w:rsidR="001B303A" w:rsidRDefault="001B303A" w:rsidP="00C23165">
      <w:pPr>
        <w:pStyle w:val="NormalWeb"/>
      </w:pPr>
      <w:r>
        <w:t>Điều 6. Giáo dục truyền thông về dinh dưỡng, tiết chế</w:t>
      </w:r>
    </w:p>
    <w:p w14:paraId="780F155B" w14:textId="18F6F164" w:rsidR="001B303A" w:rsidRDefault="001B303A" w:rsidP="00C23165">
      <w:pPr>
        <w:pStyle w:val="NormalWeb"/>
      </w:pPr>
      <w:r>
        <w:t>Điều 7. Đào tạo, chỉ đạo tuyển và nghiên cứu khoa học.</w:t>
      </w:r>
    </w:p>
    <w:p w14:paraId="75B32A55" w14:textId="47771E9F" w:rsidR="001B303A" w:rsidRDefault="001B303A" w:rsidP="00C23165">
      <w:pPr>
        <w:pStyle w:val="Heading2"/>
      </w:pPr>
      <w:bookmarkStart w:id="33" w:name="_Toc123773081"/>
      <w:r>
        <w:t>1.3. Một số phương pháp đánh giá tình trạng dinh dưỡng của bệnh nhâ</w:t>
      </w:r>
      <w:r w:rsidR="00F655A3">
        <w:t>n</w:t>
      </w:r>
      <w:bookmarkEnd w:id="33"/>
    </w:p>
    <w:p w14:paraId="4ACF5E41" w14:textId="67327036" w:rsidR="001B303A" w:rsidRDefault="001B303A" w:rsidP="00C23165">
      <w:pPr>
        <w:pStyle w:val="NormalWeb"/>
      </w:pPr>
      <w:r>
        <w:t>Phương pháp nhân trắc học dinh dưỡng là đo các cấu trúc cơ thế để đánh giá TTDD. Đó là kết quá tổng hợp của các yếu tố di truyền đổi về kích thước và môi trường bên ngoài, trong đó yêu t</w:t>
      </w:r>
      <w:r w:rsidR="002F266C">
        <w:t>ố</w:t>
      </w:r>
      <w:r>
        <w:t xml:space="preserve"> </w:t>
      </w:r>
      <w:r w:rsidR="002F266C">
        <w:t>dinh dưỡng</w:t>
      </w:r>
      <w:r>
        <w:t xml:space="preserve"> cổ vai tr</w:t>
      </w:r>
      <w:r w:rsidR="00402E5E">
        <w:t>ò</w:t>
      </w:r>
      <w:r>
        <w:t xml:space="preserve"> rất quan trọng.</w:t>
      </w:r>
    </w:p>
    <w:p w14:paraId="105FCC97" w14:textId="7664392B" w:rsidR="001B303A" w:rsidRDefault="001B303A" w:rsidP="00C23165">
      <w:pPr>
        <w:pStyle w:val="NormalWeb"/>
      </w:pPr>
      <w:r>
        <w:t xml:space="preserve">Trong thực hành lâm sàng, các số đo thường được sử dụng là: </w:t>
      </w:r>
      <w:r w:rsidR="00E76386">
        <w:t>trọ</w:t>
      </w:r>
      <w:r>
        <w:t>ng lượng cơ thể (bao gồm cả tỷ lệ thay đổi trọng lượng). các kích thước về độ dài đặc biệt là chiều cao, cấu trúc cơ thể và dự trữ năng lượng và protein thông qua các mô mềm</w:t>
      </w:r>
      <w:r w:rsidR="00460D69">
        <w:t xml:space="preserve"> bề</w:t>
      </w:r>
      <w:r>
        <w:t xml:space="preserve"> mặt, khối mỡ (vòng eo, BMI, bề dày lớp mỡ dưới da).</w:t>
      </w:r>
    </w:p>
    <w:p w14:paraId="463882B0" w14:textId="77777777" w:rsidR="001B303A" w:rsidRDefault="001B303A" w:rsidP="00C23165">
      <w:pPr>
        <w:pStyle w:val="NormalWeb"/>
      </w:pPr>
      <w:r>
        <w:t>Chỉ số khối cơ thể:</w:t>
      </w:r>
    </w:p>
    <w:p w14:paraId="00FA7EDF" w14:textId="250CAA62" w:rsidR="001B303A" w:rsidRDefault="001B303A" w:rsidP="00C23165">
      <w:pPr>
        <w:pStyle w:val="NormalWeb"/>
      </w:pPr>
      <w:r>
        <w:t>Thư</w:t>
      </w:r>
      <w:r w:rsidR="00071306">
        <w:t>ờ</w:t>
      </w:r>
      <w:r>
        <w:t>ng được biết đến với chữ viết tắt BMI (Body Mass Index) được dùng để đánh giá mức độ gầy hay béo của một người tốt hơn so với cân nặng đơn thu</w:t>
      </w:r>
      <w:r w:rsidR="009D025B">
        <w:t>ầ</w:t>
      </w:r>
      <w:r>
        <w:t>n, là cách đánh gi</w:t>
      </w:r>
      <w:r w:rsidR="008240EA">
        <w:t>á</w:t>
      </w:r>
      <w:r>
        <w:t xml:space="preserve"> TTDD đơn giản, là một phần không thể thi</w:t>
      </w:r>
      <w:r w:rsidR="00C2409D">
        <w:t>ếu</w:t>
      </w:r>
      <w:r>
        <w:t xml:space="preserve"> trong các công cụ sàng lọc dinh dưỡng.</w:t>
      </w:r>
    </w:p>
    <w:p w14:paraId="072196F1" w14:textId="4F8D3766" w:rsidR="001B303A" w:rsidRDefault="001B303A" w:rsidP="00C23165">
      <w:pPr>
        <w:pStyle w:val="NormalWeb"/>
      </w:pPr>
      <w:r>
        <w:t>Chỉ số này do nhà bác học người Bỉ Adolphe Quet</w:t>
      </w:r>
      <w:r w:rsidR="00746BC2">
        <w:t>e</w:t>
      </w:r>
      <w:r>
        <w:t>le đưa ra năm 1832</w:t>
      </w:r>
    </w:p>
    <w:p w14:paraId="2EA86000" w14:textId="4652141E" w:rsidR="001B303A" w:rsidRDefault="001B303A" w:rsidP="00C23165">
      <w:pPr>
        <w:pStyle w:val="NormalWeb"/>
      </w:pPr>
      <w:r>
        <w:t>Chỉ số khối cơ thể của một người tính bằng cân nặng của người đó (kg) chia cho bình phương chiều cao (tính bằng m</w:t>
      </w:r>
      <w:r w:rsidR="00B118B7">
        <w:t>é</w:t>
      </w:r>
      <w:r>
        <w:t>t). Có thể tính theo công thức định ngữ hoặc theo những bảng tiêu chuẩn</w:t>
      </w:r>
      <w:r w:rsidR="00F23718">
        <w:t>.</w:t>
      </w:r>
    </w:p>
    <w:p w14:paraId="4FC9AD4B" w14:textId="3C6197E1" w:rsidR="00F23718" w:rsidRPr="00F23718" w:rsidRDefault="00F23718" w:rsidP="00C23165">
      <m:oMathPara>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W</m:t>
              </m:r>
            </m:num>
            <m:den>
              <m:sSup>
                <m:sSupPr>
                  <m:ctrlPr>
                    <w:rPr>
                      <w:rFonts w:ascii="Cambria Math" w:hAnsi="Cambria Math"/>
                    </w:rPr>
                  </m:ctrlPr>
                </m:sSupPr>
                <m:e>
                  <m:r>
                    <w:rPr>
                      <w:rFonts w:ascii="Cambria Math" w:hAnsi="Cambria Math"/>
                    </w:rPr>
                    <m:t>H</m:t>
                  </m:r>
                </m:e>
                <m:sup>
                  <m:r>
                    <m:rPr>
                      <m:sty m:val="p"/>
                    </m:rPr>
                    <w:rPr>
                      <w:rFonts w:ascii="Cambria Math" w:hAnsi="Cambria Math"/>
                    </w:rPr>
                    <m:t>2</m:t>
                  </m:r>
                </m:sup>
              </m:sSup>
            </m:den>
          </m:f>
        </m:oMath>
      </m:oMathPara>
    </w:p>
    <w:p w14:paraId="0709FE2D" w14:textId="77777777" w:rsidR="00F23718" w:rsidRPr="00F23718" w:rsidRDefault="00F23718" w:rsidP="00C23165">
      <w:r w:rsidRPr="00F23718">
        <w:t>Trong đó:</w:t>
      </w:r>
    </w:p>
    <w:p w14:paraId="2568B55A" w14:textId="051FB932" w:rsidR="00F23718" w:rsidRPr="00F23718" w:rsidRDefault="00F23718" w:rsidP="00C23165">
      <w:r w:rsidRPr="00F23718">
        <w:t>BMI: chỉ số khổi cơ thể (kg</w:t>
      </w:r>
      <w:r>
        <w:t>/m</w:t>
      </w:r>
      <w:r>
        <w:rPr>
          <w:vertAlign w:val="superscript"/>
        </w:rPr>
        <w:t>2</w:t>
      </w:r>
      <w:r w:rsidRPr="00F23718">
        <w:t>)</w:t>
      </w:r>
    </w:p>
    <w:p w14:paraId="3D020F98" w14:textId="2D10545C" w:rsidR="00F23718" w:rsidRPr="00F23718" w:rsidRDefault="00F23718" w:rsidP="00C23165">
      <w:r w:rsidRPr="00F23718">
        <w:t>W: Cân nặng (kg)</w:t>
      </w:r>
    </w:p>
    <w:p w14:paraId="131D0227" w14:textId="668112CE" w:rsidR="00F23718" w:rsidRPr="00F23718" w:rsidRDefault="00F23718" w:rsidP="00C23165">
      <w:r w:rsidRPr="00F23718">
        <w:t>H: Chiều cao (m)</w:t>
      </w:r>
    </w:p>
    <w:p w14:paraId="5AE85407" w14:textId="77777777" w:rsidR="00F23718" w:rsidRPr="00F23718" w:rsidRDefault="00F23718" w:rsidP="00C23165">
      <w:r w:rsidRPr="00F23718">
        <w:t>Bảng phân loại dinh dưỡng dành cho người trưởng thành, thống nhất</w:t>
      </w:r>
    </w:p>
    <w:p w14:paraId="1DEC83C9" w14:textId="283FA5E8" w:rsidR="00F23718" w:rsidRPr="00F23718" w:rsidRDefault="00F23718" w:rsidP="00C23165">
      <w:r w:rsidRPr="00F23718">
        <w:t>sử d</w:t>
      </w:r>
      <w:r w:rsidR="00915973">
        <w:t>u</w:t>
      </w:r>
      <w:r w:rsidRPr="00F23718">
        <w:t xml:space="preserve">ng thang phân loại của </w:t>
      </w:r>
      <w:r>
        <w:t>W</w:t>
      </w:r>
      <w:r w:rsidRPr="00F23718">
        <w:t>HO</w:t>
      </w:r>
      <w:r>
        <w:t>.</w:t>
      </w:r>
    </w:p>
    <w:p w14:paraId="1588776F" w14:textId="77777777" w:rsidR="00F23718" w:rsidRPr="00F23718" w:rsidRDefault="00F23718" w:rsidP="00C23165">
      <w:r w:rsidRPr="00F23718">
        <w:t>Chỉ số BMI</w:t>
      </w:r>
    </w:p>
    <w:tbl>
      <w:tblPr>
        <w:tblStyle w:val="TableGrid"/>
        <w:tblW w:w="0" w:type="auto"/>
        <w:tblInd w:w="0" w:type="dxa"/>
        <w:tblLook w:val="04A0" w:firstRow="1" w:lastRow="0" w:firstColumn="1" w:lastColumn="0" w:noHBand="0" w:noVBand="1"/>
      </w:tblPr>
      <w:tblGrid>
        <w:gridCol w:w="4555"/>
        <w:gridCol w:w="4556"/>
      </w:tblGrid>
      <w:tr w:rsidR="00F23718" w14:paraId="1D7EA729" w14:textId="77777777" w:rsidTr="00F23718">
        <w:tc>
          <w:tcPr>
            <w:tcW w:w="4555" w:type="dxa"/>
          </w:tcPr>
          <w:p w14:paraId="5A29439D" w14:textId="26FF0D0F" w:rsidR="00F23718" w:rsidRPr="00F23718" w:rsidRDefault="00F23718" w:rsidP="00C23165">
            <w:r w:rsidRPr="00F23718">
              <w:t>Phân loại</w:t>
            </w:r>
          </w:p>
        </w:tc>
        <w:tc>
          <w:tcPr>
            <w:tcW w:w="4556" w:type="dxa"/>
          </w:tcPr>
          <w:p w14:paraId="7C13C522" w14:textId="7F862BD6" w:rsidR="00F23718" w:rsidRPr="00F23718" w:rsidRDefault="00F23718" w:rsidP="00C23165">
            <w:r w:rsidRPr="00F23718">
              <w:t>BMI (kg/m</w:t>
            </w:r>
            <w:r w:rsidRPr="00F23718">
              <w:rPr>
                <w:vertAlign w:val="superscript"/>
              </w:rPr>
              <w:t>2)</w:t>
            </w:r>
          </w:p>
        </w:tc>
      </w:tr>
      <w:tr w:rsidR="00F23718" w14:paraId="4AE3DEC6" w14:textId="77777777" w:rsidTr="00F23718">
        <w:tc>
          <w:tcPr>
            <w:tcW w:w="4555" w:type="dxa"/>
          </w:tcPr>
          <w:p w14:paraId="1EDF8279" w14:textId="17D16E67" w:rsidR="00F23718" w:rsidRPr="00656EF1" w:rsidRDefault="00656EF1" w:rsidP="00C23165">
            <w:r>
              <w:t>Gầy độ III</w:t>
            </w:r>
          </w:p>
        </w:tc>
        <w:tc>
          <w:tcPr>
            <w:tcW w:w="4556" w:type="dxa"/>
          </w:tcPr>
          <w:p w14:paraId="7F9D26BB" w14:textId="25D4B326" w:rsidR="00F23718" w:rsidRPr="00870D3C" w:rsidRDefault="00870D3C" w:rsidP="00C23165">
            <w:r>
              <w:t>&lt;16</w:t>
            </w:r>
          </w:p>
        </w:tc>
      </w:tr>
      <w:tr w:rsidR="00656EF1" w14:paraId="6B4E3A43" w14:textId="77777777" w:rsidTr="00F23718">
        <w:tc>
          <w:tcPr>
            <w:tcW w:w="4555" w:type="dxa"/>
          </w:tcPr>
          <w:p w14:paraId="05037D3B" w14:textId="3B85DAB7" w:rsidR="00656EF1" w:rsidRDefault="00656EF1" w:rsidP="00C23165">
            <w:r>
              <w:t>Gầy độ II</w:t>
            </w:r>
          </w:p>
        </w:tc>
        <w:tc>
          <w:tcPr>
            <w:tcW w:w="4556" w:type="dxa"/>
          </w:tcPr>
          <w:p w14:paraId="71E7F927" w14:textId="125EA39F" w:rsidR="00656EF1" w:rsidRPr="00870D3C" w:rsidRDefault="00870D3C" w:rsidP="00C23165">
            <w:r>
              <w:t>16-16,9</w:t>
            </w:r>
          </w:p>
        </w:tc>
      </w:tr>
      <w:tr w:rsidR="00656EF1" w14:paraId="7C44405B" w14:textId="77777777" w:rsidTr="00F23718">
        <w:tc>
          <w:tcPr>
            <w:tcW w:w="4555" w:type="dxa"/>
          </w:tcPr>
          <w:p w14:paraId="2C20A324" w14:textId="18D17109" w:rsidR="00656EF1" w:rsidRDefault="00656EF1" w:rsidP="00C23165">
            <w:r>
              <w:t>Gầy độ I</w:t>
            </w:r>
          </w:p>
        </w:tc>
        <w:tc>
          <w:tcPr>
            <w:tcW w:w="4556" w:type="dxa"/>
          </w:tcPr>
          <w:p w14:paraId="7B1F5672" w14:textId="5F06F1FE" w:rsidR="00656EF1" w:rsidRPr="00870D3C" w:rsidRDefault="00870D3C" w:rsidP="00C23165">
            <w:r>
              <w:t>17-18,5</w:t>
            </w:r>
          </w:p>
        </w:tc>
      </w:tr>
      <w:tr w:rsidR="00656EF1" w14:paraId="42B68886" w14:textId="77777777" w:rsidTr="00F23718">
        <w:tc>
          <w:tcPr>
            <w:tcW w:w="4555" w:type="dxa"/>
          </w:tcPr>
          <w:p w14:paraId="4C9A4197" w14:textId="2527C599" w:rsidR="00656EF1" w:rsidRDefault="00656EF1" w:rsidP="00C23165">
            <w:r>
              <w:t>Bình thường</w:t>
            </w:r>
          </w:p>
        </w:tc>
        <w:tc>
          <w:tcPr>
            <w:tcW w:w="4556" w:type="dxa"/>
          </w:tcPr>
          <w:p w14:paraId="54D3216F" w14:textId="7968F964" w:rsidR="00656EF1" w:rsidRPr="00870D3C" w:rsidRDefault="00870D3C" w:rsidP="00C23165">
            <w:r>
              <w:t>18,5-24,9</w:t>
            </w:r>
          </w:p>
        </w:tc>
      </w:tr>
      <w:tr w:rsidR="00656EF1" w14:paraId="2CED58D4" w14:textId="77777777" w:rsidTr="00F23718">
        <w:tc>
          <w:tcPr>
            <w:tcW w:w="4555" w:type="dxa"/>
          </w:tcPr>
          <w:p w14:paraId="78CC8B4E" w14:textId="2C4E9EC7" w:rsidR="00656EF1" w:rsidRDefault="00656EF1" w:rsidP="00C23165">
            <w:r>
              <w:t>Thừa cân</w:t>
            </w:r>
          </w:p>
        </w:tc>
        <w:tc>
          <w:tcPr>
            <w:tcW w:w="4556" w:type="dxa"/>
          </w:tcPr>
          <w:p w14:paraId="5A092C17" w14:textId="3FEF82BD" w:rsidR="00656EF1" w:rsidRPr="00870D3C" w:rsidRDefault="005B6175" w:rsidP="00C23165">
            <w:r>
              <w:t>≥</w:t>
            </w:r>
            <w:r w:rsidR="00870D3C">
              <w:t>25</w:t>
            </w:r>
          </w:p>
        </w:tc>
      </w:tr>
      <w:tr w:rsidR="00656EF1" w14:paraId="55A4A585" w14:textId="77777777" w:rsidTr="00F23718">
        <w:tc>
          <w:tcPr>
            <w:tcW w:w="4555" w:type="dxa"/>
          </w:tcPr>
          <w:p w14:paraId="7CE34497" w14:textId="68C85F67" w:rsidR="00656EF1" w:rsidRDefault="00656EF1" w:rsidP="00C23165">
            <w:r>
              <w:t>Tiền béo phì</w:t>
            </w:r>
          </w:p>
        </w:tc>
        <w:tc>
          <w:tcPr>
            <w:tcW w:w="4556" w:type="dxa"/>
          </w:tcPr>
          <w:p w14:paraId="35CB5C67" w14:textId="3A99EE0C" w:rsidR="00656EF1" w:rsidRPr="00870D3C" w:rsidRDefault="00870D3C" w:rsidP="00C23165">
            <w:r>
              <w:t>25-29,9</w:t>
            </w:r>
          </w:p>
        </w:tc>
      </w:tr>
      <w:tr w:rsidR="00656EF1" w14:paraId="21404772" w14:textId="77777777" w:rsidTr="00F23718">
        <w:tc>
          <w:tcPr>
            <w:tcW w:w="4555" w:type="dxa"/>
          </w:tcPr>
          <w:p w14:paraId="060496A9" w14:textId="10A468D4" w:rsidR="00656EF1" w:rsidRDefault="00656EF1" w:rsidP="00C23165">
            <w:r>
              <w:t>Béo phì độ I</w:t>
            </w:r>
          </w:p>
        </w:tc>
        <w:tc>
          <w:tcPr>
            <w:tcW w:w="4556" w:type="dxa"/>
          </w:tcPr>
          <w:p w14:paraId="791477AE" w14:textId="16551073" w:rsidR="00656EF1" w:rsidRPr="00870D3C" w:rsidRDefault="00870D3C" w:rsidP="00C23165">
            <w:r>
              <w:t>30-34,9</w:t>
            </w:r>
          </w:p>
        </w:tc>
      </w:tr>
      <w:tr w:rsidR="00656EF1" w14:paraId="3EE22CD3" w14:textId="77777777" w:rsidTr="00F23718">
        <w:tc>
          <w:tcPr>
            <w:tcW w:w="4555" w:type="dxa"/>
          </w:tcPr>
          <w:p w14:paraId="6F3EE50B" w14:textId="65D2BAD9" w:rsidR="00656EF1" w:rsidRDefault="008A0457" w:rsidP="00C23165">
            <w:r>
              <w:t>Béo phì độ II</w:t>
            </w:r>
          </w:p>
        </w:tc>
        <w:tc>
          <w:tcPr>
            <w:tcW w:w="4556" w:type="dxa"/>
          </w:tcPr>
          <w:p w14:paraId="5AE5D9D2" w14:textId="2F07B97F" w:rsidR="00656EF1" w:rsidRPr="00870D3C" w:rsidRDefault="00870D3C" w:rsidP="00C23165">
            <w:r>
              <w:t>35-29,9</w:t>
            </w:r>
          </w:p>
        </w:tc>
      </w:tr>
      <w:tr w:rsidR="00656EF1" w14:paraId="49409D81" w14:textId="77777777" w:rsidTr="00F23718">
        <w:tc>
          <w:tcPr>
            <w:tcW w:w="4555" w:type="dxa"/>
          </w:tcPr>
          <w:p w14:paraId="67CFEE3C" w14:textId="5468CB82" w:rsidR="00656EF1" w:rsidRDefault="008A0457" w:rsidP="00C23165">
            <w:r>
              <w:t>Béo phì độ III</w:t>
            </w:r>
          </w:p>
        </w:tc>
        <w:tc>
          <w:tcPr>
            <w:tcW w:w="4556" w:type="dxa"/>
          </w:tcPr>
          <w:p w14:paraId="2EF35CEC" w14:textId="7E16B589" w:rsidR="00656EF1" w:rsidRPr="00870D3C" w:rsidRDefault="005B6175" w:rsidP="00C23165">
            <w:r>
              <w:t>≥</w:t>
            </w:r>
            <w:r w:rsidR="00870D3C">
              <w:t>40</w:t>
            </w:r>
          </w:p>
        </w:tc>
      </w:tr>
    </w:tbl>
    <w:p w14:paraId="7EB1E862" w14:textId="77777777" w:rsidR="00F23718" w:rsidRDefault="00F23718" w:rsidP="00C23165"/>
    <w:p w14:paraId="51F988B0" w14:textId="23DD5FD3" w:rsidR="00F23718" w:rsidRPr="00F23718" w:rsidRDefault="00F23718" w:rsidP="00C23165">
      <w:r w:rsidRPr="00F23718">
        <w:t>Đánh giá TTDD bằng số đo nhân trắc</w:t>
      </w:r>
    </w:p>
    <w:p w14:paraId="59901CD3" w14:textId="2F1A3020" w:rsidR="00F23718" w:rsidRPr="00F23718" w:rsidRDefault="00F23718" w:rsidP="00C23165">
      <w:r>
        <w:t xml:space="preserve">- Khối </w:t>
      </w:r>
      <w:r w:rsidRPr="00F23718">
        <w:t>lượng cơ th</w:t>
      </w:r>
      <w:r>
        <w:t>ể</w:t>
      </w:r>
      <w:r w:rsidRPr="00F23718">
        <w:t>, biểu hiện bằng c</w:t>
      </w:r>
      <w:r w:rsidR="00745C8C">
        <w:t>â</w:t>
      </w:r>
      <w:r w:rsidRPr="00F23718">
        <w:t>n nặng.</w:t>
      </w:r>
    </w:p>
    <w:p w14:paraId="08AEB9C6" w14:textId="605414D2" w:rsidR="00F23718" w:rsidRPr="00117A02" w:rsidRDefault="00F23718" w:rsidP="00C23165">
      <w:r>
        <w:t>-</w:t>
      </w:r>
      <w:r w:rsidRPr="00F23718">
        <w:t xml:space="preserve"> Kích thước chiều cao đứng</w:t>
      </w:r>
      <w:r w:rsidR="00117A02">
        <w:t>.</w:t>
      </w:r>
    </w:p>
    <w:p w14:paraId="3219A2B8" w14:textId="2490B216" w:rsidR="00F23718" w:rsidRPr="00F23718" w:rsidRDefault="00F23718" w:rsidP="00C23165">
      <w:r>
        <w:t>-</w:t>
      </w:r>
      <w:r w:rsidRPr="00F23718">
        <w:t xml:space="preserve"> Cấu trúc cơ thể và các dự trữ về năng lượng và protein, thông qua các mô</w:t>
      </w:r>
    </w:p>
    <w:p w14:paraId="169BDBA6" w14:textId="36ADCA93" w:rsidR="00F23718" w:rsidRPr="00116479" w:rsidRDefault="00F23718" w:rsidP="00C23165">
      <w:r w:rsidRPr="00F23718">
        <w:t>mềm bể mặt như lớp mỡ dưới da và cơ</w:t>
      </w:r>
      <w:r w:rsidR="00116479">
        <w:t>.</w:t>
      </w:r>
    </w:p>
    <w:p w14:paraId="325A7CA8" w14:textId="72C0B243" w:rsidR="003E0B4E" w:rsidRDefault="00F23718" w:rsidP="00C23165">
      <w:r w:rsidRPr="00F23718">
        <w:t>C</w:t>
      </w:r>
      <w:r>
        <w:t>â</w:t>
      </w:r>
      <w:r w:rsidRPr="00F23718">
        <w:t>n trọng lượng cơ th</w:t>
      </w:r>
      <w:r>
        <w:t>ể</w:t>
      </w:r>
      <w:r w:rsidRPr="00F23718">
        <w:t>:</w:t>
      </w:r>
    </w:p>
    <w:p w14:paraId="700D2CF1" w14:textId="72E5EAA0" w:rsidR="003E0B4E" w:rsidRPr="003E0B4E" w:rsidRDefault="003E0B4E" w:rsidP="00C23165">
      <w:r>
        <w:t>Cân trọng lượng: sử dụng cân điện tử SECA có độ chính xác tới 0,1 kg để cân trọng lượng. Khi</w:t>
      </w:r>
      <w:r w:rsidR="00AF7C61">
        <w:t xml:space="preserve"> </w:t>
      </w:r>
      <w:r>
        <w:t>cân bệnh nhân mặc quần áo gọn nhất, chân không mang giảy, d</w:t>
      </w:r>
      <w:r w:rsidR="00CB1E37">
        <w:t>é</w:t>
      </w:r>
      <w:r>
        <w:t>p, không đội mũ.</w:t>
      </w:r>
      <w:r w:rsidR="004A3916">
        <w:t xml:space="preserve"> </w:t>
      </w:r>
      <w:r>
        <w:t xml:space="preserve">Cân được đặt ở vị trí </w:t>
      </w:r>
      <w:r w:rsidR="00270A1F">
        <w:t>ổ</w:t>
      </w:r>
      <w:r>
        <w:t>n định và bằng phẳng. Điều chính cân về số 0 trước khi đo. Bệnh nhân đứng giữa bản cân, không cử động, mắt nhìn thẳng, trọng lượng phân bổ đều cá hai chân. Ki</w:t>
      </w:r>
      <w:r w:rsidR="00EF6DB2">
        <w:t>ể</w:t>
      </w:r>
      <w:r>
        <w:t>m tra với một vật chuẩn để kiểm soát độ chính xác và độ nhạy của cân</w:t>
      </w:r>
      <w:r w:rsidR="00E95170">
        <w:t>.</w:t>
      </w:r>
      <w:r>
        <w:t xml:space="preserve"> Trọng lượng cơ thể được tính bằng kg với 1 s</w:t>
      </w:r>
      <w:r w:rsidR="00E85354">
        <w:t>ố</w:t>
      </w:r>
      <w:r>
        <w:t xml:space="preserve"> lẻ sau dấu phẩy.</w:t>
      </w:r>
    </w:p>
    <w:p w14:paraId="44821F99" w14:textId="5BA194D3" w:rsidR="003E0B4E" w:rsidRPr="00065CB5" w:rsidRDefault="003E0B4E" w:rsidP="00C23165">
      <w:r>
        <w:t>Tỷ lệ thay đổi trọng lượng cơ thể</w:t>
      </w:r>
      <w:r w:rsidR="00065CB5">
        <w:t>:</w:t>
      </w:r>
    </w:p>
    <w:p w14:paraId="5DEA6E11" w14:textId="2EF0172A" w:rsidR="009B4397" w:rsidRPr="009B4397" w:rsidRDefault="009B4397" w:rsidP="00C23165">
      <m:oMathPara>
        <m:oMath>
          <m:r>
            <w:rPr>
              <w:rFonts w:ascii="Cambria Math" w:hAnsi="Cambria Math"/>
            </w:rPr>
            <m:t>Thay</m:t>
          </m:r>
          <m:r>
            <m:rPr>
              <m:sty m:val="p"/>
            </m:rPr>
            <w:rPr>
              <w:rFonts w:ascii="Cambria Math" w:hAnsi="Cambria Math"/>
            </w:rPr>
            <m:t xml:space="preserve"> đổ</m:t>
          </m:r>
          <m:r>
            <w:rPr>
              <w:rFonts w:ascii="Cambria Math" w:hAnsi="Cambria Math"/>
            </w:rPr>
            <m:t>i</m:t>
          </m:r>
          <m:r>
            <m:rPr>
              <m:sty m:val="p"/>
            </m:rPr>
            <w:rPr>
              <w:rFonts w:ascii="Cambria Math" w:hAnsi="Cambria Math"/>
            </w:rPr>
            <m:t xml:space="preserve"> (%)=</m:t>
          </m:r>
          <m:f>
            <m:fPr>
              <m:ctrlPr>
                <w:rPr>
                  <w:rFonts w:ascii="Cambria Math" w:hAnsi="Cambria Math"/>
                </w:rPr>
              </m:ctrlPr>
            </m:fPr>
            <m:num>
              <m:d>
                <m:dPr>
                  <m:begChr m:val="["/>
                  <m:endChr m:val="]"/>
                  <m:ctrlPr>
                    <w:rPr>
                      <w:rFonts w:ascii="Cambria Math" w:hAnsi="Cambria Math"/>
                    </w:rPr>
                  </m:ctrlPr>
                </m:dPr>
                <m:e>
                  <m:r>
                    <w:rPr>
                      <w:rFonts w:ascii="Cambria Math" w:hAnsi="Cambria Math"/>
                    </w:rPr>
                    <m:t>Tr</m:t>
                  </m:r>
                  <m:r>
                    <m:rPr>
                      <m:sty m:val="p"/>
                    </m:rPr>
                    <w:rPr>
                      <w:rFonts w:ascii="Cambria Math" w:hAnsi="Cambria Math"/>
                    </w:rPr>
                    <m:t>ọ</m:t>
                  </m:r>
                  <m:r>
                    <w:rPr>
                      <w:rFonts w:ascii="Cambria Math" w:hAnsi="Cambria Math"/>
                    </w:rPr>
                    <m:t>ng</m:t>
                  </m:r>
                  <m:r>
                    <m:rPr>
                      <m:sty m:val="p"/>
                    </m:rPr>
                    <w:rPr>
                      <w:rFonts w:ascii="Cambria Math" w:hAnsi="Cambria Math"/>
                    </w:rPr>
                    <m:t xml:space="preserve"> </m:t>
                  </m:r>
                  <m:r>
                    <w:rPr>
                      <w:rFonts w:ascii="Cambria Math" w:hAnsi="Cambria Math"/>
                    </w:rPr>
                    <m:t>l</m:t>
                  </m:r>
                  <m:r>
                    <m:rPr>
                      <m:sty m:val="p"/>
                    </m:rPr>
                    <w:rPr>
                      <w:rFonts w:ascii="Cambria Math" w:hAnsi="Cambria Math"/>
                    </w:rPr>
                    <m:t>ượ</m:t>
                  </m:r>
                  <m:r>
                    <w:rPr>
                      <w:rFonts w:ascii="Cambria Math" w:hAnsi="Cambria Math"/>
                    </w:rPr>
                    <m:t>ng</m:t>
                  </m:r>
                  <m:r>
                    <m:rPr>
                      <m:sty m:val="p"/>
                    </m:rPr>
                    <w:rPr>
                      <w:rFonts w:ascii="Cambria Math" w:hAnsi="Cambria Math"/>
                    </w:rPr>
                    <m:t xml:space="preserve"> </m:t>
                  </m:r>
                  <m:r>
                    <w:rPr>
                      <w:rFonts w:ascii="Cambria Math" w:hAnsi="Cambria Math"/>
                    </w:rPr>
                    <m:t>c</m:t>
                  </m:r>
                  <m:r>
                    <m:rPr>
                      <m:sty m:val="p"/>
                    </m:rPr>
                    <w:rPr>
                      <w:rFonts w:ascii="Cambria Math" w:hAnsi="Cambria Math"/>
                    </w:rPr>
                    <m:t xml:space="preserve">ơ </m:t>
                  </m:r>
                  <m:r>
                    <w:rPr>
                      <w:rFonts w:ascii="Cambria Math" w:hAnsi="Cambria Math"/>
                    </w:rPr>
                    <m:t>tr</m:t>
                  </m:r>
                  <m:r>
                    <m:rPr>
                      <m:sty m:val="p"/>
                    </m:rPr>
                    <w:rPr>
                      <w:rFonts w:ascii="Cambria Math" w:hAnsi="Cambria Math"/>
                    </w:rPr>
                    <m:t>ướ</m:t>
                  </m:r>
                  <m:r>
                    <w:rPr>
                      <w:rFonts w:ascii="Cambria Math" w:hAnsi="Cambria Math"/>
                    </w:rPr>
                    <m:t>c</m:t>
                  </m:r>
                  <m:r>
                    <m:rPr>
                      <m:sty m:val="p"/>
                    </m:rPr>
                    <w:rPr>
                      <w:rFonts w:ascii="Cambria Math" w:hAnsi="Cambria Math"/>
                    </w:rPr>
                    <m:t xml:space="preserve"> đâ</m:t>
                  </m:r>
                  <m:r>
                    <w:rPr>
                      <w:rFonts w:ascii="Cambria Math" w:hAnsi="Cambria Math"/>
                    </w:rPr>
                    <m:t>y</m:t>
                  </m:r>
                  <m:r>
                    <m:rPr>
                      <m:sty m:val="p"/>
                    </m:rPr>
                    <w:rPr>
                      <w:rFonts w:ascii="Cambria Math" w:hAnsi="Cambria Math"/>
                    </w:rPr>
                    <m:t xml:space="preserve"> </m:t>
                  </m:r>
                  <m:d>
                    <m:dPr>
                      <m:ctrlPr>
                        <w:rPr>
                          <w:rFonts w:ascii="Cambria Math" w:hAnsi="Cambria Math"/>
                        </w:rPr>
                      </m:ctrlPr>
                    </m:dPr>
                    <m:e>
                      <m:r>
                        <w:rPr>
                          <w:rFonts w:ascii="Cambria Math" w:hAnsi="Cambria Math"/>
                        </w:rPr>
                        <m:t>kg</m:t>
                      </m:r>
                    </m:e>
                  </m:d>
                  <m:r>
                    <m:rPr>
                      <m:sty m:val="p"/>
                    </m:rPr>
                    <w:rPr>
                      <w:rFonts w:ascii="Cambria Math" w:hAnsi="Cambria Math"/>
                    </w:rPr>
                    <m:t>-</m:t>
                  </m:r>
                  <m:r>
                    <w:rPr>
                      <w:rFonts w:ascii="Cambria Math" w:hAnsi="Cambria Math"/>
                    </w:rPr>
                    <m:t>Tr</m:t>
                  </m:r>
                  <m:r>
                    <m:rPr>
                      <m:sty m:val="p"/>
                    </m:rPr>
                    <w:rPr>
                      <w:rFonts w:ascii="Cambria Math" w:hAnsi="Cambria Math"/>
                    </w:rPr>
                    <m:t>ọ</m:t>
                  </m:r>
                  <m:r>
                    <w:rPr>
                      <w:rFonts w:ascii="Cambria Math" w:hAnsi="Cambria Math"/>
                    </w:rPr>
                    <m:t>ng</m:t>
                  </m:r>
                  <m:r>
                    <m:rPr>
                      <m:sty m:val="p"/>
                    </m:rPr>
                    <w:rPr>
                      <w:rFonts w:ascii="Cambria Math" w:hAnsi="Cambria Math"/>
                    </w:rPr>
                    <m:t xml:space="preserve"> </m:t>
                  </m:r>
                  <m:r>
                    <w:rPr>
                      <w:rFonts w:ascii="Cambria Math" w:hAnsi="Cambria Math"/>
                    </w:rPr>
                    <m:t>l</m:t>
                  </m:r>
                  <m:r>
                    <m:rPr>
                      <m:sty m:val="p"/>
                    </m:rPr>
                    <w:rPr>
                      <w:rFonts w:ascii="Cambria Math" w:hAnsi="Cambria Math"/>
                    </w:rPr>
                    <m:t>ượ</m:t>
                  </m:r>
                  <m:r>
                    <w:rPr>
                      <w:rFonts w:ascii="Cambria Math" w:hAnsi="Cambria Math"/>
                    </w:rPr>
                    <m:t>ng</m:t>
                  </m:r>
                  <m:r>
                    <m:rPr>
                      <m:sty m:val="p"/>
                    </m:rPr>
                    <w:rPr>
                      <w:rFonts w:ascii="Cambria Math" w:hAnsi="Cambria Math"/>
                    </w:rPr>
                    <m:t xml:space="preserve"> </m:t>
                  </m:r>
                  <m:r>
                    <w:rPr>
                      <w:rFonts w:ascii="Cambria Math" w:hAnsi="Cambria Math"/>
                    </w:rPr>
                    <m:t>hi</m:t>
                  </m:r>
                  <m:r>
                    <m:rPr>
                      <m:sty m:val="p"/>
                    </m:rPr>
                    <w:rPr>
                      <w:rFonts w:ascii="Cambria Math" w:hAnsi="Cambria Math"/>
                    </w:rPr>
                    <m:t>ệ</m:t>
                  </m:r>
                  <m:r>
                    <w:rPr>
                      <w:rFonts w:ascii="Cambria Math" w:hAnsi="Cambria Math"/>
                    </w:rPr>
                    <m:t>n</m:t>
                  </m:r>
                  <m:r>
                    <m:rPr>
                      <m:sty m:val="p"/>
                    </m:rPr>
                    <w:rPr>
                      <w:rFonts w:ascii="Cambria Math" w:hAnsi="Cambria Math"/>
                    </w:rPr>
                    <m:t xml:space="preserve"> </m:t>
                  </m:r>
                  <m:r>
                    <w:rPr>
                      <w:rFonts w:ascii="Cambria Math" w:hAnsi="Cambria Math"/>
                    </w:rPr>
                    <m:t>t</m:t>
                  </m:r>
                  <m:r>
                    <m:rPr>
                      <m:sty m:val="p"/>
                    </m:rPr>
                    <w:rPr>
                      <w:rFonts w:ascii="Cambria Math" w:hAnsi="Cambria Math"/>
                    </w:rPr>
                    <m:t>ạ</m:t>
                  </m:r>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kg</m:t>
                      </m:r>
                    </m:e>
                  </m:d>
                </m:e>
              </m:d>
              <m:r>
                <w:rPr>
                  <w:rFonts w:ascii="Cambria Math" w:hAnsi="Cambria Math"/>
                </w:rPr>
                <m:t>x</m:t>
              </m:r>
              <m:r>
                <m:rPr>
                  <m:sty m:val="p"/>
                </m:rPr>
                <w:rPr>
                  <w:rFonts w:ascii="Cambria Math" w:hAnsi="Cambria Math"/>
                </w:rPr>
                <m:t>100</m:t>
              </m:r>
            </m:num>
            <m:den>
              <m:r>
                <w:rPr>
                  <w:rFonts w:ascii="Cambria Math" w:hAnsi="Cambria Math"/>
                </w:rPr>
                <m:t>Tr</m:t>
              </m:r>
              <m:r>
                <m:rPr>
                  <m:sty m:val="p"/>
                </m:rPr>
                <w:rPr>
                  <w:rFonts w:ascii="Cambria Math" w:hAnsi="Cambria Math"/>
                </w:rPr>
                <m:t>ọ</m:t>
              </m:r>
              <m:r>
                <w:rPr>
                  <w:rFonts w:ascii="Cambria Math" w:hAnsi="Cambria Math"/>
                </w:rPr>
                <m:t>ng</m:t>
              </m:r>
              <m:r>
                <m:rPr>
                  <m:sty m:val="p"/>
                </m:rPr>
                <w:rPr>
                  <w:rFonts w:ascii="Cambria Math" w:hAnsi="Cambria Math"/>
                </w:rPr>
                <m:t xml:space="preserve"> </m:t>
              </m:r>
              <m:r>
                <w:rPr>
                  <w:rFonts w:ascii="Cambria Math" w:hAnsi="Cambria Math"/>
                </w:rPr>
                <m:t>l</m:t>
              </m:r>
              <m:r>
                <m:rPr>
                  <m:sty m:val="p"/>
                </m:rPr>
                <w:rPr>
                  <w:rFonts w:ascii="Cambria Math" w:hAnsi="Cambria Math"/>
                </w:rPr>
                <m:t>ượ</m:t>
              </m:r>
              <m:r>
                <w:rPr>
                  <w:rFonts w:ascii="Cambria Math" w:hAnsi="Cambria Math"/>
                </w:rPr>
                <m:t>ng</m:t>
              </m:r>
              <m:r>
                <m:rPr>
                  <m:sty m:val="p"/>
                </m:rPr>
                <w:rPr>
                  <w:rFonts w:ascii="Cambria Math" w:hAnsi="Cambria Math"/>
                </w:rPr>
                <m:t xml:space="preserve"> </m:t>
              </m:r>
              <m:r>
                <w:rPr>
                  <w:rFonts w:ascii="Cambria Math" w:hAnsi="Cambria Math"/>
                </w:rPr>
                <m:t>tr</m:t>
              </m:r>
              <m:r>
                <m:rPr>
                  <m:sty m:val="p"/>
                </m:rPr>
                <w:rPr>
                  <w:rFonts w:ascii="Cambria Math" w:hAnsi="Cambria Math"/>
                </w:rPr>
                <m:t>ướ</m:t>
              </m:r>
              <m:r>
                <w:rPr>
                  <w:rFonts w:ascii="Cambria Math" w:hAnsi="Cambria Math"/>
                </w:rPr>
                <m:t>c</m:t>
              </m:r>
              <m:r>
                <m:rPr>
                  <m:sty m:val="p"/>
                </m:rPr>
                <w:rPr>
                  <w:rFonts w:ascii="Cambria Math" w:hAnsi="Cambria Math"/>
                </w:rPr>
                <m:t xml:space="preserve"> đâ</m:t>
              </m:r>
              <m:r>
                <w:rPr>
                  <w:rFonts w:ascii="Cambria Math" w:hAnsi="Cambria Math"/>
                </w:rPr>
                <m:t>y</m:t>
              </m:r>
            </m:den>
          </m:f>
        </m:oMath>
      </m:oMathPara>
    </w:p>
    <w:p w14:paraId="0514367E" w14:textId="17715C25" w:rsidR="003E0B4E" w:rsidRPr="00034E73" w:rsidRDefault="003E0B4E" w:rsidP="00C23165">
      <w:r>
        <w:t>Công thức n</w:t>
      </w:r>
      <w:r w:rsidR="001A2F26">
        <w:t>à</w:t>
      </w:r>
      <w:r>
        <w:t>y được sử dụng để tính toán tỷ lệ trọng lượng cơ thể giảm đi hơn</w:t>
      </w:r>
      <w:r w:rsidR="009B4397">
        <w:t xml:space="preserve"> là</w:t>
      </w:r>
      <w:r>
        <w:t xml:space="preserve"> t</w:t>
      </w:r>
      <w:r w:rsidR="00365B9D">
        <w:t>ỷ</w:t>
      </w:r>
      <w:r>
        <w:t xml:space="preserve"> lệ tăng lên, bởi v</w:t>
      </w:r>
      <w:r w:rsidR="00617715">
        <w:t>ì</w:t>
      </w:r>
      <w:r>
        <w:t xml:space="preserve"> t</w:t>
      </w:r>
      <w:r w:rsidR="00617715">
        <w:t>ỷ</w:t>
      </w:r>
      <w:r>
        <w:t xml:space="preserve"> lệ giảm đi là một chỉ tiều quan trọng để xác định nguy cơ</w:t>
      </w:r>
      <w:r w:rsidR="009B4397">
        <w:t xml:space="preserve"> </w:t>
      </w:r>
      <w:r>
        <w:t xml:space="preserve">SDD của bệnh nhân. Khi sử dụng </w:t>
      </w:r>
      <w:r w:rsidR="00F42AD1">
        <w:t>“</w:t>
      </w:r>
      <w:r>
        <w:t>tỷ lệ giảm c</w:t>
      </w:r>
      <w:r w:rsidR="00F42AD1">
        <w:t>ân” như là một thông số để can thiệp</w:t>
      </w:r>
      <w:r w:rsidR="009B4397">
        <w:t xml:space="preserve"> </w:t>
      </w:r>
      <w:r w:rsidR="00F42AD1">
        <w:t>D</w:t>
      </w:r>
      <w:r>
        <w:t>D khi: bệnh nhân sụt cân không mong muốn &gt; 10% trong vòng 3 đến 6 th</w:t>
      </w:r>
      <w:r w:rsidR="00DE0A3C">
        <w:t>á</w:t>
      </w:r>
      <w:r>
        <w:t>ng</w:t>
      </w:r>
      <w:r w:rsidR="009B4397">
        <w:t xml:space="preserve"> </w:t>
      </w:r>
      <w:r>
        <w:t>hoặc bệnh nhân có BMI &lt; 18,5 và có sụt cân không mong muốn &gt; 5% trong 3 đến 6</w:t>
      </w:r>
      <w:r w:rsidR="009B4397">
        <w:t xml:space="preserve"> </w:t>
      </w:r>
      <w:r>
        <w:t>th</w:t>
      </w:r>
      <w:r w:rsidR="00B7611A">
        <w:t>á</w:t>
      </w:r>
      <w:r>
        <w:t>ng. Quá tr</w:t>
      </w:r>
      <w:r w:rsidR="00B7611A">
        <w:t>ình</w:t>
      </w:r>
      <w:r>
        <w:t xml:space="preserve"> cân đo và phòng </w:t>
      </w:r>
      <w:r w:rsidR="00972917">
        <w:t>vấn</w:t>
      </w:r>
      <w:r>
        <w:t xml:space="preserve"> diễn ra tại phòng thủ thuật của khoa Lao h</w:t>
      </w:r>
      <w:r w:rsidR="009B4397">
        <w:t>ô hấ</w:t>
      </w:r>
      <w:r>
        <w:t xml:space="preserve">p BV </w:t>
      </w:r>
      <w:r w:rsidR="00034E73">
        <w:t>P</w:t>
      </w:r>
      <w:r>
        <w:t xml:space="preserve">hổi </w:t>
      </w:r>
      <w:r w:rsidR="00034E73">
        <w:t>Hải Phòng</w:t>
      </w:r>
      <w:r>
        <w:t xml:space="preserve"> cho t</w:t>
      </w:r>
      <w:r w:rsidR="00034E73">
        <w:t>ấ</w:t>
      </w:r>
      <w:r>
        <w:t>t cả các bệnh nhân lao phổi điều trị tại khoa</w:t>
      </w:r>
      <w:r w:rsidR="00034E73">
        <w:t>.</w:t>
      </w:r>
    </w:p>
    <w:p w14:paraId="737B3857" w14:textId="1DA5D8BD" w:rsidR="003E0B4E" w:rsidRPr="009B4397" w:rsidRDefault="003E0B4E" w:rsidP="00C23165">
      <w:r>
        <w:t>Chi</w:t>
      </w:r>
      <w:r w:rsidR="00007024">
        <w:t>ề</w:t>
      </w:r>
      <w:r>
        <w:t>u cao</w:t>
      </w:r>
      <w:r w:rsidR="009B4397">
        <w:t>:</w:t>
      </w:r>
    </w:p>
    <w:p w14:paraId="391CCA2E" w14:textId="1CBE55F2" w:rsidR="003E0B4E" w:rsidRDefault="009B4397" w:rsidP="00C23165">
      <w:r>
        <w:t>-</w:t>
      </w:r>
      <w:r w:rsidR="003E0B4E">
        <w:t xml:space="preserve"> Đo chiều cao đứng: Sử dụng thước đứng bằng thước gỗ 3 mảnh cỏ độ chia</w:t>
      </w:r>
      <w:r>
        <w:t xml:space="preserve"> </w:t>
      </w:r>
      <w:r w:rsidR="003E0B4E">
        <w:t>chính xác tới miimet. Thước được đặt theo chiều thẳng đứng, vuông góc với mặt</w:t>
      </w:r>
      <w:r>
        <w:t xml:space="preserve"> </w:t>
      </w:r>
      <w:r w:rsidR="003E0B4E">
        <w:t>đất nằm ngang. Bệnh nhân b</w:t>
      </w:r>
      <w:r w:rsidR="00BB215B">
        <w:t>ỏ</w:t>
      </w:r>
      <w:r w:rsidR="003E0B4E">
        <w:t xml:space="preserve"> guốc, </w:t>
      </w:r>
      <w:r w:rsidR="00D5093D">
        <w:t>d</w:t>
      </w:r>
      <w:r w:rsidR="003E0B4E">
        <w:t>ép, đi chân không, b</w:t>
      </w:r>
      <w:r w:rsidR="00D5093D">
        <w:t>ỏ</w:t>
      </w:r>
      <w:r w:rsidR="003E0B4E">
        <w:t xml:space="preserve"> tất c</w:t>
      </w:r>
      <w:r w:rsidR="005E6039">
        <w:t>ả</w:t>
      </w:r>
      <w:r w:rsidR="003E0B4E">
        <w:t xml:space="preserve"> các trang sức trên</w:t>
      </w:r>
      <w:r>
        <w:t xml:space="preserve"> </w:t>
      </w:r>
      <w:r w:rsidR="003E0B4E">
        <w:t>tóc, bỏ</w:t>
      </w:r>
      <w:r>
        <w:t xml:space="preserve"> </w:t>
      </w:r>
      <w:r w:rsidR="003E0B4E">
        <w:t>buộc tóc nếu có, đứng quay lưng vào thước đo. Gót chân, bắp chân,</w:t>
      </w:r>
      <w:r>
        <w:t xml:space="preserve"> </w:t>
      </w:r>
      <w:r w:rsidR="003E0B4E">
        <w:t>mông, vai, đầu (</w:t>
      </w:r>
      <w:r w:rsidR="00B21720">
        <w:t>5</w:t>
      </w:r>
      <w:r w:rsidR="003E0B4E">
        <w:t xml:space="preserve"> điểm chạm) theo một đường thẳng áp sát vào thước đo đứng, mắt</w:t>
      </w:r>
      <w:r>
        <w:t xml:space="preserve"> </w:t>
      </w:r>
      <w:r w:rsidR="003E0B4E">
        <w:t xml:space="preserve">nhìn thẳng theo một đường thẳng nằm ngang vuông góc với trục của cơ thể, </w:t>
      </w:r>
      <w:r>
        <w:t>hai</w:t>
      </w:r>
      <w:r w:rsidR="003E0B4E">
        <w:t xml:space="preserve"> ta</w:t>
      </w:r>
      <w:r>
        <w:t>y b</w:t>
      </w:r>
      <w:r w:rsidR="003E0B4E">
        <w:t>ỏ th</w:t>
      </w:r>
      <w:r>
        <w:t>õ</w:t>
      </w:r>
      <w:r w:rsidR="003E0B4E">
        <w:t xml:space="preserve">ng. Kéo cái chặn đầu của thước </w:t>
      </w:r>
      <w:r w:rsidR="00704E1D">
        <w:t>t</w:t>
      </w:r>
      <w:r w:rsidR="003E0B4E">
        <w:t>ừ trên xuỗng dưới, kh</w:t>
      </w:r>
      <w:r w:rsidR="005F0EB7">
        <w:t>i</w:t>
      </w:r>
      <w:r w:rsidR="003E0B4E">
        <w:t xml:space="preserve"> áp sát đến đ</w:t>
      </w:r>
      <w:r w:rsidR="00DF0AFA">
        <w:t>ỉ</w:t>
      </w:r>
      <w:r w:rsidR="003E0B4E">
        <w:t>nh đầu và</w:t>
      </w:r>
      <w:r>
        <w:t xml:space="preserve"> </w:t>
      </w:r>
      <w:r w:rsidR="00DF0AFA">
        <w:t>vu</w:t>
      </w:r>
      <w:r w:rsidR="003E0B4E">
        <w:t>ông góc với thước đo, nh</w:t>
      </w:r>
      <w:r w:rsidR="009F08CC">
        <w:t>ìn</w:t>
      </w:r>
      <w:r w:rsidR="003E0B4E">
        <w:t xml:space="preserve"> vuông g</w:t>
      </w:r>
      <w:r w:rsidR="009F08CC">
        <w:t>ó</w:t>
      </w:r>
      <w:r w:rsidR="003E0B4E">
        <w:t>c vào thước và đọc kết quả. Chi</w:t>
      </w:r>
      <w:r w:rsidR="00BE2037">
        <w:t>ề</w:t>
      </w:r>
      <w:r w:rsidR="003E0B4E">
        <w:t>u cao được</w:t>
      </w:r>
      <w:r>
        <w:t xml:space="preserve"> </w:t>
      </w:r>
      <w:r w:rsidR="003E0B4E">
        <w:t xml:space="preserve">ghỉ bằng </w:t>
      </w:r>
      <w:r w:rsidR="00DE55F0">
        <w:t>c</w:t>
      </w:r>
      <w:r w:rsidR="003E0B4E">
        <w:t>m và lấy 1 số lẻ sau d</w:t>
      </w:r>
      <w:r w:rsidR="00041823">
        <w:t>ấ</w:t>
      </w:r>
      <w:r w:rsidR="003E0B4E">
        <w:t>u phẩy.</w:t>
      </w:r>
    </w:p>
    <w:p w14:paraId="6C09ABD0" w14:textId="05F04B12" w:rsidR="005164E0" w:rsidRPr="00B2198E" w:rsidRDefault="005164E0" w:rsidP="00C23165">
      <w:r>
        <w:t>Phương pháp SGA</w:t>
      </w:r>
      <w:r w:rsidR="00B2198E">
        <w:t>:</w:t>
      </w:r>
    </w:p>
    <w:p w14:paraId="4A114585" w14:textId="6D07D57D" w:rsidR="005164E0" w:rsidRPr="005164E0" w:rsidRDefault="005164E0" w:rsidP="00C23165">
      <w:r>
        <w:t>Phương pháp đ</w:t>
      </w:r>
      <w:r w:rsidR="00B2198E">
        <w:t>á</w:t>
      </w:r>
      <w:r>
        <w:t>nh gi</w:t>
      </w:r>
      <w:r w:rsidR="00B2198E">
        <w:t>á</w:t>
      </w:r>
      <w:r>
        <w:t xml:space="preserve"> t</w:t>
      </w:r>
      <w:r w:rsidR="00B2198E">
        <w:t>ổ</w:t>
      </w:r>
      <w:r>
        <w:t>ng thể TTDD theo chủ quan SGA</w:t>
      </w:r>
    </w:p>
    <w:p w14:paraId="3698E04A" w14:textId="66C6F948" w:rsidR="005164E0" w:rsidRDefault="005164E0" w:rsidP="00C23165">
      <w:r>
        <w:t>Cách đánh giá SGA:</w:t>
      </w:r>
    </w:p>
    <w:p w14:paraId="5B58A116" w14:textId="0428DCC9" w:rsidR="005164E0" w:rsidRDefault="005164E0" w:rsidP="00C23165">
      <w:r>
        <w:t>- Tiền s</w:t>
      </w:r>
      <w:r w:rsidR="004C2B1E">
        <w:t>ử</w:t>
      </w:r>
      <w:r>
        <w:t xml:space="preserve"> bệnh: Bao gồm 6 tiêu chí đánh giá</w:t>
      </w:r>
    </w:p>
    <w:p w14:paraId="75CD00C3" w14:textId="1F8008DA" w:rsidR="005164E0" w:rsidRDefault="005164E0" w:rsidP="00C23165">
      <w:r>
        <w:t xml:space="preserve">1. Thay đổi trọng lượng trong 6 tháng: Sụt cân các mức độ dưới 5% ổn định hoặc tăng cân cho điểm A, sụt cân từ </w:t>
      </w:r>
      <w:r w:rsidR="008E131F">
        <w:t>5</w:t>
      </w:r>
      <w:r>
        <w:t xml:space="preserve"> đến 10% cho điểm B, sụt cân trên 10% cho điểm C.</w:t>
      </w:r>
    </w:p>
    <w:p w14:paraId="1B503E21" w14:textId="1BF213A3" w:rsidR="005164E0" w:rsidRDefault="005164E0" w:rsidP="00C23165">
      <w:r>
        <w:t>2. Thay đổi trọng lượng trong v</w:t>
      </w:r>
      <w:r w:rsidR="003A18E3">
        <w:t>òn</w:t>
      </w:r>
      <w:r>
        <w:t xml:space="preserve">g 2 tuần qua: Tăng cân cho điểm A, cân nặng </w:t>
      </w:r>
      <w:r w:rsidR="00E9761B">
        <w:t>ổ</w:t>
      </w:r>
      <w:r>
        <w:t>n định cho B, sụt cân cho C.</w:t>
      </w:r>
    </w:p>
    <w:p w14:paraId="2E1BD221" w14:textId="3133F808" w:rsidR="005164E0" w:rsidRDefault="005164E0" w:rsidP="00C23165">
      <w:r>
        <w:t>3. Sự thay đ</w:t>
      </w:r>
      <w:r w:rsidR="00E959ED">
        <w:t>ổ</w:t>
      </w:r>
      <w:r>
        <w:t xml:space="preserve">i </w:t>
      </w:r>
      <w:r w:rsidR="00E959ED">
        <w:t>t</w:t>
      </w:r>
      <w:r>
        <w:t>rong chế độ ăn và khẩu phần ăn: Không có v</w:t>
      </w:r>
      <w:r w:rsidR="008B2C5D">
        <w:t>ấ</w:t>
      </w:r>
      <w:r>
        <w:t>n để về thay đổi chế độ ăn hoặc kh</w:t>
      </w:r>
      <w:r w:rsidR="00616F87">
        <w:t>ẩ</w:t>
      </w:r>
      <w:r>
        <w:t>u ph</w:t>
      </w:r>
      <w:r w:rsidR="00616F87">
        <w:t>ầ</w:t>
      </w:r>
      <w:r>
        <w:t>n ăn cho điểm A, thay đổi một chút nhưng không nặng cho điểm B, thay đổi nhiều hoặc nặng cho điểm C.</w:t>
      </w:r>
    </w:p>
    <w:p w14:paraId="22131D56" w14:textId="41E216D0" w:rsidR="005164E0" w:rsidRDefault="005164E0" w:rsidP="00C23165">
      <w:r>
        <w:t>4, Hiện diện của triệu chứng dạ d</w:t>
      </w:r>
      <w:r w:rsidR="00BB1BA0">
        <w:t>à</w:t>
      </w:r>
      <w:r>
        <w:t>y</w:t>
      </w:r>
      <w:r w:rsidR="00BB1BA0">
        <w:t xml:space="preserve"> </w:t>
      </w:r>
      <w:r>
        <w:t>- ruột như là buổn nôn, nôn, tiêu chảy, ch</w:t>
      </w:r>
      <w:r w:rsidR="001D6255">
        <w:t>á</w:t>
      </w:r>
      <w:r>
        <w:t>n ăn kéo d</w:t>
      </w:r>
      <w:r w:rsidR="00FB53DF">
        <w:t>à</w:t>
      </w:r>
      <w:r>
        <w:t>i trên 2 tu</w:t>
      </w:r>
      <w:r w:rsidR="00FB53DF">
        <w:t>ầ</w:t>
      </w:r>
      <w:r>
        <w:t>n: Không có các triệu chứng trên cho điểm A, có một trong các triệu chứng trên nhưng nhẹ cho điểm B, nặng cho điểm C.</w:t>
      </w:r>
    </w:p>
    <w:p w14:paraId="2733B409" w14:textId="5BAE80AC" w:rsidR="005164E0" w:rsidRDefault="005164E0" w:rsidP="00C23165">
      <w:r>
        <w:t>5. Thay đ</w:t>
      </w:r>
      <w:r w:rsidR="00AA6919">
        <w:t>ổ</w:t>
      </w:r>
      <w:r>
        <w:t>i hoạt động chức năng cơ thể: Đi lại hoạt động bỉnh thường không thay đổi cho điểm A, có thể đi lại được hoặc ngồi cho điểm B, nằm tại giường không đi lại được cho điểm C.</w:t>
      </w:r>
    </w:p>
    <w:p w14:paraId="084AC7A5" w14:textId="6F4AD22D" w:rsidR="005164E0" w:rsidRDefault="005164E0" w:rsidP="00C23165">
      <w:r>
        <w:t>6. Nhu c</w:t>
      </w:r>
      <w:r w:rsidR="00895134">
        <w:t>ầ</w:t>
      </w:r>
      <w:r>
        <w:t>u chuyển hóa liên quan đến stress bệnh lý: Nhu cầu chuyển hóa thấp cho điểm A, tăng chuyển hóa cho điểm B, tăng cao cho điểm C.</w:t>
      </w:r>
    </w:p>
    <w:p w14:paraId="0856DF0F" w14:textId="7A7AF0CA" w:rsidR="005164E0" w:rsidRPr="005164E0" w:rsidRDefault="005164E0" w:rsidP="00C23165">
      <w:r>
        <w:t xml:space="preserve">- Thăm khám lâm </w:t>
      </w:r>
      <w:r w:rsidR="00205E2A">
        <w:t>sàng</w:t>
      </w:r>
      <w:r>
        <w:t>: Bao gồm 4 tiêu chí đánh giá:</w:t>
      </w:r>
    </w:p>
    <w:p w14:paraId="065E48C6" w14:textId="6EA25E3A" w:rsidR="005164E0" w:rsidRDefault="005164E0" w:rsidP="00C23165">
      <w:r>
        <w:t>1. Đánh giá việc m</w:t>
      </w:r>
      <w:r w:rsidR="00DB4CAA">
        <w:t>ấ</w:t>
      </w:r>
      <w:r>
        <w:t>t lớp mỡ dưới da tại cơ tam đầu, cơ nhị đầu và lớp mỡ dưới mắt</w:t>
      </w:r>
      <w:r w:rsidR="00A959D7">
        <w:t>;</w:t>
      </w:r>
      <w:r>
        <w:t xml:space="preserve"> không m</w:t>
      </w:r>
      <w:r w:rsidR="00A959D7">
        <w:t>ấ</w:t>
      </w:r>
      <w:r>
        <w:t>t lớp mỡ dưới da cho điểm A, m</w:t>
      </w:r>
      <w:r w:rsidR="005400EB">
        <w:t>ấ</w:t>
      </w:r>
      <w:r>
        <w:t>t lớp mỡ dưới da nhẹ đến tr</w:t>
      </w:r>
      <w:r w:rsidR="006D3811">
        <w:t>u</w:t>
      </w:r>
      <w:r>
        <w:t>ng bình cho điểm B, m</w:t>
      </w:r>
      <w:r w:rsidR="00BB0927">
        <w:t>ấ</w:t>
      </w:r>
      <w:r>
        <w:t>t lớp mỡ dưới da nặng cho điểm C.</w:t>
      </w:r>
    </w:p>
    <w:p w14:paraId="595C34DA" w14:textId="51FF219A" w:rsidR="005164E0" w:rsidRPr="00B12585" w:rsidRDefault="005164E0" w:rsidP="00C23165">
      <w:r>
        <w:t>2. Đánh giá t</w:t>
      </w:r>
      <w:r w:rsidR="00872326">
        <w:t>ì</w:t>
      </w:r>
      <w:r>
        <w:t xml:space="preserve">nh trạng teo cơ tại thái </w:t>
      </w:r>
      <w:r w:rsidR="00872326">
        <w:t>dươ</w:t>
      </w:r>
      <w:r>
        <w:t>ng, xương đ</w:t>
      </w:r>
      <w:r w:rsidR="00B12585">
        <w:t>ò</w:t>
      </w:r>
      <w:r>
        <w:t>n, vai, xương b</w:t>
      </w:r>
      <w:r w:rsidR="00B12585">
        <w:t>ả</w:t>
      </w:r>
      <w:r>
        <w:t xml:space="preserve"> v</w:t>
      </w:r>
      <w:r w:rsidR="00B12585">
        <w:t>a</w:t>
      </w:r>
      <w:r>
        <w:t>i, cơ giữa các xương, đầu gối, cơ tứ đầu đùi và bắp chân: không teo cơ cho điểm A, teo cơ nhẹ đến trung bình cho điểm B, teo cơ nặng cho điểm C</w:t>
      </w:r>
      <w:r w:rsidR="00B12585">
        <w:t>.</w:t>
      </w:r>
    </w:p>
    <w:p w14:paraId="5C8EE625" w14:textId="0E1A90C4" w:rsidR="005164E0" w:rsidRDefault="005164E0" w:rsidP="00C23165">
      <w:r>
        <w:t>3. Đánh gi</w:t>
      </w:r>
      <w:r w:rsidR="00B94A5A">
        <w:t>á</w:t>
      </w:r>
      <w:r>
        <w:t xml:space="preserve"> mức độ ph</w:t>
      </w:r>
      <w:r w:rsidR="00B94A5A">
        <w:t>ù</w:t>
      </w:r>
      <w:r>
        <w:t xml:space="preserve"> tại mắt cá chân và v</w:t>
      </w:r>
      <w:r w:rsidR="00A237C7">
        <w:t>ù</w:t>
      </w:r>
      <w:r>
        <w:t>ng c</w:t>
      </w:r>
      <w:r w:rsidR="00A237C7">
        <w:t>ù</w:t>
      </w:r>
      <w:r>
        <w:t>ng cụ</w:t>
      </w:r>
      <w:r w:rsidR="00A237C7">
        <w:t>t</w:t>
      </w:r>
      <w:r>
        <w:t>: không ph</w:t>
      </w:r>
      <w:r w:rsidR="00822B7E">
        <w:t>ù</w:t>
      </w:r>
      <w:r>
        <w:t xml:space="preserve"> cho điểm A, ph</w:t>
      </w:r>
      <w:r w:rsidR="0065505F">
        <w:t>ù</w:t>
      </w:r>
      <w:r>
        <w:t xml:space="preserve"> nhẹ đến trung bình cho điểm B, ph</w:t>
      </w:r>
      <w:r w:rsidR="0065505F">
        <w:t>ù</w:t>
      </w:r>
      <w:r>
        <w:t xml:space="preserve"> nặng cho điểm C</w:t>
      </w:r>
      <w:r w:rsidR="00FD5C5F">
        <w:t>.</w:t>
      </w:r>
    </w:p>
    <w:p w14:paraId="274C7684" w14:textId="1E86BF6A" w:rsidR="00691EBB" w:rsidRDefault="00691EBB" w:rsidP="00C23165">
      <w:r w:rsidRPr="00691EBB">
        <w:t>4. Đánh giá có hay không dịch cổ chướng v</w:t>
      </w:r>
      <w:r w:rsidR="00FA0B9F">
        <w:t>à</w:t>
      </w:r>
      <w:r w:rsidRPr="00691EBB">
        <w:t xml:space="preserve"> mức độ của nó nếu có: không có</w:t>
      </w:r>
      <w:r>
        <w:t xml:space="preserve"> </w:t>
      </w:r>
      <w:r w:rsidRPr="00691EBB">
        <w:t>địch cổ chướng cho điểm A, có dịch cổ chướng nhẹ đến trung bình cho điểm B, có</w:t>
      </w:r>
      <w:r>
        <w:t xml:space="preserve"> </w:t>
      </w:r>
      <w:r w:rsidRPr="00691EBB">
        <w:t>dịch cổ chướng r</w:t>
      </w:r>
      <w:r w:rsidR="00FA0B9F">
        <w:t>ấ</w:t>
      </w:r>
      <w:r w:rsidRPr="00691EBB">
        <w:t>t nhiều cho điểm C.</w:t>
      </w:r>
    </w:p>
    <w:p w14:paraId="372B2938" w14:textId="3573F611" w:rsidR="00691EBB" w:rsidRDefault="00691EBB" w:rsidP="00C23165">
      <w:r w:rsidRPr="00691EBB">
        <w:t>Tất cả gồm I0 tiêu chí, mỗi tiêu chí được đánh giá 3 mức độ A,</w:t>
      </w:r>
      <w:r w:rsidR="00A64F83">
        <w:t xml:space="preserve"> </w:t>
      </w:r>
      <w:r w:rsidRPr="00691EBB">
        <w:t>B</w:t>
      </w:r>
      <w:r w:rsidR="00A64F83">
        <w:t xml:space="preserve">, </w:t>
      </w:r>
      <w:r w:rsidRPr="00691EBB">
        <w:t>C</w:t>
      </w:r>
      <w:r w:rsidR="00A64F83">
        <w:t>.</w:t>
      </w:r>
    </w:p>
    <w:p w14:paraId="74C920D2" w14:textId="7531AE18" w:rsidR="00691EBB" w:rsidRPr="00691EBB" w:rsidRDefault="00691EBB" w:rsidP="00C23165">
      <w:r w:rsidRPr="00691EBB">
        <w:t>T</w:t>
      </w:r>
      <w:r w:rsidR="00C73AF5">
        <w:t>ù</w:t>
      </w:r>
      <w:r w:rsidRPr="00691EBB">
        <w:t>y theo mức độ thay đổi của các tiêu chí mà lựa chọn mức đánh giá phù hợp.</w:t>
      </w:r>
      <w:r>
        <w:t xml:space="preserve"> </w:t>
      </w:r>
      <w:r w:rsidRPr="00691EBB">
        <w:t>Trong trường hợp lưỡng lự giữa A và B chọn B, lường lự giữa B và C chọn B</w:t>
      </w:r>
      <w:r>
        <w:t>.</w:t>
      </w:r>
    </w:p>
    <w:p w14:paraId="3351EDB2" w14:textId="490820B2" w:rsidR="00691EBB" w:rsidRPr="00691EBB" w:rsidRDefault="00691EBB" w:rsidP="00C23165">
      <w:r w:rsidRPr="00691EBB">
        <w:t>+ Điều tra viên khám phát hiện các dấu hiệu SDD như giảm lớp mỡ dưới da,</w:t>
      </w:r>
      <w:r>
        <w:t xml:space="preserve"> </w:t>
      </w:r>
      <w:r w:rsidRPr="00691EBB">
        <w:t>gi</w:t>
      </w:r>
      <w:r w:rsidR="00705626">
        <w:t>ả</w:t>
      </w:r>
      <w:r w:rsidRPr="00691EBB">
        <w:t>m khối cơ, ph</w:t>
      </w:r>
      <w:r w:rsidR="00813069">
        <w:t>ù</w:t>
      </w:r>
      <w:r w:rsidRPr="00691EBB">
        <w:t xml:space="preserve"> (liên quan đến dịnh dưỡng) như sau:</w:t>
      </w:r>
    </w:p>
    <w:p w14:paraId="69189BFB" w14:textId="77777777" w:rsidR="00691EBB" w:rsidRPr="00691EBB" w:rsidRDefault="00691EBB" w:rsidP="00C23165">
      <w:r w:rsidRPr="00691EBB">
        <w:t>Khám lớp mỡ dưới da:</w:t>
      </w:r>
    </w:p>
    <w:p w14:paraId="4F3D954C" w14:textId="689C6A2F" w:rsidR="00691EBB" w:rsidRPr="00691EBB" w:rsidRDefault="00691EBB" w:rsidP="00C23165">
      <w:r w:rsidRPr="00691EBB">
        <w:t>Vị trí: có thể là vùng tương ứng cơ tam đầu cánh tay, cơ nhị đầu, cơ dưới</w:t>
      </w:r>
      <w:r>
        <w:t xml:space="preserve"> </w:t>
      </w:r>
      <w:r w:rsidRPr="00691EBB">
        <w:t>xương b</w:t>
      </w:r>
      <w:r w:rsidR="00A713C1">
        <w:t>ả</w:t>
      </w:r>
      <w:r w:rsidRPr="00691EBB">
        <w:t xml:space="preserve"> </w:t>
      </w:r>
      <w:r w:rsidR="00A713C1">
        <w:t>vai</w:t>
      </w:r>
      <w:r w:rsidR="001D4D15">
        <w:t>.</w:t>
      </w:r>
    </w:p>
    <w:p w14:paraId="7ABEE69B" w14:textId="7DE1292D" w:rsidR="00691EBB" w:rsidRPr="00691EBB" w:rsidRDefault="00691EBB" w:rsidP="00C23165">
      <w:r w:rsidRPr="00691EBB">
        <w:t xml:space="preserve">Cách khám: </w:t>
      </w:r>
      <w:r w:rsidR="001D4D15">
        <w:t>Điề</w:t>
      </w:r>
      <w:r w:rsidRPr="00691EBB">
        <w:t>u tra viên dùng ngón cái và ngón trỏ của tay véo da và tổ</w:t>
      </w:r>
      <w:r>
        <w:t xml:space="preserve"> </w:t>
      </w:r>
      <w:r w:rsidRPr="00691EBB">
        <w:t>chức đưới da ở vị trí đã được xác định sau đó n</w:t>
      </w:r>
      <w:r w:rsidR="009C45B9">
        <w:t>â</w:t>
      </w:r>
      <w:r w:rsidRPr="00691EBB">
        <w:t>ng nếp da và tổ chức dưới da</w:t>
      </w:r>
      <w:r>
        <w:t xml:space="preserve"> </w:t>
      </w:r>
      <w:r w:rsidRPr="00691EBB">
        <w:t xml:space="preserve">tích ra khỏi cơ thể khoảng 1 </w:t>
      </w:r>
      <w:r w:rsidR="00EF0F29">
        <w:t>c</w:t>
      </w:r>
      <w:r w:rsidRPr="00691EBB">
        <w:t>m (trục của nếp da tr</w:t>
      </w:r>
      <w:r w:rsidR="00D023E8">
        <w:t>ù</w:t>
      </w:r>
      <w:r w:rsidRPr="00691EBB">
        <w:t>ng với trục của khối cơ đó).</w:t>
      </w:r>
    </w:p>
    <w:p w14:paraId="40BC49F6" w14:textId="01A1842E" w:rsidR="00691EBB" w:rsidRDefault="00691EBB" w:rsidP="00C23165">
      <w:r w:rsidRPr="00691EBB">
        <w:t>Kh</w:t>
      </w:r>
      <w:r w:rsidR="00AB0989">
        <w:t>á</w:t>
      </w:r>
      <w:r w:rsidRPr="00691EBB">
        <w:t>m giảm khối cơ:</w:t>
      </w:r>
    </w:p>
    <w:p w14:paraId="2AF58293" w14:textId="0B6FCD14" w:rsidR="00691EBB" w:rsidRDefault="00691EBB" w:rsidP="00C23165">
      <w:r w:rsidRPr="00691EBB">
        <w:t>Vị tr</w:t>
      </w:r>
      <w:r w:rsidR="00640CAC">
        <w:t>í</w:t>
      </w:r>
      <w:r w:rsidRPr="00691EBB">
        <w:t xml:space="preserve"> </w:t>
      </w:r>
      <w:r w:rsidR="00640CAC">
        <w:t>c</w:t>
      </w:r>
      <w:r w:rsidRPr="00691EBB">
        <w:t>ơ delta hoặc cơ tứ đầu đủi.</w:t>
      </w:r>
    </w:p>
    <w:p w14:paraId="266E2C62" w14:textId="72C2CADD" w:rsidR="00691EBB" w:rsidRPr="00691EBB" w:rsidRDefault="00691EBB" w:rsidP="00C23165">
      <w:r w:rsidRPr="00691EBB">
        <w:t>Cách khám: Điều tra viên quan s</w:t>
      </w:r>
      <w:r w:rsidR="006C5797">
        <w:t>á</w:t>
      </w:r>
      <w:r w:rsidRPr="00691EBB">
        <w:t>t khối cơ vùng cơ đó, sở nắn để phát hiện</w:t>
      </w:r>
    </w:p>
    <w:p w14:paraId="5C102FAB" w14:textId="279F03B7" w:rsidR="00691EBB" w:rsidRPr="00691EBB" w:rsidRDefault="00691EBB" w:rsidP="00C23165">
      <w:r w:rsidRPr="00691EBB">
        <w:t>các dấu hiệu teo cơ.</w:t>
      </w:r>
    </w:p>
    <w:p w14:paraId="7D18ED8D" w14:textId="12BB71EF" w:rsidR="00691EBB" w:rsidRPr="00691EBB" w:rsidRDefault="00691EBB" w:rsidP="00C23165">
      <w:r w:rsidRPr="00691EBB">
        <w:t>Khám phát hiện ph</w:t>
      </w:r>
      <w:r w:rsidR="00005D12">
        <w:t>ù</w:t>
      </w:r>
      <w:r w:rsidRPr="00691EBB">
        <w:t>:</w:t>
      </w:r>
    </w:p>
    <w:p w14:paraId="32A75474" w14:textId="228894DB" w:rsidR="00691EBB" w:rsidRDefault="00691EBB" w:rsidP="00C23165">
      <w:r w:rsidRPr="00691EBB">
        <w:t>Vị trí vũng mặt trước xương ch</w:t>
      </w:r>
      <w:r w:rsidR="00556146">
        <w:t>à</w:t>
      </w:r>
      <w:r w:rsidRPr="00691EBB">
        <w:t>y hoặc v</w:t>
      </w:r>
      <w:r w:rsidR="00556146">
        <w:t>ù</w:t>
      </w:r>
      <w:r w:rsidRPr="00691EBB">
        <w:t>ng mu bản chân.</w:t>
      </w:r>
    </w:p>
    <w:p w14:paraId="355E8E2B" w14:textId="158B3258" w:rsidR="00691EBB" w:rsidRPr="00691EBB" w:rsidRDefault="00691EBB" w:rsidP="00C23165">
      <w:r w:rsidRPr="00691EBB">
        <w:t xml:space="preserve">Cách khám: </w:t>
      </w:r>
      <w:r w:rsidR="003707BB">
        <w:t>Điều</w:t>
      </w:r>
      <w:r w:rsidRPr="00691EBB">
        <w:t xml:space="preserve"> tra viên </w:t>
      </w:r>
      <w:r w:rsidR="009F4999">
        <w:t>dù</w:t>
      </w:r>
      <w:r w:rsidRPr="00691EBB">
        <w:t>ng ngón tay ấn vào các vị trí trên để tỉm dấu</w:t>
      </w:r>
      <w:r>
        <w:t xml:space="preserve"> </w:t>
      </w:r>
      <w:r w:rsidRPr="00691EBB">
        <w:t>hiệu lõm</w:t>
      </w:r>
      <w:r w:rsidR="009F4999">
        <w:t>.</w:t>
      </w:r>
    </w:p>
    <w:p w14:paraId="0780DB05" w14:textId="0DD123DE" w:rsidR="00691EBB" w:rsidRPr="00691EBB" w:rsidRDefault="00691EBB" w:rsidP="00C23165">
      <w:r w:rsidRPr="00691EBB">
        <w:t>Chỉ số gợi ý nhiều đến t</w:t>
      </w:r>
      <w:r w:rsidR="0078001E">
        <w:t>í</w:t>
      </w:r>
      <w:r w:rsidRPr="00691EBB">
        <w:t xml:space="preserve">nh điễm "A" hoặc </w:t>
      </w:r>
      <w:r w:rsidR="00985A91">
        <w:t>ít</w:t>
      </w:r>
      <w:r w:rsidRPr="00691EBB">
        <w:t xml:space="preserve"> nguy cơ dình dưỡng</w:t>
      </w:r>
    </w:p>
    <w:p w14:paraId="59DC1DED" w14:textId="66FDDE9F" w:rsidR="00691EBB" w:rsidRPr="00691EBB" w:rsidRDefault="00691EBB" w:rsidP="00C23165">
      <w:r>
        <w:t>-</w:t>
      </w:r>
      <w:r w:rsidRPr="00691EBB">
        <w:t xml:space="preserve"> Cân nặng binh thường hoặc g</w:t>
      </w:r>
      <w:r w:rsidR="00905082">
        <w:t>ầ</w:t>
      </w:r>
      <w:r w:rsidRPr="00691EBB">
        <w:t>n đây tăng cân t</w:t>
      </w:r>
      <w:r w:rsidR="004B7795">
        <w:t>rở lại</w:t>
      </w:r>
      <w:r w:rsidR="00D86F69">
        <w:t>.</w:t>
      </w:r>
    </w:p>
    <w:p w14:paraId="455F4755" w14:textId="17DBD16C" w:rsidR="00691EBB" w:rsidRPr="00691EBB" w:rsidRDefault="00691EBB" w:rsidP="00C23165">
      <w:r>
        <w:t>-</w:t>
      </w:r>
      <w:r w:rsidRPr="00691EBB">
        <w:t xml:space="preserve"> Khẩu phần ăn bù</w:t>
      </w:r>
      <w:r>
        <w:t xml:space="preserve"> </w:t>
      </w:r>
      <w:r w:rsidRPr="00691EBB">
        <w:t>thư</w:t>
      </w:r>
      <w:r w:rsidR="00D86F69">
        <w:t>ờ</w:t>
      </w:r>
      <w:r w:rsidRPr="00691EBB">
        <w:t>ng hoặc cải thiện khẩu phần ăn.</w:t>
      </w:r>
    </w:p>
    <w:p w14:paraId="73406F6D" w14:textId="7EB11993" w:rsidR="00691EBB" w:rsidRPr="00691EBB" w:rsidRDefault="00691EBB" w:rsidP="00C23165">
      <w:r>
        <w:t>-</w:t>
      </w:r>
      <w:r w:rsidRPr="00691EBB">
        <w:t xml:space="preserve"> M</w:t>
      </w:r>
      <w:r w:rsidR="00D86F69">
        <w:t>ấ</w:t>
      </w:r>
      <w:r w:rsidRPr="00691EBB">
        <w:t>t lớp mỡ dưới da tôi thiểu hoặc không mắt.</w:t>
      </w:r>
    </w:p>
    <w:p w14:paraId="496603FB" w14:textId="2E106329" w:rsidR="003D688C" w:rsidRPr="003D688C" w:rsidRDefault="00691EBB" w:rsidP="00C23165">
      <w:r>
        <w:t>-</w:t>
      </w:r>
      <w:r w:rsidRPr="00691EBB">
        <w:t xml:space="preserve"> Không giảm khối cơ hoc giảm t</w:t>
      </w:r>
      <w:r w:rsidR="001A2DC1">
        <w:t>ố</w:t>
      </w:r>
      <w:r w:rsidRPr="00691EBB">
        <w:t>i thiều</w:t>
      </w:r>
      <w:r w:rsidR="00E84C3E">
        <w:t>.</w:t>
      </w:r>
    </w:p>
    <w:p w14:paraId="69B39776" w14:textId="2969D847" w:rsidR="003D688C" w:rsidRPr="003D688C" w:rsidRDefault="003D688C" w:rsidP="00C23165">
      <w:r w:rsidRPr="003D688C">
        <w:t>Chi số g</w:t>
      </w:r>
      <w:r w:rsidR="008075D5">
        <w:t>ợi ý</w:t>
      </w:r>
      <w:r w:rsidRPr="003D688C">
        <w:t xml:space="preserve"> nhiều đ</w:t>
      </w:r>
      <w:r w:rsidR="008075D5">
        <w:t>ế</w:t>
      </w:r>
      <w:r w:rsidRPr="003D688C">
        <w:t xml:space="preserve">n tính điễm “B” hoặc tăng nguy cơ </w:t>
      </w:r>
      <w:r w:rsidR="002765A1">
        <w:t>dinh dưỡng</w:t>
      </w:r>
    </w:p>
    <w:p w14:paraId="3ECB9BCF" w14:textId="00AA8B13" w:rsidR="003D688C" w:rsidRPr="003D688C" w:rsidRDefault="003D688C" w:rsidP="00C23165">
      <w:r>
        <w:t>-</w:t>
      </w:r>
      <w:r w:rsidRPr="003D688C">
        <w:t xml:space="preserve"> Sụt cân tổng thể mức độ vừa đến nặng trước khi nhập viện (5 </w:t>
      </w:r>
      <w:r>
        <w:t>–</w:t>
      </w:r>
      <w:r w:rsidRPr="003D688C">
        <w:t xml:space="preserve"> 10</w:t>
      </w:r>
      <w:r>
        <w:t>%</w:t>
      </w:r>
      <w:r w:rsidRPr="003D688C">
        <w:t>)</w:t>
      </w:r>
    </w:p>
    <w:p w14:paraId="40F9AC17" w14:textId="1FA2D25B" w:rsidR="003D688C" w:rsidRPr="003D688C" w:rsidRDefault="003D688C" w:rsidP="00C23165">
      <w:r>
        <w:t>-</w:t>
      </w:r>
      <w:r w:rsidRPr="003D688C">
        <w:t xml:space="preserve"> Khẩu phần ăn có thay đổi </w:t>
      </w:r>
      <w:r w:rsidR="00814E93">
        <w:t>(</w:t>
      </w:r>
      <w:r w:rsidRPr="003D688C">
        <w:t>ăn í</w:t>
      </w:r>
      <w:r w:rsidR="00543231">
        <w:t>t</w:t>
      </w:r>
      <w:r w:rsidRPr="003D688C">
        <w:t xml:space="preserve"> hơn bình thường &lt; 50%</w:t>
      </w:r>
      <w:r w:rsidR="00814E93">
        <w:t>)</w:t>
      </w:r>
      <w:r w:rsidR="00521754">
        <w:t>.</w:t>
      </w:r>
    </w:p>
    <w:p w14:paraId="07155A4C" w14:textId="565CC5FF" w:rsidR="003D688C" w:rsidRPr="003D688C" w:rsidRDefault="003D688C" w:rsidP="00C23165">
      <w:r>
        <w:t>-</w:t>
      </w:r>
      <w:r w:rsidRPr="003D688C">
        <w:t xml:space="preserve"> M</w:t>
      </w:r>
      <w:r w:rsidR="00AE6237">
        <w:t>ấ</w:t>
      </w:r>
      <w:r w:rsidRPr="003D688C">
        <w:t>t lớp mỡ dưới da, giảm nhiều hoặc mắt khoảng 2</w:t>
      </w:r>
      <w:r>
        <w:t>c</w:t>
      </w:r>
      <w:r w:rsidRPr="003D688C">
        <w:t>m.</w:t>
      </w:r>
    </w:p>
    <w:p w14:paraId="7F9B40B8" w14:textId="5A8558DD" w:rsidR="003D688C" w:rsidRPr="003D688C" w:rsidRDefault="003D688C" w:rsidP="00C23165">
      <w:r w:rsidRPr="003D688C">
        <w:t>Chỉ số gợi</w:t>
      </w:r>
      <w:r w:rsidR="008F1D98">
        <w:t xml:space="preserve"> </w:t>
      </w:r>
      <w:r w:rsidRPr="003D688C">
        <w:t>ý nhi</w:t>
      </w:r>
      <w:r w:rsidR="008F1D98">
        <w:t>ề</w:t>
      </w:r>
      <w:r w:rsidRPr="003D688C">
        <w:t>u đến tính đi</w:t>
      </w:r>
      <w:r w:rsidR="00A262D9">
        <w:t>ểm</w:t>
      </w:r>
      <w:r w:rsidRPr="003D688C">
        <w:t xml:space="preserve"> “C</w:t>
      </w:r>
      <w:r>
        <w:t>”</w:t>
      </w:r>
      <w:r w:rsidRPr="003D688C">
        <w:t xml:space="preserve"> hoặc tăng ng</w:t>
      </w:r>
      <w:r w:rsidR="00A262D9">
        <w:t>u</w:t>
      </w:r>
      <w:r w:rsidRPr="003D688C">
        <w:t xml:space="preserve">y cơ </w:t>
      </w:r>
      <w:r w:rsidR="002F266C">
        <w:t>dinh dưỡng</w:t>
      </w:r>
    </w:p>
    <w:p w14:paraId="020EE183" w14:textId="4A58586B" w:rsidR="003D688C" w:rsidRPr="003D688C" w:rsidRDefault="003D688C" w:rsidP="00C23165">
      <w:r>
        <w:t>-</w:t>
      </w:r>
      <w:r w:rsidRPr="003D688C">
        <w:t xml:space="preserve"> Sụt cân rõ hoặc ti</w:t>
      </w:r>
      <w:r w:rsidR="00814E93">
        <w:t>ế</w:t>
      </w:r>
      <w:r w:rsidRPr="003D688C">
        <w:t>n triển (thường ít nhất 10% cân nặng bình thường).</w:t>
      </w:r>
    </w:p>
    <w:p w14:paraId="3A51F232" w14:textId="51EB7869" w:rsidR="003D688C" w:rsidRPr="003D688C" w:rsidRDefault="003D688C" w:rsidP="00C23165">
      <w:r>
        <w:t>-</w:t>
      </w:r>
      <w:r w:rsidRPr="003D688C">
        <w:t xml:space="preserve"> Khẩu phần ăn có thay đổi nhiều (än ít hơn bình thưởng &gt; 50%).</w:t>
      </w:r>
    </w:p>
    <w:p w14:paraId="4F8D4602" w14:textId="049082E3" w:rsidR="003D688C" w:rsidRPr="003D688C" w:rsidRDefault="003D688C" w:rsidP="00C23165">
      <w:r>
        <w:t>-</w:t>
      </w:r>
      <w:r w:rsidRPr="003D688C">
        <w:t xml:space="preserve"> M</w:t>
      </w:r>
      <w:r w:rsidR="002D659C">
        <w:t>ấ</w:t>
      </w:r>
      <w:r w:rsidRPr="003D688C">
        <w:t>t lớp mỡ &gt; 2</w:t>
      </w:r>
      <w:r w:rsidR="009D7346">
        <w:t>c</w:t>
      </w:r>
      <w:r w:rsidRPr="003D688C">
        <w:t>m, giảm khối lượng cơ năng.</w:t>
      </w:r>
    </w:p>
    <w:p w14:paraId="38538B06" w14:textId="77777777" w:rsidR="003D688C" w:rsidRDefault="003D688C" w:rsidP="00C23165">
      <w:r w:rsidRPr="003D688C">
        <w:t>* Cách đánh giả này là đánh giá chủ quan, không cần tính toán. Quan trọng</w:t>
      </w:r>
      <w:r>
        <w:t xml:space="preserve"> </w:t>
      </w:r>
      <w:r w:rsidRPr="003D688C">
        <w:t>nhất là giảm cân, khẩu phẫn ăn, sụt cân/dự trữ mỡ. Khi do dự giữa điểm A hoặc B,</w:t>
      </w:r>
      <w:r>
        <w:t xml:space="preserve"> </w:t>
      </w:r>
      <w:r w:rsidRPr="003D688C">
        <w:t>chọn B: khi do dự giữa điểm B hoặc C, chọn B.</w:t>
      </w:r>
    </w:p>
    <w:p w14:paraId="5E911A2F" w14:textId="77777777" w:rsidR="003D688C" w:rsidRDefault="003D688C" w:rsidP="00C23165">
      <w:r w:rsidRPr="003D688C">
        <w:t>Mức đánh giá SGA.</w:t>
      </w:r>
    </w:p>
    <w:p w14:paraId="511EC48F" w14:textId="77777777" w:rsidR="003D688C" w:rsidRDefault="003D688C" w:rsidP="00C23165">
      <w:r>
        <w:t>-</w:t>
      </w:r>
      <w:r w:rsidRPr="003D688C">
        <w:t xml:space="preserve"> SGA: A - không có nguy cơ SDD.</w:t>
      </w:r>
    </w:p>
    <w:p w14:paraId="45E291A7" w14:textId="243A4004" w:rsidR="003D688C" w:rsidRDefault="003D688C" w:rsidP="00C23165">
      <w:r>
        <w:t>-</w:t>
      </w:r>
      <w:r w:rsidRPr="003D688C">
        <w:t xml:space="preserve"> SGA: B -</w:t>
      </w:r>
      <w:r w:rsidR="00F62B12">
        <w:t xml:space="preserve"> </w:t>
      </w:r>
      <w:r w:rsidRPr="003D688C">
        <w:t>Nguy cơ SDD từ nhẹ đến trung b</w:t>
      </w:r>
      <w:r w:rsidR="00F62B12">
        <w:t>ì</w:t>
      </w:r>
      <w:r w:rsidRPr="003D688C">
        <w:t>nh.</w:t>
      </w:r>
    </w:p>
    <w:p w14:paraId="5B5B7FF9" w14:textId="07C8BAEF" w:rsidR="003D688C" w:rsidRPr="003D688C" w:rsidRDefault="003D688C" w:rsidP="00C23165">
      <w:r>
        <w:t>-</w:t>
      </w:r>
      <w:r w:rsidRPr="003D688C">
        <w:t xml:space="preserve"> SGA: C -</w:t>
      </w:r>
      <w:r w:rsidR="00EF093C">
        <w:t xml:space="preserve"> </w:t>
      </w:r>
      <w:r w:rsidRPr="003D688C">
        <w:t>Nguy cơ SDD nặng</w:t>
      </w:r>
      <w:r w:rsidR="00EF093C">
        <w:t>.</w:t>
      </w:r>
    </w:p>
    <w:p w14:paraId="2EF638EE" w14:textId="5BA1F5C0" w:rsidR="003D688C" w:rsidRPr="003D688C" w:rsidRDefault="003D688C" w:rsidP="00C23165">
      <w:r w:rsidRPr="003D688C">
        <w:t>Đánh giá chung: Dựa vào số lượng các tiêu chí của mức độ đánh giá nảo nhiều</w:t>
      </w:r>
      <w:r>
        <w:t xml:space="preserve"> </w:t>
      </w:r>
      <w:r w:rsidRPr="003D688C">
        <w:t>hơn. Trong trường hợp lưỡng lự giữa A và B chọn B, lường lự giữa B và C chọn B.</w:t>
      </w:r>
    </w:p>
    <w:p w14:paraId="1948BDB5" w14:textId="3794CFCB" w:rsidR="003D688C" w:rsidRPr="003D688C" w:rsidRDefault="003D688C" w:rsidP="00C23165">
      <w:r w:rsidRPr="003D688C">
        <w:t xml:space="preserve">* </w:t>
      </w:r>
      <w:r>
        <w:t>Ưu điểm</w:t>
      </w:r>
      <w:r w:rsidRPr="003D688C">
        <w:t xml:space="preserve"> và h</w:t>
      </w:r>
      <w:r w:rsidR="00087AB4">
        <w:t>ạ</w:t>
      </w:r>
      <w:r w:rsidRPr="003D688C">
        <w:t>n chế của phương pháp SGA</w:t>
      </w:r>
    </w:p>
    <w:p w14:paraId="71E3BC58" w14:textId="76878B48" w:rsidR="003D688C" w:rsidRPr="003D688C" w:rsidRDefault="003D688C" w:rsidP="00C23165">
      <w:r w:rsidRPr="003D688C">
        <w:t>Ưu điểm:</w:t>
      </w:r>
    </w:p>
    <w:p w14:paraId="565B3E45" w14:textId="64FD9F95" w:rsidR="00937CE3" w:rsidRPr="00937CE3" w:rsidRDefault="003D688C" w:rsidP="00C23165">
      <w:r w:rsidRPr="003D688C">
        <w:t>SGA là bộ công cụ có thể vừa s</w:t>
      </w:r>
      <w:r w:rsidR="002B3524">
        <w:t>à</w:t>
      </w:r>
      <w:r w:rsidRPr="003D688C">
        <w:t>ng lọc vừa đ</w:t>
      </w:r>
      <w:r w:rsidR="00D947B5">
        <w:t>á</w:t>
      </w:r>
      <w:r w:rsidRPr="003D688C">
        <w:t>nh giá TTDD, lả phương pháp</w:t>
      </w:r>
      <w:r>
        <w:t xml:space="preserve"> </w:t>
      </w:r>
      <w:r w:rsidR="00BA0BF5">
        <w:t>đá</w:t>
      </w:r>
      <w:r w:rsidRPr="003D688C">
        <w:t>nh giá đối tượng tổng thể trên lâm s</w:t>
      </w:r>
      <w:r w:rsidR="00BA0BF5">
        <w:t>à</w:t>
      </w:r>
      <w:r w:rsidRPr="003D688C">
        <w:t>ng bao g</w:t>
      </w:r>
      <w:r w:rsidR="00BA0BF5">
        <w:t>ồ</w:t>
      </w:r>
      <w:r w:rsidRPr="003D688C">
        <w:t>m cả yếu tổ khách quan và chủ</w:t>
      </w:r>
      <w:r>
        <w:t xml:space="preserve"> </w:t>
      </w:r>
      <w:r w:rsidRPr="003D688C">
        <w:t>quan có độ nhạy độ đặc hiệu cao. Có thể sử dụng để s</w:t>
      </w:r>
      <w:r w:rsidR="001469A4">
        <w:t>à</w:t>
      </w:r>
      <w:r w:rsidRPr="003D688C">
        <w:t>ng lọc hoặc đánh giá TTDD</w:t>
      </w:r>
      <w:r w:rsidR="001469A4">
        <w:t>,</w:t>
      </w:r>
      <w:r>
        <w:t xml:space="preserve"> </w:t>
      </w:r>
      <w:r w:rsidRPr="003D688C">
        <w:t>để xác định các đối t</w:t>
      </w:r>
      <w:r w:rsidR="001469A4">
        <w:t>ư</w:t>
      </w:r>
      <w:r w:rsidRPr="003D688C">
        <w:t xml:space="preserve">ợng có nguy cơ. Hiệu quả khi lượng </w:t>
      </w:r>
      <w:r w:rsidR="005F7636">
        <w:t>p</w:t>
      </w:r>
      <w:r w:rsidRPr="003D688C">
        <w:t>roein lưu hành trong</w:t>
      </w:r>
      <w:r>
        <w:t xml:space="preserve"> </w:t>
      </w:r>
      <w:r w:rsidRPr="003D688C">
        <w:t>m</w:t>
      </w:r>
      <w:r w:rsidR="005F7636">
        <w:t>á</w:t>
      </w:r>
      <w:r w:rsidRPr="003D688C">
        <w:t>u không đáng t</w:t>
      </w:r>
      <w:r w:rsidR="005F7636">
        <w:t>i</w:t>
      </w:r>
      <w:r w:rsidRPr="003D688C">
        <w:t>n</w:t>
      </w:r>
      <w:r w:rsidR="005F7636">
        <w:t xml:space="preserve"> cậy (quá cao).</w:t>
      </w:r>
      <w:r w:rsidRPr="003D688C">
        <w:t xml:space="preserve"> </w:t>
      </w:r>
      <w:r w:rsidR="00EA4E90" w:rsidRPr="003D688C">
        <w:t xml:space="preserve">Sử dụng công cụ </w:t>
      </w:r>
      <w:r w:rsidR="00205E2A">
        <w:t>sàng</w:t>
      </w:r>
      <w:r w:rsidR="00EA4E90" w:rsidRPr="003D688C">
        <w:t xml:space="preserve"> lọc và đánh giá bằng </w:t>
      </w:r>
      <w:r w:rsidRPr="003D688C">
        <w:t>SGA</w:t>
      </w:r>
      <w:r w:rsidR="00EA4E90">
        <w:t xml:space="preserve"> có</w:t>
      </w:r>
      <w:r w:rsidRPr="003D688C">
        <w:t xml:space="preserve"> chỉ phí thập, không lấy m</w:t>
      </w:r>
      <w:r w:rsidR="00A74BC3">
        <w:t>áu</w:t>
      </w:r>
      <w:r w:rsidRPr="003D688C">
        <w:t>,</w:t>
      </w:r>
      <w:r w:rsidR="00A74BC3">
        <w:t xml:space="preserve"> kỹ</w:t>
      </w:r>
      <w:r w:rsidR="00A74BC3" w:rsidRPr="003D688C">
        <w:t xml:space="preserve"> thuật đánh giả không quá khó, cho kết quả</w:t>
      </w:r>
      <w:r w:rsidR="00A74BC3">
        <w:t xml:space="preserve"> nhanh,</w:t>
      </w:r>
      <w:r w:rsidRPr="003D688C">
        <w:t xml:space="preserve"> </w:t>
      </w:r>
      <w:r w:rsidR="00EA4E90">
        <w:t>d</w:t>
      </w:r>
      <w:r w:rsidRPr="003D688C">
        <w:t>ụng cụ đơn giản, ti</w:t>
      </w:r>
      <w:r w:rsidR="00EA4E90">
        <w:t>ế</w:t>
      </w:r>
      <w:r w:rsidRPr="003D688C">
        <w:t xml:space="preserve">t kiệm được chỉ phí cho </w:t>
      </w:r>
      <w:r w:rsidR="007B115B">
        <w:t>bệnh nhân</w:t>
      </w:r>
      <w:r>
        <w:t>.</w:t>
      </w:r>
    </w:p>
    <w:p w14:paraId="53CEC9CB" w14:textId="03349FB4" w:rsidR="00937CE3" w:rsidRPr="00937CE3" w:rsidRDefault="00937CE3" w:rsidP="00C23165">
      <w:r w:rsidRPr="00937CE3">
        <w:t>Hơn chế</w:t>
      </w:r>
    </w:p>
    <w:p w14:paraId="6344CDC4" w14:textId="1C1AFBCB" w:rsidR="00937CE3" w:rsidRPr="00937CE3" w:rsidRDefault="00937CE3" w:rsidP="00C23165">
      <w:r w:rsidRPr="00937CE3">
        <w:t xml:space="preserve">SGA là phương pháp đánh giá tổng thể nhưng phần nhiều </w:t>
      </w:r>
      <w:r w:rsidR="004A12CC">
        <w:t>m</w:t>
      </w:r>
      <w:r w:rsidRPr="00937CE3">
        <w:t xml:space="preserve">ang </w:t>
      </w:r>
      <w:r w:rsidR="004A12CC">
        <w:t>tính</w:t>
      </w:r>
      <w:r w:rsidRPr="00937CE3">
        <w:t xml:space="preserve"> chủ quan,</w:t>
      </w:r>
      <w:r>
        <w:t xml:space="preserve"> </w:t>
      </w:r>
      <w:r w:rsidRPr="00937CE3">
        <w:t>định t</w:t>
      </w:r>
      <w:r w:rsidR="004C18E6">
        <w:t>í</w:t>
      </w:r>
      <w:r w:rsidRPr="00937CE3">
        <w:t>nh nhiều hơn định lượng và phụ thuộc nhiều vào bệnh án và báo cáo của bệnh</w:t>
      </w:r>
      <w:r>
        <w:t xml:space="preserve"> </w:t>
      </w:r>
      <w:r w:rsidR="004C18E6">
        <w:t>nhân.</w:t>
      </w:r>
      <w:r w:rsidRPr="00937CE3">
        <w:t xml:space="preserve"> Để hạn chế nhược điểm chủ quan của SGA, những nhân viên đánh</w:t>
      </w:r>
      <w:r>
        <w:t xml:space="preserve"> </w:t>
      </w:r>
      <w:r w:rsidRPr="00937CE3">
        <w:t>được tập huấn</w:t>
      </w:r>
      <w:r w:rsidR="00754FF2">
        <w:t>.</w:t>
      </w:r>
      <w:r w:rsidRPr="00937CE3">
        <w:t xml:space="preserve"> Phần hỏi</w:t>
      </w:r>
      <w:r w:rsidR="00754FF2">
        <w:t xml:space="preserve"> tiền sử BN cần</w:t>
      </w:r>
      <w:r w:rsidR="00754FF2" w:rsidRPr="00937CE3">
        <w:t xml:space="preserve"> c</w:t>
      </w:r>
      <w:r w:rsidR="00754FF2">
        <w:t>ó</w:t>
      </w:r>
      <w:r w:rsidR="00754FF2" w:rsidRPr="00937CE3">
        <w:t xml:space="preserve"> thông ta chính xá</w:t>
      </w:r>
      <w:r w:rsidR="00AE4AA1">
        <w:t>c</w:t>
      </w:r>
      <w:r w:rsidR="00754FF2" w:rsidRPr="00937CE3">
        <w:t xml:space="preserve"> và cần tính to</w:t>
      </w:r>
      <w:r w:rsidR="00AE4AA1">
        <w:t>á</w:t>
      </w:r>
      <w:r w:rsidR="00754FF2" w:rsidRPr="00937CE3">
        <w:t>n nên</w:t>
      </w:r>
      <w:r w:rsidR="00754FF2">
        <w:t xml:space="preserve"> </w:t>
      </w:r>
      <w:r w:rsidR="00754FF2" w:rsidRPr="00937CE3">
        <w:t>nhân</w:t>
      </w:r>
      <w:r>
        <w:t xml:space="preserve"> </w:t>
      </w:r>
      <w:r w:rsidRPr="00937CE3">
        <w:t>kỹ năng và tính chuyên nghiệp của nhân viên đánh giá là r</w:t>
      </w:r>
      <w:r w:rsidR="00F779F9">
        <w:t>ấ</w:t>
      </w:r>
      <w:r w:rsidRPr="00937CE3">
        <w:t>t quan trọng, Khi có kết</w:t>
      </w:r>
      <w:r>
        <w:t xml:space="preserve"> </w:t>
      </w:r>
      <w:r w:rsidRPr="00937CE3">
        <w:t>quả phân loại TTDD, SGA chưa đưa ra được kế hoạch can thiệp cụ thể</w:t>
      </w:r>
      <w:r w:rsidR="005553AD">
        <w:t>.</w:t>
      </w:r>
    </w:p>
    <w:p w14:paraId="10594DB1" w14:textId="70558422" w:rsidR="008A5F1A" w:rsidRDefault="008A5F1A" w:rsidP="00C23165">
      <w:r>
        <w:br w:type="page"/>
      </w:r>
    </w:p>
    <w:p w14:paraId="70CD869A" w14:textId="7C6F0853" w:rsidR="00C73DBF" w:rsidRPr="00C73DBF" w:rsidRDefault="00C73DBF" w:rsidP="00C23165">
      <w:pPr>
        <w:pStyle w:val="Heading1"/>
      </w:pPr>
      <w:bookmarkStart w:id="34" w:name="_Toc123773082"/>
      <w:r w:rsidRPr="00C73DBF">
        <w:t>Chương 2</w:t>
      </w:r>
      <w:r>
        <w:t xml:space="preserve"> - </w:t>
      </w:r>
      <w:r w:rsidRPr="00C73DBF">
        <w:t>ĐỐI TƯỢNG VÀ PHƯƠNG PHÁP NGHIÊN CỨU</w:t>
      </w:r>
      <w:bookmarkEnd w:id="34"/>
    </w:p>
    <w:p w14:paraId="17B1AD52" w14:textId="112B7441" w:rsidR="00C73DBF" w:rsidRPr="00C73DBF" w:rsidRDefault="00C73DBF" w:rsidP="00C23165">
      <w:pPr>
        <w:pStyle w:val="Heading2"/>
      </w:pPr>
      <w:bookmarkStart w:id="35" w:name="_Toc123773083"/>
      <w:r>
        <w:t>2.</w:t>
      </w:r>
      <w:r w:rsidRPr="00C73DBF">
        <w:t>1. Đối tượng</w:t>
      </w:r>
      <w:bookmarkEnd w:id="35"/>
    </w:p>
    <w:p w14:paraId="426CF010" w14:textId="77777777" w:rsidR="00313618" w:rsidRDefault="00C73DBF" w:rsidP="00C23165">
      <w:r w:rsidRPr="00C73DBF">
        <w:t>Tiêu chuẩn chọn</w:t>
      </w:r>
      <w:r w:rsidR="009C20FF">
        <w:t xml:space="preserve"> mẫu: </w:t>
      </w:r>
      <w:r w:rsidR="00293AAF" w:rsidRPr="00C73DBF">
        <w:t>T</w:t>
      </w:r>
      <w:r w:rsidR="00293AAF">
        <w:t>ấ</w:t>
      </w:r>
      <w:r w:rsidR="00293AAF" w:rsidRPr="00C73DBF">
        <w:t>t cả các bệnh nhân t</w:t>
      </w:r>
      <w:r w:rsidR="00293AAF">
        <w:t>ừ</w:t>
      </w:r>
      <w:r w:rsidR="00293AAF" w:rsidRPr="00C73DBF">
        <w:t xml:space="preserve"> 18 tu</w:t>
      </w:r>
      <w:r w:rsidR="00293AAF">
        <w:t>ổ</w:t>
      </w:r>
      <w:r w:rsidR="00293AAF" w:rsidRPr="00C73DBF">
        <w:t>i tr</w:t>
      </w:r>
      <w:r w:rsidR="00293AAF">
        <w:t>ở</w:t>
      </w:r>
      <w:r w:rsidR="00293AAF" w:rsidRPr="00C73DBF">
        <w:t xml:space="preserve"> lên nhập viện </w:t>
      </w:r>
      <w:r w:rsidRPr="00C73DBF">
        <w:t xml:space="preserve">vào Khoa Lao hô hấp Bệnh viện Phổi </w:t>
      </w:r>
      <w:r w:rsidR="00293AAF">
        <w:t>Hải Phòng</w:t>
      </w:r>
      <w:r w:rsidRPr="00C73DBF">
        <w:t xml:space="preserve"> trong vòng 48 giờ có ch</w:t>
      </w:r>
      <w:r w:rsidR="00313618">
        <w:t>ẩ</w:t>
      </w:r>
      <w:r w:rsidRPr="00C73DBF">
        <w:t>n</w:t>
      </w:r>
      <w:r w:rsidR="00313618">
        <w:t xml:space="preserve"> </w:t>
      </w:r>
      <w:r w:rsidRPr="00C73DBF">
        <w:t>đoán lao ph</w:t>
      </w:r>
      <w:r w:rsidR="00313618">
        <w:t>ổ</w:t>
      </w:r>
      <w:r w:rsidRPr="00C73DBF">
        <w:t>i theo phân loại tại hỗ sơ bệnh án.</w:t>
      </w:r>
    </w:p>
    <w:p w14:paraId="477DCC0E" w14:textId="4880EA67" w:rsidR="00C73DBF" w:rsidRPr="00C73DBF" w:rsidRDefault="00C73DBF" w:rsidP="00C23165">
      <w:r w:rsidRPr="00C73DBF">
        <w:t>- Các đối tượng được chọn có khả năng nghe, hi</w:t>
      </w:r>
      <w:r w:rsidR="00313618">
        <w:t>ểu</w:t>
      </w:r>
      <w:r w:rsidRPr="00C73DBF">
        <w:t>.</w:t>
      </w:r>
    </w:p>
    <w:p w14:paraId="5CFF8ADD" w14:textId="14AD3A8D" w:rsidR="00C73DBF" w:rsidRPr="00C73DBF" w:rsidRDefault="00C73DBF" w:rsidP="00C23165">
      <w:r w:rsidRPr="00C73DBF">
        <w:t>- Tự nguyện tham gia nghiên cứu.</w:t>
      </w:r>
    </w:p>
    <w:p w14:paraId="527F2331" w14:textId="77777777" w:rsidR="00C73DBF" w:rsidRPr="00C73DBF" w:rsidRDefault="00C73DBF" w:rsidP="00C23165">
      <w:r w:rsidRPr="00C73DBF">
        <w:t>Tiêu chuẩn loại trừ:</w:t>
      </w:r>
    </w:p>
    <w:p w14:paraId="412EE954" w14:textId="77777777" w:rsidR="00313618" w:rsidRDefault="00313618" w:rsidP="00C23165">
      <w:r>
        <w:t>-</w:t>
      </w:r>
      <w:r w:rsidR="00C73DBF" w:rsidRPr="00C73DBF">
        <w:t xml:space="preserve"> Những bệnh nhân mắc lao k</w:t>
      </w:r>
      <w:r>
        <w:t>è</w:t>
      </w:r>
      <w:r w:rsidR="00C73DBF" w:rsidRPr="00C73DBF">
        <w:t>m các bệnh lý cấp tính c</w:t>
      </w:r>
      <w:r>
        <w:t>ầ</w:t>
      </w:r>
      <w:r w:rsidR="00C73DBF" w:rsidRPr="00C73DBF">
        <w:t>n được xử hí cấp cứu.</w:t>
      </w:r>
    </w:p>
    <w:p w14:paraId="2F11BCC5" w14:textId="24369F4C" w:rsidR="00C73DBF" w:rsidRPr="00C73DBF" w:rsidRDefault="00313618" w:rsidP="00C23165">
      <w:r>
        <w:t>-</w:t>
      </w:r>
      <w:r w:rsidR="00C73DBF" w:rsidRPr="00C73DBF">
        <w:t xml:space="preserve"> Những bệnh nhân, nghiện rượu, tâm th</w:t>
      </w:r>
      <w:r>
        <w:t>ần.</w:t>
      </w:r>
    </w:p>
    <w:p w14:paraId="13A70E37" w14:textId="69832F88" w:rsidR="00C73DBF" w:rsidRPr="00C73DBF" w:rsidRDefault="00C73DBF" w:rsidP="00C23165">
      <w:r w:rsidRPr="00C73DBF">
        <w:t xml:space="preserve">- Những bệnh nhân đồng ý tham gia nghiên cửu nhưng bỏ cuộc </w:t>
      </w:r>
      <w:r w:rsidR="00313618">
        <w:t>t</w:t>
      </w:r>
      <w:r w:rsidRPr="00C73DBF">
        <w:t>rong thời</w:t>
      </w:r>
    </w:p>
    <w:p w14:paraId="457E0877" w14:textId="68C37009" w:rsidR="00C73DBF" w:rsidRPr="00C73DBF" w:rsidRDefault="00C73DBF" w:rsidP="00C23165">
      <w:r w:rsidRPr="00C73DBF">
        <w:t>gian nghiền cửu.</w:t>
      </w:r>
    </w:p>
    <w:p w14:paraId="17DA55E7" w14:textId="4ED55730" w:rsidR="00C73DBF" w:rsidRPr="00C73DBF" w:rsidRDefault="00C73DBF" w:rsidP="00C23165">
      <w:pPr>
        <w:pStyle w:val="Heading2"/>
      </w:pPr>
      <w:bookmarkStart w:id="36" w:name="_Toc123773084"/>
      <w:r>
        <w:t>2</w:t>
      </w:r>
      <w:r w:rsidRPr="00C73DBF">
        <w:t>.</w:t>
      </w:r>
      <w:r>
        <w:t>2</w:t>
      </w:r>
      <w:r w:rsidRPr="00C73DBF">
        <w:t>. Địa điểm và thời gian nghiên cứu</w:t>
      </w:r>
      <w:bookmarkEnd w:id="36"/>
    </w:p>
    <w:p w14:paraId="2E1E3C23" w14:textId="31FFA35C" w:rsidR="00C73DBF" w:rsidRPr="00C73DBF" w:rsidRDefault="00E80A7C" w:rsidP="00C23165">
      <w:r>
        <w:t>-</w:t>
      </w:r>
      <w:r w:rsidR="00C73DBF" w:rsidRPr="00C73DBF">
        <w:t xml:space="preserve"> Kho</w:t>
      </w:r>
      <w:r>
        <w:t>a</w:t>
      </w:r>
      <w:r w:rsidR="00C73DBF" w:rsidRPr="00C73DBF">
        <w:t xml:space="preserve"> Lao hô hấp Bệnh viện</w:t>
      </w:r>
      <w:r>
        <w:t xml:space="preserve"> </w:t>
      </w:r>
      <w:r w:rsidR="00C73DBF" w:rsidRPr="00C73DBF">
        <w:t>Ph</w:t>
      </w:r>
      <w:r>
        <w:t>ổ</w:t>
      </w:r>
      <w:r w:rsidR="00C73DBF" w:rsidRPr="00C73DBF">
        <w:t xml:space="preserve">i </w:t>
      </w:r>
      <w:r>
        <w:t>Hải Phòng</w:t>
      </w:r>
    </w:p>
    <w:p w14:paraId="68DB74F5" w14:textId="3BF9EC2C" w:rsidR="00C73DBF" w:rsidRPr="00C73DBF" w:rsidRDefault="00E80A7C" w:rsidP="00C23165">
      <w:r>
        <w:t>-</w:t>
      </w:r>
      <w:r w:rsidR="00C73DBF" w:rsidRPr="00C73DBF">
        <w:t xml:space="preserve"> Thời gian nghiên cứu từ tháng </w:t>
      </w:r>
      <w:r>
        <w:t>01</w:t>
      </w:r>
      <w:r w:rsidR="00C73DBF" w:rsidRPr="00C73DBF">
        <w:t xml:space="preserve"> đến tháng </w:t>
      </w:r>
      <w:r>
        <w:t>05</w:t>
      </w:r>
      <w:r w:rsidR="00C73DBF" w:rsidRPr="00C73DBF">
        <w:t xml:space="preserve"> năm 20</w:t>
      </w:r>
      <w:r>
        <w:t>22</w:t>
      </w:r>
      <w:r w:rsidR="00C73DBF" w:rsidRPr="00C73DBF">
        <w:t>.</w:t>
      </w:r>
    </w:p>
    <w:p w14:paraId="4622D9EF" w14:textId="7DE4C21D" w:rsidR="00C73DBF" w:rsidRPr="00C73DBF" w:rsidRDefault="00C73DBF" w:rsidP="00C23165">
      <w:pPr>
        <w:pStyle w:val="Heading2"/>
      </w:pPr>
      <w:bookmarkStart w:id="37" w:name="_Toc123773085"/>
      <w:r>
        <w:t>2</w:t>
      </w:r>
      <w:r w:rsidRPr="00C73DBF">
        <w:t>.3. Phương pháp nghiên cứu</w:t>
      </w:r>
      <w:bookmarkEnd w:id="37"/>
    </w:p>
    <w:p w14:paraId="65E6C258" w14:textId="40C7527D" w:rsidR="00C73DBF" w:rsidRPr="00C73DBF" w:rsidRDefault="00733CD6" w:rsidP="00C23165">
      <w:pPr>
        <w:pStyle w:val="Heading3"/>
      </w:pPr>
      <w:bookmarkStart w:id="38" w:name="_Toc123773086"/>
      <w:r>
        <w:t>2.3.1.</w:t>
      </w:r>
      <w:r w:rsidR="00C73DBF" w:rsidRPr="00C73DBF">
        <w:t xml:space="preserve"> Thiết k</w:t>
      </w:r>
      <w:r>
        <w:t>ế</w:t>
      </w:r>
      <w:r w:rsidR="00C73DBF" w:rsidRPr="00C73DBF">
        <w:t xml:space="preserve"> nghiên cứu</w:t>
      </w:r>
      <w:bookmarkEnd w:id="38"/>
    </w:p>
    <w:p w14:paraId="60BA9830" w14:textId="0C2E0F51" w:rsidR="00C73DBF" w:rsidRPr="00C73DBF" w:rsidRDefault="00E80A7C" w:rsidP="00C23165">
      <w:r>
        <w:t>-</w:t>
      </w:r>
      <w:r w:rsidR="00C73DBF" w:rsidRPr="00C73DBF">
        <w:t xml:space="preserve"> Nghi</w:t>
      </w:r>
      <w:r w:rsidR="000F39E8">
        <w:t>ê</w:t>
      </w:r>
      <w:r w:rsidR="00C73DBF" w:rsidRPr="00C73DBF">
        <w:t>n cứu được thiết kế theo phương pháp mô tá cắt ngang</w:t>
      </w:r>
      <w:r w:rsidR="000F39E8">
        <w:t>.</w:t>
      </w:r>
    </w:p>
    <w:p w14:paraId="716D4AB1" w14:textId="2E1A9E32" w:rsidR="00C73DBF" w:rsidRPr="00C73DBF" w:rsidRDefault="000F39E8" w:rsidP="00C23165">
      <w:pPr>
        <w:pStyle w:val="Heading3"/>
      </w:pPr>
      <w:bookmarkStart w:id="39" w:name="_Toc123773087"/>
      <w:r>
        <w:t>2</w:t>
      </w:r>
      <w:r w:rsidR="00C73DBF" w:rsidRPr="00C73DBF">
        <w:t>.3.2. Cỡ mẫu và phương pháp ch</w:t>
      </w:r>
      <w:r w:rsidR="00ED1263">
        <w:t>ọ</w:t>
      </w:r>
      <w:r w:rsidR="00C73DBF" w:rsidRPr="00C73DBF">
        <w:t>n mẫu</w:t>
      </w:r>
      <w:bookmarkEnd w:id="39"/>
    </w:p>
    <w:p w14:paraId="08D75FAA" w14:textId="77777777" w:rsidR="00C73DBF" w:rsidRPr="00C73DBF" w:rsidRDefault="00C73DBF" w:rsidP="00C23165"/>
    <w:p w14:paraId="497DBDDF" w14:textId="4EAE1E09" w:rsidR="00C73DBF" w:rsidRPr="00C73DBF" w:rsidRDefault="00C73DBF" w:rsidP="00C23165">
      <w:r w:rsidRPr="00C73DBF">
        <w:t xml:space="preserve">Cỡ mẫu tính theo </w:t>
      </w:r>
      <w:r w:rsidR="00BD696E">
        <w:t>c</w:t>
      </w:r>
      <w:r w:rsidRPr="00C73DBF">
        <w:t>ông thức:</w:t>
      </w:r>
    </w:p>
    <w:p w14:paraId="77E9E7EE" w14:textId="5821800E" w:rsidR="00C73DBF" w:rsidRPr="00C73DBF" w:rsidRDefault="00BD696E" w:rsidP="00C23165">
      <m:oMathPara>
        <m:oMath>
          <m:r>
            <w:rPr>
              <w:rFonts w:ascii="Cambria Math" w:hAnsi="Cambria Math"/>
            </w:rPr>
            <m:t>n</m:t>
          </m:r>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1-</m:t>
              </m:r>
              <m:f>
                <m:fPr>
                  <m:ctrlPr>
                    <w:rPr>
                      <w:rFonts w:ascii="Cambria Math" w:hAnsi="Cambria Math"/>
                    </w:rPr>
                  </m:ctrlPr>
                </m:fPr>
                <m:num>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sub>
            <m:sup>
              <m:r>
                <m:rPr>
                  <m:sty m:val="p"/>
                </m:rPr>
                <w:rPr>
                  <w:rFonts w:ascii="Cambria Math" w:hAnsi="Cambria Math"/>
                </w:rPr>
                <m:t>2</m:t>
              </m:r>
            </m:sup>
          </m:sSubSup>
          <m:f>
            <m:fPr>
              <m:ctrlPr>
                <w:rPr>
                  <w:rFonts w:ascii="Cambria Math" w:hAnsi="Cambria Math"/>
                </w:rPr>
              </m:ctrlPr>
            </m:fPr>
            <m:num>
              <m:r>
                <w:rPr>
                  <w:rFonts w:ascii="Cambria Math" w:hAnsi="Cambria Math"/>
                </w:rPr>
                <m:t>p</m:t>
              </m:r>
              <m:r>
                <m:rPr>
                  <m:sty m:val="p"/>
                </m:rPr>
                <w:rPr>
                  <w:rFonts w:ascii="Cambria Math" w:hAnsi="Cambria Math"/>
                </w:rPr>
                <m:t>(1-</m:t>
              </m:r>
              <m:r>
                <w:rPr>
                  <w:rFonts w:ascii="Cambria Math" w:hAnsi="Cambria Math"/>
                </w:rPr>
                <m:t>p</m:t>
              </m:r>
              <m:r>
                <m:rPr>
                  <m:sty m:val="p"/>
                </m:rPr>
                <w:rPr>
                  <w:rFonts w:ascii="Cambria Math" w:hAnsi="Cambria Math"/>
                </w:rPr>
                <m:t>)</m:t>
              </m:r>
            </m:num>
            <m:den>
              <m:sSup>
                <m:sSupPr>
                  <m:ctrlPr>
                    <w:rPr>
                      <w:rFonts w:ascii="Cambria Math" w:hAnsi="Cambria Math"/>
                    </w:rPr>
                  </m:ctrlPr>
                </m:sSupPr>
                <m:e>
                  <m:r>
                    <w:rPr>
                      <w:rFonts w:ascii="Cambria Math" w:hAnsi="Cambria Math"/>
                    </w:rPr>
                    <m:t>d</m:t>
                  </m:r>
                </m:e>
                <m:sup>
                  <m:r>
                    <m:rPr>
                      <m:sty m:val="p"/>
                    </m:rPr>
                    <w:rPr>
                      <w:rFonts w:ascii="Cambria Math" w:hAnsi="Cambria Math"/>
                    </w:rPr>
                    <m:t>2</m:t>
                  </m:r>
                </m:sup>
              </m:sSup>
            </m:den>
          </m:f>
        </m:oMath>
      </m:oMathPara>
    </w:p>
    <w:p w14:paraId="63738015" w14:textId="77777777" w:rsidR="00C73DBF" w:rsidRPr="00C73DBF" w:rsidRDefault="00C73DBF" w:rsidP="00C23165">
      <w:r w:rsidRPr="00C73DBF">
        <w:t>Trong đó:</w:t>
      </w:r>
    </w:p>
    <w:p w14:paraId="4531D784" w14:textId="77777777" w:rsidR="009D2426" w:rsidRDefault="009D2426" w:rsidP="00C23165">
      <w:r>
        <w:t xml:space="preserve">- </w:t>
      </w:r>
      <w:r w:rsidRPr="009D2426">
        <w:t>n</w:t>
      </w:r>
      <w:r w:rsidR="00C73DBF" w:rsidRPr="009D2426">
        <w:t xml:space="preserve"> là số lượng </w:t>
      </w:r>
      <w:r w:rsidRPr="009D2426">
        <w:t xml:space="preserve">BN </w:t>
      </w:r>
      <w:r w:rsidR="00C73DBF" w:rsidRPr="009D2426">
        <w:t>cần điều tr</w:t>
      </w:r>
      <w:r w:rsidRPr="009D2426">
        <w:t>a</w:t>
      </w:r>
      <w:r w:rsidR="00C73DBF" w:rsidRPr="009D2426">
        <w:t>.</w:t>
      </w:r>
    </w:p>
    <w:p w14:paraId="2DB550B6" w14:textId="4265A4A5" w:rsidR="00C73DBF" w:rsidRPr="009D2426" w:rsidRDefault="009D2426" w:rsidP="00C23165">
      <w:r>
        <w:t xml:space="preserve">- </w:t>
      </w:r>
      <m:oMath>
        <m:sSubSup>
          <m:sSubSupPr>
            <m:ctrlPr>
              <w:rPr>
                <w:rFonts w:ascii="Cambria Math" w:hAnsi="Cambria Math"/>
              </w:rPr>
            </m:ctrlPr>
          </m:sSubSupPr>
          <m:e>
            <m:r>
              <w:rPr>
                <w:rFonts w:ascii="Cambria Math" w:hAnsi="Cambria Math"/>
              </w:rPr>
              <m:t>Z</m:t>
            </m:r>
          </m:e>
          <m:sub>
            <m:r>
              <m:rPr>
                <m:sty m:val="p"/>
              </m:rPr>
              <w:rPr>
                <w:rFonts w:ascii="Cambria Math" w:hAnsi="Cambria Math"/>
              </w:rPr>
              <m:t>(1-</m:t>
            </m:r>
            <m:f>
              <m:fPr>
                <m:ctrlPr>
                  <w:rPr>
                    <w:rFonts w:ascii="Cambria Math" w:hAnsi="Cambria Math"/>
                  </w:rPr>
                </m:ctrlPr>
              </m:fPr>
              <m:num>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sub>
          <m:sup>
            <m:r>
              <m:rPr>
                <m:sty m:val="p"/>
              </m:rPr>
              <w:rPr>
                <w:rFonts w:ascii="Cambria Math" w:hAnsi="Cambria Math"/>
              </w:rPr>
              <m:t>2</m:t>
            </m:r>
          </m:sup>
        </m:sSubSup>
      </m:oMath>
      <w:r w:rsidRPr="009D2426">
        <w:t xml:space="preserve"> độ tin cậy 95%, </w:t>
      </w:r>
      <m:oMath>
        <m:sSubSup>
          <m:sSubSupPr>
            <m:ctrlPr>
              <w:rPr>
                <w:rFonts w:ascii="Cambria Math" w:hAnsi="Cambria Math"/>
              </w:rPr>
            </m:ctrlPr>
          </m:sSubSupPr>
          <m:e>
            <m:r>
              <w:rPr>
                <w:rFonts w:ascii="Cambria Math" w:hAnsi="Cambria Math"/>
              </w:rPr>
              <m:t>Z</m:t>
            </m:r>
          </m:e>
          <m:sub>
            <m:r>
              <m:rPr>
                <m:sty m:val="p"/>
              </m:rPr>
              <w:rPr>
                <w:rFonts w:ascii="Cambria Math" w:hAnsi="Cambria Math"/>
              </w:rPr>
              <m:t>(1-</m:t>
            </m:r>
            <m:f>
              <m:fPr>
                <m:ctrlPr>
                  <w:rPr>
                    <w:rFonts w:ascii="Cambria Math" w:hAnsi="Cambria Math"/>
                  </w:rPr>
                </m:ctrlPr>
              </m:fPr>
              <m:num>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sub>
          <m:sup>
            <m:r>
              <m:rPr>
                <m:sty m:val="p"/>
              </m:rPr>
              <w:rPr>
                <w:rFonts w:ascii="Cambria Math" w:hAnsi="Cambria Math"/>
              </w:rPr>
              <m:t>2</m:t>
            </m:r>
          </m:sup>
        </m:sSubSup>
        <m:r>
          <m:rPr>
            <m:sty m:val="p"/>
          </m:rPr>
          <w:rPr>
            <w:rFonts w:ascii="Cambria Math" w:hAnsi="Cambria Math"/>
          </w:rPr>
          <m:t>=1,96</m:t>
        </m:r>
      </m:oMath>
      <w:r>
        <w:t>.</w:t>
      </w:r>
    </w:p>
    <w:p w14:paraId="1FD76796" w14:textId="3D88C11F" w:rsidR="008A5F1A" w:rsidRDefault="009D2426" w:rsidP="00C23165">
      <w:r>
        <w:t>- d là khoảng sai lệch</w:t>
      </w:r>
      <w:r w:rsidR="00C73DBF" w:rsidRPr="00C73DBF">
        <w:t xml:space="preserve"> giữa mẫu và qu</w:t>
      </w:r>
      <w:r>
        <w:t>ầ</w:t>
      </w:r>
      <w:r w:rsidR="00C73DBF" w:rsidRPr="00C73DBF">
        <w:t>n thể</w:t>
      </w:r>
      <w:r>
        <w:t>.</w:t>
      </w:r>
    </w:p>
    <w:p w14:paraId="26272042" w14:textId="507FE2D5" w:rsidR="00B75088" w:rsidRPr="00B75088" w:rsidRDefault="00B75088" w:rsidP="00C23165">
      <w:r w:rsidRPr="00B75088">
        <w:t>- Theo nghiên cứu của Miyata S và cộng sự năm 2011 T</w:t>
      </w:r>
      <w:r w:rsidR="009D2426">
        <w:t>ì</w:t>
      </w:r>
      <w:r w:rsidRPr="00B75088">
        <w:t>nh trang dinh dưỡng</w:t>
      </w:r>
      <w:r w:rsidR="009D2426">
        <w:t xml:space="preserve"> BN</w:t>
      </w:r>
      <w:r w:rsidRPr="00B75088">
        <w:t xml:space="preserve"> theo SGA là 69 %. Thay vào công thức ta được n</w:t>
      </w:r>
      <w:r w:rsidR="009D2426">
        <w:t xml:space="preserve"> </w:t>
      </w:r>
      <w:r w:rsidRPr="00B75088">
        <w:t>= 328</w:t>
      </w:r>
      <w:r w:rsidR="009D2426">
        <w:t>.</w:t>
      </w:r>
    </w:p>
    <w:p w14:paraId="31D1EF50" w14:textId="03F5C2D0" w:rsidR="00B75088" w:rsidRPr="00B75088" w:rsidRDefault="00B75088" w:rsidP="00C23165">
      <w:r w:rsidRPr="00B75088">
        <w:t>Vậy để cỡ mẫu tho</w:t>
      </w:r>
      <w:r w:rsidR="00B9405E">
        <w:t>ả</w:t>
      </w:r>
      <w:r w:rsidRPr="00B75088">
        <w:t xml:space="preserve"> mãn cả BMI, SGA ta được cỡ mẫu tối</w:t>
      </w:r>
      <w:r w:rsidR="009D2426">
        <w:t xml:space="preserve"> </w:t>
      </w:r>
      <w:r w:rsidRPr="00B75088">
        <w:t>thiểu n =380.</w:t>
      </w:r>
    </w:p>
    <w:p w14:paraId="0E5ADEF0" w14:textId="24308F44" w:rsidR="00B75088" w:rsidRPr="00B75088" w:rsidRDefault="00B75088" w:rsidP="00C23165">
      <w:r w:rsidRPr="00B75088">
        <w:t>Cách ch</w:t>
      </w:r>
      <w:r w:rsidR="009D2426">
        <w:t>ọj</w:t>
      </w:r>
      <w:r w:rsidRPr="00B75088">
        <w:t>n mẫu: Chọn t</w:t>
      </w:r>
      <w:r w:rsidR="009D2426">
        <w:t>ấ</w:t>
      </w:r>
      <w:r w:rsidRPr="00B75088">
        <w:t xml:space="preserve">t cả </w:t>
      </w:r>
      <w:r w:rsidR="007B115B">
        <w:t>bệnh nhân</w:t>
      </w:r>
      <w:r w:rsidRPr="00B75088">
        <w:t xml:space="preserve"> vào khoa đủ tiêu chuẩn chẳn đoán là</w:t>
      </w:r>
      <w:r w:rsidR="009D2426">
        <w:t xml:space="preserve"> </w:t>
      </w:r>
      <w:r w:rsidRPr="00B75088">
        <w:t>lao phối đáp ứng đủ tiêu chuẩn nghiên c</w:t>
      </w:r>
      <w:r w:rsidR="00B9405E">
        <w:t>ứ</w:t>
      </w:r>
      <w:r w:rsidRPr="00B75088">
        <w:t>u cho tới kh</w:t>
      </w:r>
      <w:r w:rsidR="00B9405E">
        <w:t>i</w:t>
      </w:r>
      <w:r w:rsidRPr="00B75088">
        <w:t xml:space="preserve"> đủ cỡ mẫu.</w:t>
      </w:r>
    </w:p>
    <w:p w14:paraId="35A6F4E4" w14:textId="54D99200" w:rsidR="00B75088" w:rsidRPr="00B75088" w:rsidRDefault="00B9405E" w:rsidP="00C23165">
      <w:pPr>
        <w:pStyle w:val="Heading3"/>
      </w:pPr>
      <w:bookmarkStart w:id="40" w:name="_Toc123773088"/>
      <w:r>
        <w:t>2.</w:t>
      </w:r>
      <w:r w:rsidR="00B75088" w:rsidRPr="00B75088">
        <w:t>3.3. Phương pháp thu thập s</w:t>
      </w:r>
      <w:r>
        <w:t>ố</w:t>
      </w:r>
      <w:r w:rsidR="00B75088" w:rsidRPr="00B75088">
        <w:t xml:space="preserve"> </w:t>
      </w:r>
      <w:r>
        <w:t>l</w:t>
      </w:r>
      <w:r w:rsidR="00B75088" w:rsidRPr="00B75088">
        <w:t>iệu</w:t>
      </w:r>
      <w:bookmarkEnd w:id="40"/>
    </w:p>
    <w:p w14:paraId="48945C82" w14:textId="62848FF5" w:rsidR="00B75088" w:rsidRPr="00B75088" w:rsidRDefault="00B75088" w:rsidP="00C23165">
      <w:r w:rsidRPr="00B75088">
        <w:t xml:space="preserve">Các đối tượng được đánh giá TTDD khi mới nhập viện (trong vòng 24 </w:t>
      </w:r>
      <w:r w:rsidR="003F14F4">
        <w:t>–</w:t>
      </w:r>
      <w:r w:rsidRPr="00B75088">
        <w:t xml:space="preserve"> 48</w:t>
      </w:r>
      <w:r w:rsidR="003F14F4">
        <w:t xml:space="preserve"> </w:t>
      </w:r>
      <w:r w:rsidRPr="00B75088">
        <w:t xml:space="preserve">giờ) bằng phương pháp nhân trắc BMI và phòng </w:t>
      </w:r>
      <w:r w:rsidR="00972917">
        <w:t>vấn</w:t>
      </w:r>
      <w:r w:rsidRPr="00B75088">
        <w:t xml:space="preserve"> bằng phương pháp SGA</w:t>
      </w:r>
      <w:r w:rsidR="003F14F4">
        <w:t>.</w:t>
      </w:r>
    </w:p>
    <w:p w14:paraId="7EADB6DF" w14:textId="749CE21C" w:rsidR="00B75088" w:rsidRDefault="003F14F4" w:rsidP="00C23165">
      <w:r>
        <w:t>Đánh giá TTDD bằng số đo nhân trắc:</w:t>
      </w:r>
    </w:p>
    <w:p w14:paraId="419B493A" w14:textId="02D9E553" w:rsidR="0067397B" w:rsidRPr="00B75088" w:rsidRDefault="0067397B" w:rsidP="00C23165">
      <w:r>
        <w:t>- Khối lượng cơ thể, biểu hiện bằng cân nặng.</w:t>
      </w:r>
    </w:p>
    <w:p w14:paraId="694D8C6F" w14:textId="79CF85F5" w:rsidR="00B75088" w:rsidRPr="00B75088" w:rsidRDefault="00B75088" w:rsidP="00C23165">
      <w:r w:rsidRPr="00B75088">
        <w:t>- Kích hước chiều cao đứng</w:t>
      </w:r>
      <w:r w:rsidR="0067397B">
        <w:t>.</w:t>
      </w:r>
    </w:p>
    <w:p w14:paraId="5F116F3D" w14:textId="35729AD6" w:rsidR="00B75088" w:rsidRPr="00B75088" w:rsidRDefault="00E80A7C" w:rsidP="00C23165">
      <w:r>
        <w:t>-</w:t>
      </w:r>
      <w:r w:rsidR="00B75088" w:rsidRPr="00B75088">
        <w:t xml:space="preserve"> Cấu tr</w:t>
      </w:r>
      <w:r w:rsidR="0067397B">
        <w:t>ú</w:t>
      </w:r>
      <w:r w:rsidR="00B75088" w:rsidRPr="00B75088">
        <w:t>c cơ thể và các dự trữ về năng lượng và protein, thông qua các mô</w:t>
      </w:r>
    </w:p>
    <w:p w14:paraId="3AE56D19" w14:textId="0AEBD238" w:rsidR="00B75088" w:rsidRPr="00B75088" w:rsidRDefault="00B75088" w:rsidP="00C23165">
      <w:r w:rsidRPr="00B75088">
        <w:t>mềm b</w:t>
      </w:r>
      <w:r w:rsidR="0067397B">
        <w:t>ề</w:t>
      </w:r>
      <w:r w:rsidRPr="00B75088">
        <w:t xml:space="preserve"> mặt như lớp mỡ dưới da v</w:t>
      </w:r>
      <w:r w:rsidR="0067397B">
        <w:t>à</w:t>
      </w:r>
      <w:r w:rsidRPr="00B75088">
        <w:t xml:space="preserve"> cơ.</w:t>
      </w:r>
    </w:p>
    <w:p w14:paraId="0E972E2E" w14:textId="77777777" w:rsidR="00B75088" w:rsidRPr="00B75088" w:rsidRDefault="00B75088" w:rsidP="00C23165"/>
    <w:p w14:paraId="127E2594" w14:textId="77777777" w:rsidR="00A20426" w:rsidRDefault="00A20426" w:rsidP="00C23165">
      <w:r w:rsidRPr="00F23718">
        <w:t>C</w:t>
      </w:r>
      <w:r>
        <w:t>â</w:t>
      </w:r>
      <w:r w:rsidRPr="00F23718">
        <w:t>n trọng lượng cơ th</w:t>
      </w:r>
      <w:r>
        <w:t>ể</w:t>
      </w:r>
      <w:r w:rsidRPr="00F23718">
        <w:t>:</w:t>
      </w:r>
    </w:p>
    <w:p w14:paraId="0C746CD8" w14:textId="77777777" w:rsidR="00A20426" w:rsidRPr="003E0B4E" w:rsidRDefault="00A20426" w:rsidP="00C23165">
      <w:r>
        <w:t>Cân trọng lượng: sử dụng cân điện tử SECA có độ chính xác tới 0,1 kg để cân trọng lượng. Khi cân bệnh nhân mặc quần áo gọn nhất, chân không mang giảy, dép, không đội mũ. Cân được đặt ở vị trí ổn định và bằng phẳng. Điều chính cân về số 0 trước khi đo. Bệnh nhân đứng giữa bản cân, không cử động, mắt nhìn thẳng, trọng lượng phân bổ đều cá hai chân. Kiểm tra với một vật chuẩn để kiểm soát độ chính xác và độ nhạy của cân. Trọng lượng cơ thể được tính bằng kg với 1 số lẻ sau dấu phẩy.</w:t>
      </w:r>
    </w:p>
    <w:p w14:paraId="69805848" w14:textId="77777777" w:rsidR="00A20426" w:rsidRPr="00065CB5" w:rsidRDefault="00A20426" w:rsidP="00C23165">
      <w:r>
        <w:t>Tỷ lệ thay đổi trọng lượng cơ thể:</w:t>
      </w:r>
    </w:p>
    <w:p w14:paraId="7BC7BCBC" w14:textId="77777777" w:rsidR="00A20426" w:rsidRPr="009B4397" w:rsidRDefault="00A20426" w:rsidP="00C23165">
      <m:oMathPara>
        <m:oMath>
          <m:r>
            <w:rPr>
              <w:rFonts w:ascii="Cambria Math" w:hAnsi="Cambria Math"/>
            </w:rPr>
            <m:t>Thay</m:t>
          </m:r>
          <m:r>
            <m:rPr>
              <m:sty m:val="p"/>
            </m:rPr>
            <w:rPr>
              <w:rFonts w:ascii="Cambria Math" w:hAnsi="Cambria Math"/>
            </w:rPr>
            <m:t xml:space="preserve"> đổ</m:t>
          </m:r>
          <m:r>
            <w:rPr>
              <w:rFonts w:ascii="Cambria Math" w:hAnsi="Cambria Math"/>
            </w:rPr>
            <m:t>i</m:t>
          </m:r>
          <m:r>
            <m:rPr>
              <m:sty m:val="p"/>
            </m:rPr>
            <w:rPr>
              <w:rFonts w:ascii="Cambria Math" w:hAnsi="Cambria Math"/>
            </w:rPr>
            <m:t xml:space="preserve"> (%)=</m:t>
          </m:r>
          <m:f>
            <m:fPr>
              <m:ctrlPr>
                <w:rPr>
                  <w:rFonts w:ascii="Cambria Math" w:hAnsi="Cambria Math"/>
                </w:rPr>
              </m:ctrlPr>
            </m:fPr>
            <m:num>
              <m:d>
                <m:dPr>
                  <m:begChr m:val="["/>
                  <m:endChr m:val="]"/>
                  <m:ctrlPr>
                    <w:rPr>
                      <w:rFonts w:ascii="Cambria Math" w:hAnsi="Cambria Math"/>
                    </w:rPr>
                  </m:ctrlPr>
                </m:dPr>
                <m:e>
                  <m:r>
                    <w:rPr>
                      <w:rFonts w:ascii="Cambria Math" w:hAnsi="Cambria Math"/>
                    </w:rPr>
                    <m:t>Tr</m:t>
                  </m:r>
                  <m:r>
                    <m:rPr>
                      <m:sty m:val="p"/>
                    </m:rPr>
                    <w:rPr>
                      <w:rFonts w:ascii="Cambria Math" w:hAnsi="Cambria Math"/>
                    </w:rPr>
                    <m:t>ọ</m:t>
                  </m:r>
                  <m:r>
                    <w:rPr>
                      <w:rFonts w:ascii="Cambria Math" w:hAnsi="Cambria Math"/>
                    </w:rPr>
                    <m:t>ng</m:t>
                  </m:r>
                  <m:r>
                    <m:rPr>
                      <m:sty m:val="p"/>
                    </m:rPr>
                    <w:rPr>
                      <w:rFonts w:ascii="Cambria Math" w:hAnsi="Cambria Math"/>
                    </w:rPr>
                    <m:t xml:space="preserve"> </m:t>
                  </m:r>
                  <m:r>
                    <w:rPr>
                      <w:rFonts w:ascii="Cambria Math" w:hAnsi="Cambria Math"/>
                    </w:rPr>
                    <m:t>l</m:t>
                  </m:r>
                  <m:r>
                    <m:rPr>
                      <m:sty m:val="p"/>
                    </m:rPr>
                    <w:rPr>
                      <w:rFonts w:ascii="Cambria Math" w:hAnsi="Cambria Math"/>
                    </w:rPr>
                    <m:t>ượ</m:t>
                  </m:r>
                  <m:r>
                    <w:rPr>
                      <w:rFonts w:ascii="Cambria Math" w:hAnsi="Cambria Math"/>
                    </w:rPr>
                    <m:t>ng</m:t>
                  </m:r>
                  <m:r>
                    <m:rPr>
                      <m:sty m:val="p"/>
                    </m:rPr>
                    <w:rPr>
                      <w:rFonts w:ascii="Cambria Math" w:hAnsi="Cambria Math"/>
                    </w:rPr>
                    <m:t xml:space="preserve"> </m:t>
                  </m:r>
                  <m:r>
                    <w:rPr>
                      <w:rFonts w:ascii="Cambria Math" w:hAnsi="Cambria Math"/>
                    </w:rPr>
                    <m:t>c</m:t>
                  </m:r>
                  <m:r>
                    <m:rPr>
                      <m:sty m:val="p"/>
                    </m:rPr>
                    <w:rPr>
                      <w:rFonts w:ascii="Cambria Math" w:hAnsi="Cambria Math"/>
                    </w:rPr>
                    <m:t xml:space="preserve">ơ </m:t>
                  </m:r>
                  <m:r>
                    <w:rPr>
                      <w:rFonts w:ascii="Cambria Math" w:hAnsi="Cambria Math"/>
                    </w:rPr>
                    <m:t>tr</m:t>
                  </m:r>
                  <m:r>
                    <m:rPr>
                      <m:sty m:val="p"/>
                    </m:rPr>
                    <w:rPr>
                      <w:rFonts w:ascii="Cambria Math" w:hAnsi="Cambria Math"/>
                    </w:rPr>
                    <m:t>ướ</m:t>
                  </m:r>
                  <m:r>
                    <w:rPr>
                      <w:rFonts w:ascii="Cambria Math" w:hAnsi="Cambria Math"/>
                    </w:rPr>
                    <m:t>c</m:t>
                  </m:r>
                  <m:r>
                    <m:rPr>
                      <m:sty m:val="p"/>
                    </m:rPr>
                    <w:rPr>
                      <w:rFonts w:ascii="Cambria Math" w:hAnsi="Cambria Math"/>
                    </w:rPr>
                    <m:t xml:space="preserve"> đâ</m:t>
                  </m:r>
                  <m:r>
                    <w:rPr>
                      <w:rFonts w:ascii="Cambria Math" w:hAnsi="Cambria Math"/>
                    </w:rPr>
                    <m:t>y</m:t>
                  </m:r>
                  <m:r>
                    <m:rPr>
                      <m:sty m:val="p"/>
                    </m:rPr>
                    <w:rPr>
                      <w:rFonts w:ascii="Cambria Math" w:hAnsi="Cambria Math"/>
                    </w:rPr>
                    <m:t xml:space="preserve"> </m:t>
                  </m:r>
                  <m:d>
                    <m:dPr>
                      <m:ctrlPr>
                        <w:rPr>
                          <w:rFonts w:ascii="Cambria Math" w:hAnsi="Cambria Math"/>
                        </w:rPr>
                      </m:ctrlPr>
                    </m:dPr>
                    <m:e>
                      <m:r>
                        <w:rPr>
                          <w:rFonts w:ascii="Cambria Math" w:hAnsi="Cambria Math"/>
                        </w:rPr>
                        <m:t>kg</m:t>
                      </m:r>
                    </m:e>
                  </m:d>
                  <m:r>
                    <m:rPr>
                      <m:sty m:val="p"/>
                    </m:rPr>
                    <w:rPr>
                      <w:rFonts w:ascii="Cambria Math" w:hAnsi="Cambria Math"/>
                    </w:rPr>
                    <m:t>-</m:t>
                  </m:r>
                  <m:r>
                    <w:rPr>
                      <w:rFonts w:ascii="Cambria Math" w:hAnsi="Cambria Math"/>
                    </w:rPr>
                    <m:t>Tr</m:t>
                  </m:r>
                  <m:r>
                    <m:rPr>
                      <m:sty m:val="p"/>
                    </m:rPr>
                    <w:rPr>
                      <w:rFonts w:ascii="Cambria Math" w:hAnsi="Cambria Math"/>
                    </w:rPr>
                    <m:t>ọ</m:t>
                  </m:r>
                  <m:r>
                    <w:rPr>
                      <w:rFonts w:ascii="Cambria Math" w:hAnsi="Cambria Math"/>
                    </w:rPr>
                    <m:t>ng</m:t>
                  </m:r>
                  <m:r>
                    <m:rPr>
                      <m:sty m:val="p"/>
                    </m:rPr>
                    <w:rPr>
                      <w:rFonts w:ascii="Cambria Math" w:hAnsi="Cambria Math"/>
                    </w:rPr>
                    <m:t xml:space="preserve"> </m:t>
                  </m:r>
                  <m:r>
                    <w:rPr>
                      <w:rFonts w:ascii="Cambria Math" w:hAnsi="Cambria Math"/>
                    </w:rPr>
                    <m:t>l</m:t>
                  </m:r>
                  <m:r>
                    <m:rPr>
                      <m:sty m:val="p"/>
                    </m:rPr>
                    <w:rPr>
                      <w:rFonts w:ascii="Cambria Math" w:hAnsi="Cambria Math"/>
                    </w:rPr>
                    <m:t>ượ</m:t>
                  </m:r>
                  <m:r>
                    <w:rPr>
                      <w:rFonts w:ascii="Cambria Math" w:hAnsi="Cambria Math"/>
                    </w:rPr>
                    <m:t>ng</m:t>
                  </m:r>
                  <m:r>
                    <m:rPr>
                      <m:sty m:val="p"/>
                    </m:rPr>
                    <w:rPr>
                      <w:rFonts w:ascii="Cambria Math" w:hAnsi="Cambria Math"/>
                    </w:rPr>
                    <m:t xml:space="preserve"> </m:t>
                  </m:r>
                  <m:r>
                    <w:rPr>
                      <w:rFonts w:ascii="Cambria Math" w:hAnsi="Cambria Math"/>
                    </w:rPr>
                    <m:t>hi</m:t>
                  </m:r>
                  <m:r>
                    <m:rPr>
                      <m:sty m:val="p"/>
                    </m:rPr>
                    <w:rPr>
                      <w:rFonts w:ascii="Cambria Math" w:hAnsi="Cambria Math"/>
                    </w:rPr>
                    <m:t>ệ</m:t>
                  </m:r>
                  <m:r>
                    <w:rPr>
                      <w:rFonts w:ascii="Cambria Math" w:hAnsi="Cambria Math"/>
                    </w:rPr>
                    <m:t>n</m:t>
                  </m:r>
                  <m:r>
                    <m:rPr>
                      <m:sty m:val="p"/>
                    </m:rPr>
                    <w:rPr>
                      <w:rFonts w:ascii="Cambria Math" w:hAnsi="Cambria Math"/>
                    </w:rPr>
                    <m:t xml:space="preserve"> </m:t>
                  </m:r>
                  <m:r>
                    <w:rPr>
                      <w:rFonts w:ascii="Cambria Math" w:hAnsi="Cambria Math"/>
                    </w:rPr>
                    <m:t>t</m:t>
                  </m:r>
                  <m:r>
                    <m:rPr>
                      <m:sty m:val="p"/>
                    </m:rPr>
                    <w:rPr>
                      <w:rFonts w:ascii="Cambria Math" w:hAnsi="Cambria Math"/>
                    </w:rPr>
                    <m:t>ạ</m:t>
                  </m:r>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kg</m:t>
                      </m:r>
                    </m:e>
                  </m:d>
                </m:e>
              </m:d>
              <m:r>
                <w:rPr>
                  <w:rFonts w:ascii="Cambria Math" w:hAnsi="Cambria Math"/>
                </w:rPr>
                <m:t>x</m:t>
              </m:r>
              <m:r>
                <m:rPr>
                  <m:sty m:val="p"/>
                </m:rPr>
                <w:rPr>
                  <w:rFonts w:ascii="Cambria Math" w:hAnsi="Cambria Math"/>
                </w:rPr>
                <m:t>100</m:t>
              </m:r>
            </m:num>
            <m:den>
              <m:r>
                <w:rPr>
                  <w:rFonts w:ascii="Cambria Math" w:hAnsi="Cambria Math"/>
                </w:rPr>
                <m:t>Tr</m:t>
              </m:r>
              <m:r>
                <m:rPr>
                  <m:sty m:val="p"/>
                </m:rPr>
                <w:rPr>
                  <w:rFonts w:ascii="Cambria Math" w:hAnsi="Cambria Math"/>
                </w:rPr>
                <m:t>ọ</m:t>
              </m:r>
              <m:r>
                <w:rPr>
                  <w:rFonts w:ascii="Cambria Math" w:hAnsi="Cambria Math"/>
                </w:rPr>
                <m:t>ng</m:t>
              </m:r>
              <m:r>
                <m:rPr>
                  <m:sty m:val="p"/>
                </m:rPr>
                <w:rPr>
                  <w:rFonts w:ascii="Cambria Math" w:hAnsi="Cambria Math"/>
                </w:rPr>
                <m:t xml:space="preserve"> </m:t>
              </m:r>
              <m:r>
                <w:rPr>
                  <w:rFonts w:ascii="Cambria Math" w:hAnsi="Cambria Math"/>
                </w:rPr>
                <m:t>l</m:t>
              </m:r>
              <m:r>
                <m:rPr>
                  <m:sty m:val="p"/>
                </m:rPr>
                <w:rPr>
                  <w:rFonts w:ascii="Cambria Math" w:hAnsi="Cambria Math"/>
                </w:rPr>
                <m:t>ượ</m:t>
              </m:r>
              <m:r>
                <w:rPr>
                  <w:rFonts w:ascii="Cambria Math" w:hAnsi="Cambria Math"/>
                </w:rPr>
                <m:t>ng</m:t>
              </m:r>
              <m:r>
                <m:rPr>
                  <m:sty m:val="p"/>
                </m:rPr>
                <w:rPr>
                  <w:rFonts w:ascii="Cambria Math" w:hAnsi="Cambria Math"/>
                </w:rPr>
                <m:t xml:space="preserve"> </m:t>
              </m:r>
              <m:r>
                <w:rPr>
                  <w:rFonts w:ascii="Cambria Math" w:hAnsi="Cambria Math"/>
                </w:rPr>
                <m:t>tr</m:t>
              </m:r>
              <m:r>
                <m:rPr>
                  <m:sty m:val="p"/>
                </m:rPr>
                <w:rPr>
                  <w:rFonts w:ascii="Cambria Math" w:hAnsi="Cambria Math"/>
                </w:rPr>
                <m:t>ướ</m:t>
              </m:r>
              <m:r>
                <w:rPr>
                  <w:rFonts w:ascii="Cambria Math" w:hAnsi="Cambria Math"/>
                </w:rPr>
                <m:t>c</m:t>
              </m:r>
              <m:r>
                <m:rPr>
                  <m:sty m:val="p"/>
                </m:rPr>
                <w:rPr>
                  <w:rFonts w:ascii="Cambria Math" w:hAnsi="Cambria Math"/>
                </w:rPr>
                <m:t xml:space="preserve"> đâ</m:t>
              </m:r>
              <m:r>
                <w:rPr>
                  <w:rFonts w:ascii="Cambria Math" w:hAnsi="Cambria Math"/>
                </w:rPr>
                <m:t>y</m:t>
              </m:r>
            </m:den>
          </m:f>
        </m:oMath>
      </m:oMathPara>
    </w:p>
    <w:p w14:paraId="38A07ECB" w14:textId="409D427C" w:rsidR="00A20426" w:rsidRPr="00034E73" w:rsidRDefault="00A20426" w:rsidP="00C23165">
      <w:r>
        <w:t xml:space="preserve">Công thức này được sử dụng để tính toán tỷ lệ trọng lượng cơ thể giảm đi hơn là tỷ lệ tăng lên, bởi vì tỷ lệ giảm đi là một chỉ tiều quan trọng để xác định nguy cơ SDD của bệnh nhân. Khi sử dụng “tỷ lệ giảm cân” như là một thông số để can thiệp DD khi: bệnh nhân sụt cân không mong muốn &gt; 10% trong vòng 3 đến 6 tháng hoặc bệnh nhân có BMI &lt; 18,5 và có sụt cân không mong muốn &gt; 5% trong 3 đến 6 tháng. Quá trình cân đo và phòng </w:t>
      </w:r>
      <w:r w:rsidR="00972917">
        <w:t>vấn</w:t>
      </w:r>
      <w:r>
        <w:t xml:space="preserve"> diễn ra tại phòng thủ thuật của khoa Lao hô hấp BV Phổi Hải Phòng cho tất cả các bệnh nhân lao phổi điều trị tại khoa.</w:t>
      </w:r>
    </w:p>
    <w:p w14:paraId="002D0D63" w14:textId="77777777" w:rsidR="00A20426" w:rsidRPr="009B4397" w:rsidRDefault="00A20426" w:rsidP="00C23165">
      <w:r>
        <w:t>Chiều cao:</w:t>
      </w:r>
    </w:p>
    <w:p w14:paraId="5B67480F" w14:textId="77777777" w:rsidR="00A20426" w:rsidRDefault="00A20426" w:rsidP="00C23165">
      <w:r>
        <w:t>- Đo chiều cao đứng: Sử dụng thước đứng bằng thước gỗ 3 mảnh cỏ độ chia chính xác tới miimet. Thước được đặt theo chiều thẳng đứng, vuông góc với mặt đất nằm ngang. Bệnh nhân bỏ guốc, dép, đi chân không, bỏ tất cả các trang sức trên tóc, bỏ buộc tóc nếu có, đứng quay lưng vào thước đo. Gót chân, bắp chân, mông, vai, đầu (5 điểm chạm) theo một đường thẳng áp sát vào thước đo đứng, mắt nhìn thẳng theo một đường thẳng nằm ngang vuông góc với trục của cơ thể, hai tay bỏ thõng. Kéo cái chặn đầu của thước từ trên xuỗng dưới, khi áp sát đến đỉnh đầu và vuông góc với thước đo, nhìn vuông góc vào thước và đọc kết quả. Chiều cao được ghỉ bằng cm và lấy 1 số lẻ sau dấu phẩy.</w:t>
      </w:r>
    </w:p>
    <w:p w14:paraId="24445107" w14:textId="6410E20D" w:rsidR="00A20426" w:rsidRPr="00B2198E" w:rsidRDefault="00A20426" w:rsidP="00C23165">
      <w:r>
        <w:t>Đánh giác tình trạng dinh dưỡng của BN lao bằng phương pháp SGA (phiếu phụ lục 1):</w:t>
      </w:r>
    </w:p>
    <w:p w14:paraId="6BE538C8" w14:textId="21DECD11" w:rsidR="00A20426" w:rsidRPr="005164E0" w:rsidRDefault="00A20426" w:rsidP="00C23165">
      <w:r>
        <w:t xml:space="preserve">SGA là một kỹ thuật lâm sàng dùng để đánh giá tổng thể tình trạng dinh dưỡng gồm 2 đặc điểm tiền sử bệnh và khám lâm sàng. </w:t>
      </w:r>
    </w:p>
    <w:p w14:paraId="0FEB87B6" w14:textId="77777777" w:rsidR="00A20426" w:rsidRDefault="00A20426" w:rsidP="00C23165">
      <w:r>
        <w:t>- Tiền sử bệnh: Bao gồm 6 tiêu chí đánh giá</w:t>
      </w:r>
    </w:p>
    <w:p w14:paraId="59C21467" w14:textId="77777777" w:rsidR="00A20426" w:rsidRDefault="00A20426" w:rsidP="00C23165">
      <w:r>
        <w:t>1. Thay đổi trọng lượng trong 6 tháng: Sụt cân các mức độ dưới 5% ổn định hoặc tăng cân cho điểm A, sụt cân từ 5 đến 10% cho điểm B, sụt cân trên 10% cho điểm C.</w:t>
      </w:r>
    </w:p>
    <w:p w14:paraId="0595919B" w14:textId="77777777" w:rsidR="00A20426" w:rsidRDefault="00A20426" w:rsidP="00C23165">
      <w:r>
        <w:t>2. Thay đổi trọng lượng trong vòng 2 tuần qua: Tăng cân cho điểm A, cân nặng ổn định cho B, sụt cân cho C.</w:t>
      </w:r>
    </w:p>
    <w:p w14:paraId="55FFA726" w14:textId="77777777" w:rsidR="00A20426" w:rsidRDefault="00A20426" w:rsidP="00C23165">
      <w:r>
        <w:t>3. Sự thay đổi trong chế độ ăn và khẩu phần ăn: Không có vấn để về thay đổi chế độ ăn hoặc khẩu phần ăn cho điểm A, thay đổi một chút nhưng không nặng cho điểm B, thay đổi nhiều hoặc nặng cho điểm C.</w:t>
      </w:r>
    </w:p>
    <w:p w14:paraId="4BBC2D5A" w14:textId="2D15131A" w:rsidR="00A20426" w:rsidRDefault="00A20426" w:rsidP="00C23165">
      <w:r>
        <w:t>4</w:t>
      </w:r>
      <w:r w:rsidR="00E55192">
        <w:t>.</w:t>
      </w:r>
      <w:r>
        <w:t xml:space="preserve"> Hiện diện của triệu chứng dạ dày - ruột như là buổn nôn, nôn, tiêu chảy, chán ăn kéo dài trên 2 tuần: Không có các triệu chứng trên cho điểm A, có một trong các triệu chứng trên nhưng nhẹ cho điểm B, nặng cho điểm C.</w:t>
      </w:r>
    </w:p>
    <w:p w14:paraId="0D24B9A7" w14:textId="77777777" w:rsidR="00A20426" w:rsidRDefault="00A20426" w:rsidP="00C23165">
      <w:r>
        <w:t>5. Thay đổi hoạt động chức năng cơ thể: Đi lại hoạt động bỉnh thường không thay đổi cho điểm A, có thể đi lại được hoặc ngồi cho điểm B, nằm tại giường không đi lại được cho điểm C.</w:t>
      </w:r>
    </w:p>
    <w:p w14:paraId="54F2FAFB" w14:textId="77777777" w:rsidR="00A20426" w:rsidRDefault="00A20426" w:rsidP="00C23165">
      <w:r>
        <w:t>6. Nhu cầu chuyển hóa liên quan đến stress bệnh lý: Nhu cầu chuyển hóa thấp cho điểm A, tăng chuyển hóa cho điểm B, tăng cao cho điểm C.</w:t>
      </w:r>
    </w:p>
    <w:p w14:paraId="08935BAF" w14:textId="5E3F9CD2" w:rsidR="00A20426" w:rsidRPr="005164E0" w:rsidRDefault="00A20426" w:rsidP="00C23165">
      <w:r>
        <w:t xml:space="preserve">- Thăm khám lâm </w:t>
      </w:r>
      <w:r w:rsidR="00205E2A">
        <w:t>sàng</w:t>
      </w:r>
      <w:r w:rsidR="007109C9">
        <w:t xml:space="preserve"> b</w:t>
      </w:r>
      <w:r>
        <w:t>ao gồm 4 tiêu chí đánh giá:</w:t>
      </w:r>
    </w:p>
    <w:p w14:paraId="1830FCA7" w14:textId="77777777" w:rsidR="00A20426" w:rsidRDefault="00A20426" w:rsidP="00C23165">
      <w:r>
        <w:t>1. Đánh giá việc mất lớp mỡ dưới da tại cơ tam đầu, cơ nhị đầu và lớp mỡ dưới mắt; không mất lớp mỡ dưới da cho điểm A, mất lớp mỡ dưới da nhẹ đến trung bình cho điểm B, mất lớp mỡ dưới da nặng cho điểm C.</w:t>
      </w:r>
    </w:p>
    <w:p w14:paraId="2A594F5D" w14:textId="77777777" w:rsidR="00A20426" w:rsidRPr="00B12585" w:rsidRDefault="00A20426" w:rsidP="00C23165">
      <w:r>
        <w:t>2. Đánh giá tình trạng teo cơ tại thái dương, xương đòn, vai, xương bả vai, cơ giữa các xương, đầu gối, cơ tứ đầu đùi và bắp chân: không teo cơ cho điểm A, teo cơ nhẹ đến trung bình cho điểm B, teo cơ nặng cho điểm C.</w:t>
      </w:r>
    </w:p>
    <w:p w14:paraId="3F465B35" w14:textId="77777777" w:rsidR="00A20426" w:rsidRDefault="00A20426" w:rsidP="00C23165">
      <w:r>
        <w:t>3. Đánh giá mức độ phù tại mắt cá chân và vùng cùng cụt: không phù cho điểm A, phù nhẹ đến trung bình cho điểm B, phù nặng cho điểm C.</w:t>
      </w:r>
    </w:p>
    <w:p w14:paraId="0925D17B" w14:textId="77777777" w:rsidR="00A20426" w:rsidRDefault="00A20426" w:rsidP="00C23165">
      <w:r w:rsidRPr="00691EBB">
        <w:t>4. Đánh giá có hay không dịch cổ chướng v</w:t>
      </w:r>
      <w:r>
        <w:t>à</w:t>
      </w:r>
      <w:r w:rsidRPr="00691EBB">
        <w:t xml:space="preserve"> mức độ của nó nếu có: không có</w:t>
      </w:r>
      <w:r>
        <w:t xml:space="preserve"> </w:t>
      </w:r>
      <w:r w:rsidRPr="00691EBB">
        <w:t>địch cổ chướng cho điểm A, có dịch cổ chướng nhẹ đến trung bình cho điểm B, có</w:t>
      </w:r>
      <w:r>
        <w:t xml:space="preserve"> </w:t>
      </w:r>
      <w:r w:rsidRPr="00691EBB">
        <w:t>dịch cổ chướng r</w:t>
      </w:r>
      <w:r>
        <w:t>ấ</w:t>
      </w:r>
      <w:r w:rsidRPr="00691EBB">
        <w:t>t nhiều cho điểm C.</w:t>
      </w:r>
    </w:p>
    <w:p w14:paraId="0AE20B44" w14:textId="42D28039" w:rsidR="00A20426" w:rsidRDefault="00A20426" w:rsidP="00C23165">
      <w:r w:rsidRPr="00691EBB">
        <w:t xml:space="preserve">Tất cả gồm </w:t>
      </w:r>
      <w:r w:rsidR="004A569F">
        <w:t>1</w:t>
      </w:r>
      <w:r w:rsidRPr="00691EBB">
        <w:t>0 tiêu chí, mỗi tiêu chí được đánh giá 3 mức độ A,</w:t>
      </w:r>
      <w:r>
        <w:t xml:space="preserve"> </w:t>
      </w:r>
      <w:r w:rsidRPr="00691EBB">
        <w:t>B</w:t>
      </w:r>
      <w:r>
        <w:t xml:space="preserve">, </w:t>
      </w:r>
      <w:r w:rsidRPr="00691EBB">
        <w:t>C</w:t>
      </w:r>
      <w:r>
        <w:t>.</w:t>
      </w:r>
    </w:p>
    <w:p w14:paraId="1CD6F04B" w14:textId="77777777" w:rsidR="00A20426" w:rsidRPr="00691EBB" w:rsidRDefault="00A20426" w:rsidP="00C23165">
      <w:r w:rsidRPr="00691EBB">
        <w:t>T</w:t>
      </w:r>
      <w:r>
        <w:t>ù</w:t>
      </w:r>
      <w:r w:rsidRPr="00691EBB">
        <w:t>y theo mức độ thay đổi của các tiêu chí mà lựa chọn mức đánh giá phù hợp.</w:t>
      </w:r>
      <w:r>
        <w:t xml:space="preserve"> </w:t>
      </w:r>
      <w:r w:rsidRPr="00691EBB">
        <w:t>Trong trường hợp lưỡng lự giữa A và B chọn B, lường lự giữa B và C chọn B</w:t>
      </w:r>
      <w:r>
        <w:t>.</w:t>
      </w:r>
    </w:p>
    <w:p w14:paraId="7CCD36BF" w14:textId="77777777" w:rsidR="00A20426" w:rsidRPr="00691EBB" w:rsidRDefault="00A20426" w:rsidP="00C23165">
      <w:r w:rsidRPr="00691EBB">
        <w:t>+ Điều tra viên khám phát hiện các dấu hiệu SDD như giảm lớp mỡ dưới da,</w:t>
      </w:r>
      <w:r>
        <w:t xml:space="preserve"> </w:t>
      </w:r>
      <w:r w:rsidRPr="00691EBB">
        <w:t>gi</w:t>
      </w:r>
      <w:r>
        <w:t>ả</w:t>
      </w:r>
      <w:r w:rsidRPr="00691EBB">
        <w:t>m khối cơ, ph</w:t>
      </w:r>
      <w:r>
        <w:t>ù</w:t>
      </w:r>
      <w:r w:rsidRPr="00691EBB">
        <w:t xml:space="preserve"> (liên quan đến dịnh dưỡng) như sau:</w:t>
      </w:r>
    </w:p>
    <w:p w14:paraId="67BA44DB" w14:textId="77777777" w:rsidR="00A20426" w:rsidRPr="00691EBB" w:rsidRDefault="00A20426" w:rsidP="00C23165">
      <w:r w:rsidRPr="00691EBB">
        <w:t>Khám lớp mỡ dưới da:</w:t>
      </w:r>
    </w:p>
    <w:p w14:paraId="6FF06EFB" w14:textId="77777777" w:rsidR="00A20426" w:rsidRPr="00691EBB" w:rsidRDefault="00A20426" w:rsidP="00C23165">
      <w:r w:rsidRPr="00691EBB">
        <w:t>Vị trí: có thể là vùng tương ứng cơ tam đầu cánh tay, cơ nhị đầu, cơ dưới</w:t>
      </w:r>
      <w:r>
        <w:t xml:space="preserve"> </w:t>
      </w:r>
      <w:r w:rsidRPr="00691EBB">
        <w:t>xương b</w:t>
      </w:r>
      <w:r>
        <w:t>ả</w:t>
      </w:r>
      <w:r w:rsidRPr="00691EBB">
        <w:t xml:space="preserve"> </w:t>
      </w:r>
      <w:r>
        <w:t>vai.</w:t>
      </w:r>
    </w:p>
    <w:p w14:paraId="75DE82D3" w14:textId="77777777" w:rsidR="00A20426" w:rsidRPr="00691EBB" w:rsidRDefault="00A20426" w:rsidP="00C23165">
      <w:r w:rsidRPr="00691EBB">
        <w:t xml:space="preserve">Cách khám: </w:t>
      </w:r>
      <w:r>
        <w:t>Điề</w:t>
      </w:r>
      <w:r w:rsidRPr="00691EBB">
        <w:t>u tra viên dùng ngón cái và ngón trỏ của tay véo da và tổ</w:t>
      </w:r>
      <w:r>
        <w:t xml:space="preserve"> </w:t>
      </w:r>
      <w:r w:rsidRPr="00691EBB">
        <w:t>chức đưới da ở vị trí đã được xác định sau đó n</w:t>
      </w:r>
      <w:r>
        <w:t>â</w:t>
      </w:r>
      <w:r w:rsidRPr="00691EBB">
        <w:t>ng nếp da và tổ chức dưới da</w:t>
      </w:r>
      <w:r>
        <w:t xml:space="preserve"> </w:t>
      </w:r>
      <w:r w:rsidRPr="00691EBB">
        <w:t xml:space="preserve">tích ra khỏi cơ thể khoảng 1 </w:t>
      </w:r>
      <w:r>
        <w:t>c</w:t>
      </w:r>
      <w:r w:rsidRPr="00691EBB">
        <w:t>m (trục của nếp da tr</w:t>
      </w:r>
      <w:r>
        <w:t>ù</w:t>
      </w:r>
      <w:r w:rsidRPr="00691EBB">
        <w:t>ng với trục của khối cơ đó).</w:t>
      </w:r>
    </w:p>
    <w:p w14:paraId="744DCB5D" w14:textId="77777777" w:rsidR="00A20426" w:rsidRDefault="00A20426" w:rsidP="00C23165">
      <w:r w:rsidRPr="00691EBB">
        <w:t>Kh</w:t>
      </w:r>
      <w:r>
        <w:t>á</w:t>
      </w:r>
      <w:r w:rsidRPr="00691EBB">
        <w:t>m giảm khối cơ:</w:t>
      </w:r>
    </w:p>
    <w:p w14:paraId="677FB295" w14:textId="77777777" w:rsidR="00A20426" w:rsidRDefault="00A20426" w:rsidP="00C23165">
      <w:r w:rsidRPr="00691EBB">
        <w:t>Vị tr</w:t>
      </w:r>
      <w:r>
        <w:t>í</w:t>
      </w:r>
      <w:r w:rsidRPr="00691EBB">
        <w:t xml:space="preserve"> </w:t>
      </w:r>
      <w:r>
        <w:t>c</w:t>
      </w:r>
      <w:r w:rsidRPr="00691EBB">
        <w:t>ơ delta hoặc cơ tứ đầu đủi.</w:t>
      </w:r>
    </w:p>
    <w:p w14:paraId="28F2EB73" w14:textId="77777777" w:rsidR="00A20426" w:rsidRPr="00691EBB" w:rsidRDefault="00A20426" w:rsidP="00C23165">
      <w:r w:rsidRPr="00691EBB">
        <w:t>Cách khám: Điều tra viên quan s</w:t>
      </w:r>
      <w:r>
        <w:t>á</w:t>
      </w:r>
      <w:r w:rsidRPr="00691EBB">
        <w:t>t khối cơ vùng cơ đó, sở nắn để phát hiện</w:t>
      </w:r>
    </w:p>
    <w:p w14:paraId="0A3F7525" w14:textId="77777777" w:rsidR="00A20426" w:rsidRPr="00691EBB" w:rsidRDefault="00A20426" w:rsidP="00C23165">
      <w:r w:rsidRPr="00691EBB">
        <w:t>các dấu hiệu teo cơ.</w:t>
      </w:r>
    </w:p>
    <w:p w14:paraId="3F7DC22A" w14:textId="77777777" w:rsidR="00A20426" w:rsidRPr="00691EBB" w:rsidRDefault="00A20426" w:rsidP="00C23165">
      <w:r w:rsidRPr="00691EBB">
        <w:t>Khám phát hiện ph</w:t>
      </w:r>
      <w:r>
        <w:t>ù</w:t>
      </w:r>
      <w:r w:rsidRPr="00691EBB">
        <w:t>:</w:t>
      </w:r>
    </w:p>
    <w:p w14:paraId="568EA829" w14:textId="61141B9F" w:rsidR="00A20426" w:rsidRDefault="00A20426" w:rsidP="00C23165">
      <w:r w:rsidRPr="00691EBB">
        <w:t>Vị trí v</w:t>
      </w:r>
      <w:r w:rsidR="00847426">
        <w:t>ù</w:t>
      </w:r>
      <w:r w:rsidRPr="00691EBB">
        <w:t>ng mặt trước xương ch</w:t>
      </w:r>
      <w:r>
        <w:t>à</w:t>
      </w:r>
      <w:r w:rsidRPr="00691EBB">
        <w:t>y hoặc v</w:t>
      </w:r>
      <w:r>
        <w:t>ù</w:t>
      </w:r>
      <w:r w:rsidRPr="00691EBB">
        <w:t>ng mu b</w:t>
      </w:r>
      <w:r w:rsidR="00A909C4">
        <w:t>à</w:t>
      </w:r>
      <w:r w:rsidRPr="00691EBB">
        <w:t>n chân.</w:t>
      </w:r>
    </w:p>
    <w:p w14:paraId="39D6241B" w14:textId="3248E956" w:rsidR="00A20426" w:rsidRPr="00691EBB" w:rsidRDefault="00A20426" w:rsidP="00C23165">
      <w:r w:rsidRPr="00691EBB">
        <w:t xml:space="preserve">Cách khám: </w:t>
      </w:r>
      <w:r>
        <w:t>Điều</w:t>
      </w:r>
      <w:r w:rsidRPr="00691EBB">
        <w:t xml:space="preserve"> tra viên </w:t>
      </w:r>
      <w:r>
        <w:t>dù</w:t>
      </w:r>
      <w:r w:rsidRPr="00691EBB">
        <w:t>ng ngón tay ấn vào các vị trí trên để t</w:t>
      </w:r>
      <w:r w:rsidR="006B2B78">
        <w:t>ì</w:t>
      </w:r>
      <w:r w:rsidRPr="00691EBB">
        <w:t>m dấu</w:t>
      </w:r>
      <w:r>
        <w:t xml:space="preserve"> </w:t>
      </w:r>
      <w:r w:rsidRPr="00691EBB">
        <w:t>hiệu lõm</w:t>
      </w:r>
      <w:r>
        <w:t>.</w:t>
      </w:r>
    </w:p>
    <w:p w14:paraId="6733F945" w14:textId="77777777" w:rsidR="00A20426" w:rsidRPr="00691EBB" w:rsidRDefault="00A20426" w:rsidP="00C23165">
      <w:r w:rsidRPr="00691EBB">
        <w:t>Chỉ số gợi ý nhiều đến t</w:t>
      </w:r>
      <w:r>
        <w:t>í</w:t>
      </w:r>
      <w:r w:rsidRPr="00691EBB">
        <w:t xml:space="preserve">nh điễm "A" hoặc </w:t>
      </w:r>
      <w:r>
        <w:t>ít</w:t>
      </w:r>
      <w:r w:rsidRPr="00691EBB">
        <w:t xml:space="preserve"> nguy cơ dình dưỡng</w:t>
      </w:r>
    </w:p>
    <w:p w14:paraId="4FEEC79F" w14:textId="77777777" w:rsidR="00A20426" w:rsidRPr="00691EBB" w:rsidRDefault="00A20426" w:rsidP="00C23165">
      <w:r>
        <w:t>-</w:t>
      </w:r>
      <w:r w:rsidRPr="00691EBB">
        <w:t xml:space="preserve"> Cân nặng binh thường hoặc g</w:t>
      </w:r>
      <w:r>
        <w:t>ầ</w:t>
      </w:r>
      <w:r w:rsidRPr="00691EBB">
        <w:t>n đây tăng cân t</w:t>
      </w:r>
      <w:r>
        <w:t>rở lại.</w:t>
      </w:r>
    </w:p>
    <w:p w14:paraId="166D0CC2" w14:textId="77777777" w:rsidR="00A20426" w:rsidRPr="00691EBB" w:rsidRDefault="00A20426" w:rsidP="00C23165">
      <w:r>
        <w:t>-</w:t>
      </w:r>
      <w:r w:rsidRPr="00691EBB">
        <w:t xml:space="preserve"> Khẩu phần ăn bù</w:t>
      </w:r>
      <w:r>
        <w:t xml:space="preserve"> </w:t>
      </w:r>
      <w:r w:rsidRPr="00691EBB">
        <w:t>thư</w:t>
      </w:r>
      <w:r>
        <w:t>ờ</w:t>
      </w:r>
      <w:r w:rsidRPr="00691EBB">
        <w:t>ng hoặc cải thiện khẩu phần ăn.</w:t>
      </w:r>
    </w:p>
    <w:p w14:paraId="708F3AD3" w14:textId="77777777" w:rsidR="00A20426" w:rsidRPr="00691EBB" w:rsidRDefault="00A20426" w:rsidP="00C23165">
      <w:r>
        <w:t>-</w:t>
      </w:r>
      <w:r w:rsidRPr="00691EBB">
        <w:t xml:space="preserve"> M</w:t>
      </w:r>
      <w:r>
        <w:t>ấ</w:t>
      </w:r>
      <w:r w:rsidRPr="00691EBB">
        <w:t>t lớp mỡ dưới da tôi thiểu hoặc không mắt.</w:t>
      </w:r>
    </w:p>
    <w:p w14:paraId="41D0B460" w14:textId="77777777" w:rsidR="00A20426" w:rsidRPr="003D688C" w:rsidRDefault="00A20426" w:rsidP="00C23165">
      <w:r>
        <w:t>-</w:t>
      </w:r>
      <w:r w:rsidRPr="00691EBB">
        <w:t xml:space="preserve"> Không giảm khối cơ hoc giảm t</w:t>
      </w:r>
      <w:r>
        <w:t>ố</w:t>
      </w:r>
      <w:r w:rsidRPr="00691EBB">
        <w:t>i thiều</w:t>
      </w:r>
      <w:r>
        <w:t>.</w:t>
      </w:r>
    </w:p>
    <w:p w14:paraId="7EA4AD4C" w14:textId="77777777" w:rsidR="00A20426" w:rsidRPr="003D688C" w:rsidRDefault="00A20426" w:rsidP="00C23165">
      <w:r w:rsidRPr="003D688C">
        <w:t>Chi số g</w:t>
      </w:r>
      <w:r>
        <w:t>ợi ý</w:t>
      </w:r>
      <w:r w:rsidRPr="003D688C">
        <w:t xml:space="preserve"> nhiều đ</w:t>
      </w:r>
      <w:r>
        <w:t>ế</w:t>
      </w:r>
      <w:r w:rsidRPr="003D688C">
        <w:t xml:space="preserve">n tính điễm “B” hoặc tăng nguy cơ </w:t>
      </w:r>
      <w:r>
        <w:t>dinh dưỡng</w:t>
      </w:r>
    </w:p>
    <w:p w14:paraId="0E99486E" w14:textId="77777777" w:rsidR="00A20426" w:rsidRPr="003D688C" w:rsidRDefault="00A20426" w:rsidP="00C23165">
      <w:r>
        <w:t>-</w:t>
      </w:r>
      <w:r w:rsidRPr="003D688C">
        <w:t xml:space="preserve"> Sụt cân tổng thể mức độ vừa đến nặng trước khi nhập viện (5 </w:t>
      </w:r>
      <w:r>
        <w:t>–</w:t>
      </w:r>
      <w:r w:rsidRPr="003D688C">
        <w:t xml:space="preserve"> 10</w:t>
      </w:r>
      <w:r>
        <w:t>%</w:t>
      </w:r>
      <w:r w:rsidRPr="003D688C">
        <w:t>)</w:t>
      </w:r>
    </w:p>
    <w:p w14:paraId="297C5557" w14:textId="77777777" w:rsidR="00A20426" w:rsidRPr="003D688C" w:rsidRDefault="00A20426" w:rsidP="00C23165">
      <w:r>
        <w:t>-</w:t>
      </w:r>
      <w:r w:rsidRPr="003D688C">
        <w:t xml:space="preserve"> Khẩu phần ăn có thay đổi </w:t>
      </w:r>
      <w:r>
        <w:t>(</w:t>
      </w:r>
      <w:r w:rsidRPr="003D688C">
        <w:t>ăn í</w:t>
      </w:r>
      <w:r>
        <w:t>t</w:t>
      </w:r>
      <w:r w:rsidRPr="003D688C">
        <w:t xml:space="preserve"> hơn bình thường &lt; 50%</w:t>
      </w:r>
      <w:r>
        <w:t>).</w:t>
      </w:r>
    </w:p>
    <w:p w14:paraId="21E2B8FC" w14:textId="77777777" w:rsidR="00A20426" w:rsidRPr="003D688C" w:rsidRDefault="00A20426" w:rsidP="00C23165">
      <w:r>
        <w:t>-</w:t>
      </w:r>
      <w:r w:rsidRPr="003D688C">
        <w:t xml:space="preserve"> M</w:t>
      </w:r>
      <w:r>
        <w:t>ấ</w:t>
      </w:r>
      <w:r w:rsidRPr="003D688C">
        <w:t>t lớp mỡ dưới da, giảm nhiều hoặc mắt khoảng 2</w:t>
      </w:r>
      <w:r>
        <w:t>c</w:t>
      </w:r>
      <w:r w:rsidRPr="003D688C">
        <w:t>m.</w:t>
      </w:r>
    </w:p>
    <w:p w14:paraId="11DF4EE0" w14:textId="77777777" w:rsidR="00A20426" w:rsidRPr="003D688C" w:rsidRDefault="00A20426" w:rsidP="00C23165">
      <w:r w:rsidRPr="003D688C">
        <w:t>Chỉ số gợi</w:t>
      </w:r>
      <w:r>
        <w:t xml:space="preserve"> </w:t>
      </w:r>
      <w:r w:rsidRPr="003D688C">
        <w:t>ý nhi</w:t>
      </w:r>
      <w:r>
        <w:t>ề</w:t>
      </w:r>
      <w:r w:rsidRPr="003D688C">
        <w:t>u đến tính đi</w:t>
      </w:r>
      <w:r>
        <w:t>ểm</w:t>
      </w:r>
      <w:r w:rsidRPr="003D688C">
        <w:t xml:space="preserve"> “C</w:t>
      </w:r>
      <w:r>
        <w:t>”</w:t>
      </w:r>
      <w:r w:rsidRPr="003D688C">
        <w:t xml:space="preserve"> hoặc tăng ng</w:t>
      </w:r>
      <w:r>
        <w:t>u</w:t>
      </w:r>
      <w:r w:rsidRPr="003D688C">
        <w:t xml:space="preserve">y cơ </w:t>
      </w:r>
      <w:r>
        <w:t>dinh dưỡng</w:t>
      </w:r>
    </w:p>
    <w:p w14:paraId="3EE1AB1C" w14:textId="77777777" w:rsidR="00A20426" w:rsidRPr="003D688C" w:rsidRDefault="00A20426" w:rsidP="00C23165">
      <w:r>
        <w:t>-</w:t>
      </w:r>
      <w:r w:rsidRPr="003D688C">
        <w:t xml:space="preserve"> Sụt cân rõ hoặc ti</w:t>
      </w:r>
      <w:r>
        <w:t>ế</w:t>
      </w:r>
      <w:r w:rsidRPr="003D688C">
        <w:t>n triển (thường ít nhất 10% cân nặng bình thường).</w:t>
      </w:r>
    </w:p>
    <w:p w14:paraId="726E32CD" w14:textId="77777777" w:rsidR="00A20426" w:rsidRPr="003D688C" w:rsidRDefault="00A20426" w:rsidP="00C23165">
      <w:r>
        <w:t>-</w:t>
      </w:r>
      <w:r w:rsidRPr="003D688C">
        <w:t xml:space="preserve"> Khẩu phần ăn có thay đổi nhiều (än ít hơn bình thưởng &gt; 50%).</w:t>
      </w:r>
    </w:p>
    <w:p w14:paraId="089FD651" w14:textId="77777777" w:rsidR="00A20426" w:rsidRPr="003D688C" w:rsidRDefault="00A20426" w:rsidP="00C23165">
      <w:r>
        <w:t>-</w:t>
      </w:r>
      <w:r w:rsidRPr="003D688C">
        <w:t xml:space="preserve"> M</w:t>
      </w:r>
      <w:r>
        <w:t>ấ</w:t>
      </w:r>
      <w:r w:rsidRPr="003D688C">
        <w:t>t lớp mỡ &gt; 2</w:t>
      </w:r>
      <w:r>
        <w:t>c</w:t>
      </w:r>
      <w:r w:rsidRPr="003D688C">
        <w:t>m, giảm khối lượng cơ năng.</w:t>
      </w:r>
    </w:p>
    <w:p w14:paraId="76ED8E01" w14:textId="77777777" w:rsidR="00A20426" w:rsidRDefault="00A20426" w:rsidP="00C23165">
      <w:r w:rsidRPr="003D688C">
        <w:t>* Cách đánh giả này là đánh giá chủ quan, không cần tính toán. Quan trọng</w:t>
      </w:r>
      <w:r>
        <w:t xml:space="preserve"> </w:t>
      </w:r>
      <w:r w:rsidRPr="003D688C">
        <w:t>nhất là giảm cân, khẩu phẫn ăn, sụt cân/dự trữ mỡ. Khi do dự giữa điểm A hoặc B,</w:t>
      </w:r>
      <w:r>
        <w:t xml:space="preserve"> </w:t>
      </w:r>
      <w:r w:rsidRPr="003D688C">
        <w:t>chọn B: khi do dự giữa điểm B hoặc C, chọn B.</w:t>
      </w:r>
    </w:p>
    <w:p w14:paraId="126DBF7E" w14:textId="77777777" w:rsidR="00A20426" w:rsidRDefault="00A20426" w:rsidP="00C23165">
      <w:r w:rsidRPr="003D688C">
        <w:t>Mức đánh giá SGA.</w:t>
      </w:r>
    </w:p>
    <w:p w14:paraId="1757F375" w14:textId="77777777" w:rsidR="00A20426" w:rsidRDefault="00A20426" w:rsidP="00C23165">
      <w:r>
        <w:t>-</w:t>
      </w:r>
      <w:r w:rsidRPr="003D688C">
        <w:t xml:space="preserve"> SGA: A - không có nguy cơ SDD.</w:t>
      </w:r>
    </w:p>
    <w:p w14:paraId="24238933" w14:textId="77777777" w:rsidR="00A20426" w:rsidRDefault="00A20426" w:rsidP="00C23165">
      <w:r>
        <w:t>-</w:t>
      </w:r>
      <w:r w:rsidRPr="003D688C">
        <w:t xml:space="preserve"> SGA: B -</w:t>
      </w:r>
      <w:r>
        <w:t xml:space="preserve"> </w:t>
      </w:r>
      <w:r w:rsidRPr="003D688C">
        <w:t>Nguy cơ SDD từ nhẹ đến trung b</w:t>
      </w:r>
      <w:r>
        <w:t>ì</w:t>
      </w:r>
      <w:r w:rsidRPr="003D688C">
        <w:t>nh.</w:t>
      </w:r>
    </w:p>
    <w:p w14:paraId="02533E20" w14:textId="77777777" w:rsidR="00A20426" w:rsidRPr="003D688C" w:rsidRDefault="00A20426" w:rsidP="00C23165">
      <w:r>
        <w:t>-</w:t>
      </w:r>
      <w:r w:rsidRPr="003D688C">
        <w:t xml:space="preserve"> SGA: C -</w:t>
      </w:r>
      <w:r>
        <w:t xml:space="preserve"> </w:t>
      </w:r>
      <w:r w:rsidRPr="003D688C">
        <w:t>Nguy cơ SDD nặng</w:t>
      </w:r>
      <w:r>
        <w:t>.</w:t>
      </w:r>
    </w:p>
    <w:p w14:paraId="4E8307DF" w14:textId="77777777" w:rsidR="00A20426" w:rsidRPr="003D688C" w:rsidRDefault="00A20426" w:rsidP="00C23165">
      <w:r w:rsidRPr="003D688C">
        <w:t>Đánh giá chung: Dựa vào số lượng các tiêu chí của mức độ đánh giá nảo nhiều</w:t>
      </w:r>
      <w:r>
        <w:t xml:space="preserve"> </w:t>
      </w:r>
      <w:r w:rsidRPr="003D688C">
        <w:t>hơn. Trong trường hợp lưỡng lự giữa A và B chọn B, lường lự giữa B và C chọn B.</w:t>
      </w:r>
    </w:p>
    <w:p w14:paraId="719D1B64" w14:textId="77777777" w:rsidR="00683BDA" w:rsidRDefault="00525EFF" w:rsidP="00C23165">
      <w:r w:rsidRPr="00525EFF">
        <w:t>Đ</w:t>
      </w:r>
      <w:r w:rsidR="00D37BA2">
        <w:t>á</w:t>
      </w:r>
      <w:r w:rsidRPr="00525EFF">
        <w:t xml:space="preserve">nh giá kiến thức của </w:t>
      </w:r>
      <w:r w:rsidR="00D37BA2">
        <w:t>BN</w:t>
      </w:r>
      <w:r w:rsidRPr="00525EFF">
        <w:t xml:space="preserve"> về dinh dưỡng bệnh lao phổi</w:t>
      </w:r>
      <w:r w:rsidR="00683BDA">
        <w:t>:</w:t>
      </w:r>
    </w:p>
    <w:p w14:paraId="5D8A8FF5" w14:textId="44B77204" w:rsidR="00683BDA" w:rsidRDefault="00525EFF" w:rsidP="00C23165">
      <w:r w:rsidRPr="00525EFF">
        <w:t>Đánh giá bằng bộ câu hỏi được xây đựng qua khuyến cáo dinh dưỡng của</w:t>
      </w:r>
      <w:r w:rsidR="00683BDA">
        <w:t xml:space="preserve"> </w:t>
      </w:r>
      <w:r w:rsidR="006E6AFC">
        <w:t>WHO</w:t>
      </w:r>
      <w:r w:rsidRPr="00525EFF">
        <w:t xml:space="preserve"> năm 2013 và tải liệu “ Dinh dưỡng và vệ sinh an toàn thực phẩm” Bộ</w:t>
      </w:r>
      <w:r w:rsidR="00683BDA">
        <w:t xml:space="preserve"> </w:t>
      </w:r>
      <w:r w:rsidRPr="00525EFF">
        <w:t>môn dinh dưỡng Trường Đại học Y Hã Nội</w:t>
      </w:r>
      <w:r w:rsidR="00683BDA">
        <w:t xml:space="preserve"> </w:t>
      </w:r>
      <w:r w:rsidRPr="00525EFF">
        <w:t>2012), (từ câu D</w:t>
      </w:r>
      <w:r w:rsidR="00683BDA">
        <w:t>1</w:t>
      </w:r>
      <w:r w:rsidRPr="00525EFF">
        <w:t xml:space="preserve"> đến D13, phụ lục 1)</w:t>
      </w:r>
      <w:r w:rsidR="00683BDA">
        <w:t>.</w:t>
      </w:r>
    </w:p>
    <w:p w14:paraId="2887597A" w14:textId="77777777" w:rsidR="00EF6726" w:rsidRDefault="00525EFF" w:rsidP="00C23165">
      <w:r w:rsidRPr="00525EFF">
        <w:t>Mỗi đáp án đúng là 1 điểm, điểm tối đa là 32 điểm. Đặc điểm của câu hỏi</w:t>
      </w:r>
      <w:r w:rsidR="00683BDA">
        <w:t xml:space="preserve"> </w:t>
      </w:r>
      <w:r w:rsidRPr="00525EFF">
        <w:t>trong bộ câu hội nghiên cứu là câu hội có nhiều lựa chọn, do đó nếu đối tượng</w:t>
      </w:r>
      <w:r w:rsidR="00683BDA">
        <w:t xml:space="preserve"> </w:t>
      </w:r>
      <w:r w:rsidRPr="00525EFF">
        <w:t>nghiên cứu chợa từ 50% đáp án đúng trở lên được tỉnh là cỏ kiến thức đạt, (từ D1</w:t>
      </w:r>
      <w:r w:rsidR="00683BDA">
        <w:t xml:space="preserve"> </w:t>
      </w:r>
      <w:r w:rsidRPr="00525EFF">
        <w:t>đến D13), phụ lục 1</w:t>
      </w:r>
      <w:r w:rsidR="00683BDA">
        <w:t>.</w:t>
      </w:r>
    </w:p>
    <w:p w14:paraId="7DA20D44" w14:textId="73907FFC" w:rsidR="00525EFF" w:rsidRPr="00525EFF" w:rsidRDefault="00525EFF" w:rsidP="00C23165">
      <w:r w:rsidRPr="00525EFF">
        <w:t>Phân loại lao ph</w:t>
      </w:r>
      <w:r w:rsidR="003E1039">
        <w:t>ổ</w:t>
      </w:r>
      <w:r w:rsidRPr="00525EFF">
        <w:t>i: Dựa theo phân loại Bộ Y tế, hướng dẫn quản lý bệnh</w:t>
      </w:r>
      <w:r w:rsidR="00EF6726">
        <w:t xml:space="preserve"> </w:t>
      </w:r>
      <w:r w:rsidRPr="00525EFF">
        <w:t>lao năm 2018</w:t>
      </w:r>
      <w:r w:rsidR="00EF6726">
        <w:t>.</w:t>
      </w:r>
    </w:p>
    <w:p w14:paraId="5FBF0D5F" w14:textId="7F41BF33" w:rsidR="00525EFF" w:rsidRPr="00525EFF" w:rsidRDefault="003E1039" w:rsidP="00C23165">
      <w:pPr>
        <w:pStyle w:val="Heading3"/>
      </w:pPr>
      <w:bookmarkStart w:id="41" w:name="_Toc123773089"/>
      <w:r>
        <w:t>2</w:t>
      </w:r>
      <w:r w:rsidR="00525EFF" w:rsidRPr="00525EFF">
        <w:t>.3.4. Các bi</w:t>
      </w:r>
      <w:r>
        <w:t>ế</w:t>
      </w:r>
      <w:r w:rsidR="00525EFF" w:rsidRPr="00525EFF">
        <w:t>n số th</w:t>
      </w:r>
      <w:r>
        <w:t>u</w:t>
      </w:r>
      <w:r w:rsidR="00525EFF" w:rsidRPr="00525EFF">
        <w:t xml:space="preserve"> thập số liệu</w:t>
      </w:r>
      <w:bookmarkEnd w:id="41"/>
    </w:p>
    <w:p w14:paraId="3F70EA8D" w14:textId="77777777" w:rsidR="00525EFF" w:rsidRPr="00525EFF" w:rsidRDefault="00525EFF" w:rsidP="00C23165">
      <w:r w:rsidRPr="00525EFF">
        <w:t>Bảng biển số, chỉ số:</w:t>
      </w:r>
    </w:p>
    <w:tbl>
      <w:tblPr>
        <w:tblStyle w:val="TableGrid"/>
        <w:tblW w:w="0" w:type="auto"/>
        <w:tblInd w:w="0" w:type="dxa"/>
        <w:tblLook w:val="04A0" w:firstRow="1" w:lastRow="0" w:firstColumn="1" w:lastColumn="0" w:noHBand="0" w:noVBand="1"/>
      </w:tblPr>
      <w:tblGrid>
        <w:gridCol w:w="1363"/>
        <w:gridCol w:w="1880"/>
        <w:gridCol w:w="3747"/>
        <w:gridCol w:w="2121"/>
      </w:tblGrid>
      <w:tr w:rsidR="00C057DD" w14:paraId="3BCE5F48" w14:textId="77777777" w:rsidTr="004A0127">
        <w:tc>
          <w:tcPr>
            <w:tcW w:w="643" w:type="dxa"/>
          </w:tcPr>
          <w:p w14:paraId="04CB9E1B" w14:textId="79E7CA3C" w:rsidR="00C057DD" w:rsidRDefault="00C057DD" w:rsidP="00C23165">
            <w:r>
              <w:t>STT</w:t>
            </w:r>
          </w:p>
        </w:tc>
        <w:tc>
          <w:tcPr>
            <w:tcW w:w="1962" w:type="dxa"/>
          </w:tcPr>
          <w:p w14:paraId="127D3193" w14:textId="7335D15B" w:rsidR="00C057DD" w:rsidRDefault="00C057DD" w:rsidP="00C23165">
            <w:r>
              <w:t>Biến số</w:t>
            </w:r>
          </w:p>
        </w:tc>
        <w:tc>
          <w:tcPr>
            <w:tcW w:w="4257" w:type="dxa"/>
          </w:tcPr>
          <w:p w14:paraId="67E39DFB" w14:textId="5BAABC13" w:rsidR="00C057DD" w:rsidRDefault="00C057DD" w:rsidP="00C23165">
            <w:r>
              <w:t>Chỉ số/Định nghĩa</w:t>
            </w:r>
          </w:p>
        </w:tc>
        <w:tc>
          <w:tcPr>
            <w:tcW w:w="2249" w:type="dxa"/>
          </w:tcPr>
          <w:p w14:paraId="22308E43" w14:textId="53DE45E6" w:rsidR="00C057DD" w:rsidRDefault="00C057DD" w:rsidP="00C23165">
            <w:r>
              <w:t>PP thu thập</w:t>
            </w:r>
          </w:p>
        </w:tc>
      </w:tr>
      <w:tr w:rsidR="00C057DD" w14:paraId="6BA5D9F5" w14:textId="77777777" w:rsidTr="00D756F4">
        <w:tc>
          <w:tcPr>
            <w:tcW w:w="9111" w:type="dxa"/>
            <w:gridSpan w:val="4"/>
          </w:tcPr>
          <w:p w14:paraId="68464A86" w14:textId="0B197E26" w:rsidR="00C057DD" w:rsidRDefault="00C057DD" w:rsidP="00C23165">
            <w:r>
              <w:t>Thông tin chung của đối tượng nghiên cứu</w:t>
            </w:r>
          </w:p>
        </w:tc>
      </w:tr>
      <w:tr w:rsidR="00C057DD" w14:paraId="6CBA9A58" w14:textId="77777777" w:rsidTr="004A0127">
        <w:tc>
          <w:tcPr>
            <w:tcW w:w="643" w:type="dxa"/>
            <w:vMerge w:val="restart"/>
          </w:tcPr>
          <w:p w14:paraId="54A77FB1" w14:textId="7ADDBA26" w:rsidR="00C057DD" w:rsidRDefault="00C057DD" w:rsidP="00C23165">
            <w:r>
              <w:t>1</w:t>
            </w:r>
          </w:p>
        </w:tc>
        <w:tc>
          <w:tcPr>
            <w:tcW w:w="1962" w:type="dxa"/>
          </w:tcPr>
          <w:p w14:paraId="38DA9486" w14:textId="55E7A0A9" w:rsidR="00C057DD" w:rsidRDefault="00C057DD" w:rsidP="00C23165">
            <w:r>
              <w:t>Tuổi</w:t>
            </w:r>
          </w:p>
        </w:tc>
        <w:tc>
          <w:tcPr>
            <w:tcW w:w="4257" w:type="dxa"/>
          </w:tcPr>
          <w:p w14:paraId="3480AFBF" w14:textId="0975C53E" w:rsidR="00C057DD" w:rsidRDefault="00C057DD" w:rsidP="00C23165">
            <w:r>
              <w:t>Tuổi tính theo năm dương lịch</w:t>
            </w:r>
          </w:p>
        </w:tc>
        <w:tc>
          <w:tcPr>
            <w:tcW w:w="2249" w:type="dxa"/>
          </w:tcPr>
          <w:p w14:paraId="47E30EC6" w14:textId="6B4F6397" w:rsidR="00C057DD" w:rsidRDefault="000A104B" w:rsidP="00C23165">
            <w:r>
              <w:t>Phỏng vấn</w:t>
            </w:r>
          </w:p>
        </w:tc>
      </w:tr>
      <w:tr w:rsidR="000A104B" w14:paraId="191E2F5E" w14:textId="77777777" w:rsidTr="004A0127">
        <w:tc>
          <w:tcPr>
            <w:tcW w:w="643" w:type="dxa"/>
            <w:vMerge/>
          </w:tcPr>
          <w:p w14:paraId="4DC008B2" w14:textId="77777777" w:rsidR="000A104B" w:rsidRDefault="000A104B" w:rsidP="00C23165"/>
        </w:tc>
        <w:tc>
          <w:tcPr>
            <w:tcW w:w="1962" w:type="dxa"/>
          </w:tcPr>
          <w:p w14:paraId="5B1A6FB3" w14:textId="0936CF0A" w:rsidR="000A104B" w:rsidRDefault="000A104B" w:rsidP="00C23165">
            <w:r>
              <w:t>Giới tính</w:t>
            </w:r>
          </w:p>
        </w:tc>
        <w:tc>
          <w:tcPr>
            <w:tcW w:w="4257" w:type="dxa"/>
          </w:tcPr>
          <w:p w14:paraId="203C1A78" w14:textId="1AC37798" w:rsidR="000A104B" w:rsidRDefault="000A104B" w:rsidP="00C23165">
            <w:r>
              <w:t>Nam, Nữ</w:t>
            </w:r>
          </w:p>
        </w:tc>
        <w:tc>
          <w:tcPr>
            <w:tcW w:w="2249" w:type="dxa"/>
          </w:tcPr>
          <w:p w14:paraId="3CD02B69" w14:textId="33BE002C" w:rsidR="000A104B" w:rsidRDefault="000A104B" w:rsidP="00C23165">
            <w:r>
              <w:t>Phỏng vấn</w:t>
            </w:r>
          </w:p>
        </w:tc>
      </w:tr>
      <w:tr w:rsidR="000A104B" w14:paraId="168E83DC" w14:textId="77777777" w:rsidTr="004A0127">
        <w:tc>
          <w:tcPr>
            <w:tcW w:w="643" w:type="dxa"/>
            <w:vMerge/>
          </w:tcPr>
          <w:p w14:paraId="360BE2EB" w14:textId="77777777" w:rsidR="000A104B" w:rsidRDefault="000A104B" w:rsidP="00C23165"/>
        </w:tc>
        <w:tc>
          <w:tcPr>
            <w:tcW w:w="1962" w:type="dxa"/>
          </w:tcPr>
          <w:p w14:paraId="010D2CF0" w14:textId="1E9C600F" w:rsidR="000A104B" w:rsidRDefault="000A104B" w:rsidP="00C23165">
            <w:r>
              <w:t>Nơi ở</w:t>
            </w:r>
          </w:p>
        </w:tc>
        <w:tc>
          <w:tcPr>
            <w:tcW w:w="4257" w:type="dxa"/>
          </w:tcPr>
          <w:p w14:paraId="61AA6CC7" w14:textId="77777777" w:rsidR="000A104B" w:rsidRDefault="000A104B" w:rsidP="00C23165">
            <w:r>
              <w:t>Nơi sinh ra và lớn lên trước khi đi học, đi làm</w:t>
            </w:r>
          </w:p>
          <w:p w14:paraId="6734BB2C" w14:textId="77777777" w:rsidR="000A104B" w:rsidRDefault="000A104B" w:rsidP="00C23165">
            <w:r>
              <w:t>- Thành phố lớn</w:t>
            </w:r>
          </w:p>
          <w:p w14:paraId="298199D4" w14:textId="77777777" w:rsidR="000A104B" w:rsidRDefault="000A104B" w:rsidP="00C23165">
            <w:r>
              <w:t>- Thị xã, thị trấn</w:t>
            </w:r>
          </w:p>
          <w:p w14:paraId="7181A550" w14:textId="17FB47D2" w:rsidR="000A104B" w:rsidRDefault="000A104B" w:rsidP="00C23165">
            <w:r>
              <w:t>- Nông thôn, miền núi</w:t>
            </w:r>
          </w:p>
        </w:tc>
        <w:tc>
          <w:tcPr>
            <w:tcW w:w="2249" w:type="dxa"/>
          </w:tcPr>
          <w:p w14:paraId="15AFDBC3" w14:textId="58220C07" w:rsidR="000A104B" w:rsidRDefault="000A104B" w:rsidP="00C23165">
            <w:r>
              <w:t>Phỏng vấn</w:t>
            </w:r>
          </w:p>
        </w:tc>
      </w:tr>
      <w:tr w:rsidR="000A104B" w14:paraId="6FB4B029" w14:textId="77777777" w:rsidTr="004A0127">
        <w:tc>
          <w:tcPr>
            <w:tcW w:w="643" w:type="dxa"/>
            <w:vMerge/>
          </w:tcPr>
          <w:p w14:paraId="7465555A" w14:textId="77777777" w:rsidR="000A104B" w:rsidRDefault="000A104B" w:rsidP="00C23165"/>
        </w:tc>
        <w:tc>
          <w:tcPr>
            <w:tcW w:w="1962" w:type="dxa"/>
          </w:tcPr>
          <w:p w14:paraId="6E885401" w14:textId="719940CB" w:rsidR="000A104B" w:rsidRDefault="000A104B" w:rsidP="00C23165">
            <w:r>
              <w:t>Nghề nghiệp</w:t>
            </w:r>
          </w:p>
        </w:tc>
        <w:tc>
          <w:tcPr>
            <w:tcW w:w="4257" w:type="dxa"/>
          </w:tcPr>
          <w:p w14:paraId="2FD822C8" w14:textId="77777777" w:rsidR="000A104B" w:rsidRDefault="000A104B" w:rsidP="00C23165">
            <w:r>
              <w:t>Công việc hiện tại</w:t>
            </w:r>
          </w:p>
          <w:p w14:paraId="1FE72C70" w14:textId="77777777" w:rsidR="000A104B" w:rsidRDefault="000A104B" w:rsidP="00C23165">
            <w:r>
              <w:t>- Học sinh/Sinh viên</w:t>
            </w:r>
          </w:p>
          <w:p w14:paraId="1903C767" w14:textId="77777777" w:rsidR="000A104B" w:rsidRDefault="000A104B" w:rsidP="00C23165">
            <w:r>
              <w:t>- Công nhân/Viên chức</w:t>
            </w:r>
          </w:p>
          <w:p w14:paraId="5963E235" w14:textId="77777777" w:rsidR="000A104B" w:rsidRDefault="000A104B" w:rsidP="00C23165">
            <w:r>
              <w:t>- Nông dân</w:t>
            </w:r>
          </w:p>
          <w:p w14:paraId="7F0BA35E" w14:textId="009289E2" w:rsidR="000A104B" w:rsidRDefault="000A104B" w:rsidP="00C23165">
            <w:r>
              <w:t>- Hưu trí, lao động tự do</w:t>
            </w:r>
          </w:p>
        </w:tc>
        <w:tc>
          <w:tcPr>
            <w:tcW w:w="2249" w:type="dxa"/>
          </w:tcPr>
          <w:p w14:paraId="7C875AD6" w14:textId="51E678CD" w:rsidR="000A104B" w:rsidRDefault="000A104B" w:rsidP="00C23165">
            <w:r>
              <w:t>Phỏng vấn</w:t>
            </w:r>
          </w:p>
        </w:tc>
      </w:tr>
      <w:tr w:rsidR="000A104B" w14:paraId="0C01B49E" w14:textId="77777777" w:rsidTr="004A0127">
        <w:tc>
          <w:tcPr>
            <w:tcW w:w="643" w:type="dxa"/>
            <w:vMerge/>
          </w:tcPr>
          <w:p w14:paraId="01D70ECF" w14:textId="77777777" w:rsidR="000A104B" w:rsidRDefault="000A104B" w:rsidP="00C23165"/>
        </w:tc>
        <w:tc>
          <w:tcPr>
            <w:tcW w:w="1962" w:type="dxa"/>
          </w:tcPr>
          <w:p w14:paraId="325FBCB1" w14:textId="3B2D3421" w:rsidR="000A104B" w:rsidRDefault="000A104B" w:rsidP="00C23165">
            <w:r>
              <w:t>Trình độ học vấn</w:t>
            </w:r>
          </w:p>
        </w:tc>
        <w:tc>
          <w:tcPr>
            <w:tcW w:w="4257" w:type="dxa"/>
          </w:tcPr>
          <w:p w14:paraId="7DB128B1" w14:textId="77777777" w:rsidR="000A104B" w:rsidRDefault="000A104B" w:rsidP="00C23165">
            <w:r>
              <w:t>- Tiểu học</w:t>
            </w:r>
          </w:p>
          <w:p w14:paraId="784A2FC0" w14:textId="77777777" w:rsidR="000A104B" w:rsidRDefault="000A104B" w:rsidP="00C23165">
            <w:r>
              <w:t>- THPT</w:t>
            </w:r>
          </w:p>
          <w:p w14:paraId="2B1ABC33" w14:textId="5F61A61C" w:rsidR="000A104B" w:rsidRDefault="000A104B" w:rsidP="00C23165">
            <w:r>
              <w:t>- Trung cấp/Cao đẳng</w:t>
            </w:r>
          </w:p>
          <w:p w14:paraId="1DD6B390" w14:textId="614583F9" w:rsidR="000A104B" w:rsidRDefault="000A104B" w:rsidP="00C23165">
            <w:r>
              <w:t>- Đại học/Sau đại học</w:t>
            </w:r>
          </w:p>
        </w:tc>
        <w:tc>
          <w:tcPr>
            <w:tcW w:w="2249" w:type="dxa"/>
          </w:tcPr>
          <w:p w14:paraId="50B35CF3" w14:textId="000626ED" w:rsidR="000A104B" w:rsidRDefault="000A104B" w:rsidP="00C23165">
            <w:r>
              <w:t>Phỏng vấn</w:t>
            </w:r>
          </w:p>
        </w:tc>
      </w:tr>
      <w:tr w:rsidR="000A104B" w14:paraId="029DB72B" w14:textId="77777777" w:rsidTr="004A0127">
        <w:tc>
          <w:tcPr>
            <w:tcW w:w="643" w:type="dxa"/>
            <w:vMerge/>
          </w:tcPr>
          <w:p w14:paraId="387AB8D0" w14:textId="77777777" w:rsidR="000A104B" w:rsidRDefault="000A104B" w:rsidP="00C23165"/>
        </w:tc>
        <w:tc>
          <w:tcPr>
            <w:tcW w:w="1962" w:type="dxa"/>
          </w:tcPr>
          <w:p w14:paraId="5710CBDE" w14:textId="24829D0A" w:rsidR="000A104B" w:rsidRDefault="000A104B" w:rsidP="00C23165">
            <w:r>
              <w:t>Xếp loại kinh tế gia đình</w:t>
            </w:r>
          </w:p>
        </w:tc>
        <w:tc>
          <w:tcPr>
            <w:tcW w:w="4257" w:type="dxa"/>
          </w:tcPr>
          <w:p w14:paraId="6E5FA089" w14:textId="77777777" w:rsidR="000A104B" w:rsidRDefault="000A104B" w:rsidP="00C23165">
            <w:r>
              <w:t>Tự đánh giá, xếp loại kinh tế gia đình:</w:t>
            </w:r>
          </w:p>
          <w:p w14:paraId="3B56070A" w14:textId="77777777" w:rsidR="000A104B" w:rsidRDefault="000A104B" w:rsidP="00C23165">
            <w:r>
              <w:t>- Cận nghèo, nghèo</w:t>
            </w:r>
          </w:p>
          <w:p w14:paraId="3A69E85A" w14:textId="0FDD5169" w:rsidR="000A104B" w:rsidRDefault="000A104B" w:rsidP="00C23165">
            <w:r>
              <w:t>- Bình thường</w:t>
            </w:r>
          </w:p>
        </w:tc>
        <w:tc>
          <w:tcPr>
            <w:tcW w:w="2249" w:type="dxa"/>
          </w:tcPr>
          <w:p w14:paraId="0C03A355" w14:textId="6EF06CE2" w:rsidR="000A104B" w:rsidRDefault="000A104B" w:rsidP="00C23165">
            <w:r>
              <w:t>Phỏng vấn</w:t>
            </w:r>
          </w:p>
        </w:tc>
      </w:tr>
      <w:tr w:rsidR="000A104B" w14:paraId="63A5CF3F" w14:textId="77777777" w:rsidTr="004A0127">
        <w:tc>
          <w:tcPr>
            <w:tcW w:w="643" w:type="dxa"/>
            <w:vMerge/>
          </w:tcPr>
          <w:p w14:paraId="456E9958" w14:textId="77777777" w:rsidR="000A104B" w:rsidRDefault="000A104B" w:rsidP="00C23165"/>
        </w:tc>
        <w:tc>
          <w:tcPr>
            <w:tcW w:w="1962" w:type="dxa"/>
          </w:tcPr>
          <w:p w14:paraId="3EFD997D" w14:textId="3C90B5FB" w:rsidR="000A104B" w:rsidRDefault="000A104B" w:rsidP="00C23165">
            <w:r>
              <w:t>Phân loại Lao phổi</w:t>
            </w:r>
          </w:p>
        </w:tc>
        <w:tc>
          <w:tcPr>
            <w:tcW w:w="4257" w:type="dxa"/>
          </w:tcPr>
          <w:p w14:paraId="21F6260E" w14:textId="3330F820" w:rsidR="000A104B" w:rsidRDefault="000A104B" w:rsidP="00C23165">
            <w:r>
              <w:t>Phân loại theo chẩn đoán trong bệnh án</w:t>
            </w:r>
          </w:p>
        </w:tc>
        <w:tc>
          <w:tcPr>
            <w:tcW w:w="2249" w:type="dxa"/>
          </w:tcPr>
          <w:p w14:paraId="7B1EB229" w14:textId="1CB9B3E4" w:rsidR="000A104B" w:rsidRDefault="000A104B" w:rsidP="00C23165">
            <w:r>
              <w:t>Hồ sơ bệnh án của BN</w:t>
            </w:r>
          </w:p>
        </w:tc>
      </w:tr>
      <w:tr w:rsidR="000A104B" w14:paraId="181ABF7D" w14:textId="77777777" w:rsidTr="00A37123">
        <w:tc>
          <w:tcPr>
            <w:tcW w:w="9111" w:type="dxa"/>
            <w:gridSpan w:val="4"/>
          </w:tcPr>
          <w:p w14:paraId="472CADF7" w14:textId="1CD1C2DF" w:rsidR="000A104B" w:rsidRDefault="000A104B" w:rsidP="00C23165">
            <w:r>
              <w:t>Mục tiêu 1: Đánh giá TTDD cả BN lao phổi</w:t>
            </w:r>
          </w:p>
        </w:tc>
      </w:tr>
      <w:tr w:rsidR="000A104B" w14:paraId="2233D8B6" w14:textId="77777777" w:rsidTr="004A0127">
        <w:tc>
          <w:tcPr>
            <w:tcW w:w="643" w:type="dxa"/>
            <w:vMerge w:val="restart"/>
          </w:tcPr>
          <w:p w14:paraId="3F6DBFD1" w14:textId="1D6C9F9C" w:rsidR="000A104B" w:rsidRDefault="000A104B" w:rsidP="00C23165">
            <w:r>
              <w:t>2</w:t>
            </w:r>
          </w:p>
        </w:tc>
        <w:tc>
          <w:tcPr>
            <w:tcW w:w="1962" w:type="dxa"/>
          </w:tcPr>
          <w:p w14:paraId="70648433" w14:textId="253F74A0" w:rsidR="000A104B" w:rsidRDefault="000A104B" w:rsidP="00C23165">
            <w:r>
              <w:t>Tình trạng cân nặng</w:t>
            </w:r>
          </w:p>
        </w:tc>
        <w:tc>
          <w:tcPr>
            <w:tcW w:w="4257" w:type="dxa"/>
          </w:tcPr>
          <w:p w14:paraId="576DBF9D" w14:textId="43D2B78A" w:rsidR="000A104B" w:rsidRDefault="000A104B" w:rsidP="00C23165">
            <w:r>
              <w:t>Cân nặng 6 tháng trước đây</w:t>
            </w:r>
          </w:p>
          <w:p w14:paraId="4B2A99CD" w14:textId="77777777" w:rsidR="000A104B" w:rsidRDefault="000A104B" w:rsidP="00C23165">
            <w:r>
              <w:t>Cân nặng 3 tháng trước đây</w:t>
            </w:r>
          </w:p>
          <w:p w14:paraId="5B30791C" w14:textId="04955C6C" w:rsidR="000A104B" w:rsidRDefault="000A104B" w:rsidP="00C23165">
            <w:r>
              <w:t>Cân nặng 2 tuần trước đây</w:t>
            </w:r>
          </w:p>
        </w:tc>
        <w:tc>
          <w:tcPr>
            <w:tcW w:w="2249" w:type="dxa"/>
          </w:tcPr>
          <w:p w14:paraId="6DA30641" w14:textId="4A82A151" w:rsidR="000A104B" w:rsidRDefault="000A104B" w:rsidP="00C23165">
            <w:r>
              <w:t>Phỏng vấn</w:t>
            </w:r>
          </w:p>
        </w:tc>
      </w:tr>
      <w:tr w:rsidR="000A104B" w14:paraId="31C1DAB1" w14:textId="77777777" w:rsidTr="004A0127">
        <w:tc>
          <w:tcPr>
            <w:tcW w:w="643" w:type="dxa"/>
            <w:vMerge/>
          </w:tcPr>
          <w:p w14:paraId="3F0A83C2" w14:textId="77777777" w:rsidR="000A104B" w:rsidRDefault="000A104B" w:rsidP="00C23165"/>
        </w:tc>
        <w:tc>
          <w:tcPr>
            <w:tcW w:w="1962" w:type="dxa"/>
          </w:tcPr>
          <w:p w14:paraId="290FC01A" w14:textId="77777777" w:rsidR="000A104B" w:rsidRDefault="000A104B" w:rsidP="00C23165">
            <w:r>
              <w:t>BMI</w:t>
            </w:r>
          </w:p>
          <w:p w14:paraId="604FCBD0" w14:textId="77777777" w:rsidR="000A104B" w:rsidRDefault="000A104B" w:rsidP="00C23165">
            <w:r>
              <w:t>Cân nặng</w:t>
            </w:r>
          </w:p>
          <w:p w14:paraId="116D8BA3" w14:textId="7CEA25C7" w:rsidR="000A104B" w:rsidRDefault="000A104B" w:rsidP="00C23165">
            <w:r>
              <w:t>Chiều cao</w:t>
            </w:r>
          </w:p>
        </w:tc>
        <w:tc>
          <w:tcPr>
            <w:tcW w:w="4257" w:type="dxa"/>
          </w:tcPr>
          <w:p w14:paraId="5B7E5378" w14:textId="77777777" w:rsidR="000A104B" w:rsidRDefault="000A104B" w:rsidP="00C23165">
            <w:r>
              <w:t>SGA loại A: Không có nguy cơ SDD</w:t>
            </w:r>
          </w:p>
          <w:p w14:paraId="20E0AD90" w14:textId="77777777" w:rsidR="000A104B" w:rsidRDefault="000A104B" w:rsidP="00C23165">
            <w:r>
              <w:t>SGA loại B: Nguy cơ SDD nhẹ đến trung bình</w:t>
            </w:r>
          </w:p>
          <w:p w14:paraId="32929DBE" w14:textId="204E8EB9" w:rsidR="000A104B" w:rsidRDefault="000A104B" w:rsidP="00C23165">
            <w:r>
              <w:t>SGA loại C: Nguy cơ SDD nặng</w:t>
            </w:r>
          </w:p>
        </w:tc>
        <w:tc>
          <w:tcPr>
            <w:tcW w:w="2249" w:type="dxa"/>
          </w:tcPr>
          <w:p w14:paraId="3DBA5E56" w14:textId="5951FA4F" w:rsidR="000A104B" w:rsidRDefault="000A104B" w:rsidP="00C23165">
            <w:r>
              <w:t>Cân, đo, tính toán</w:t>
            </w:r>
          </w:p>
        </w:tc>
      </w:tr>
      <w:tr w:rsidR="000A104B" w14:paraId="6CBD1294" w14:textId="77777777" w:rsidTr="004A0127">
        <w:tc>
          <w:tcPr>
            <w:tcW w:w="643" w:type="dxa"/>
            <w:vMerge/>
          </w:tcPr>
          <w:p w14:paraId="055C1731" w14:textId="77777777" w:rsidR="000A104B" w:rsidRDefault="000A104B" w:rsidP="00C23165"/>
        </w:tc>
        <w:tc>
          <w:tcPr>
            <w:tcW w:w="1962" w:type="dxa"/>
          </w:tcPr>
          <w:p w14:paraId="38F26621" w14:textId="03528D3F" w:rsidR="000A104B" w:rsidRDefault="000A104B" w:rsidP="00C23165">
            <w:r>
              <w:t>SGA</w:t>
            </w:r>
          </w:p>
        </w:tc>
        <w:tc>
          <w:tcPr>
            <w:tcW w:w="4257" w:type="dxa"/>
          </w:tcPr>
          <w:p w14:paraId="4644C3B9" w14:textId="77777777" w:rsidR="000A104B" w:rsidRDefault="000A104B" w:rsidP="00C23165"/>
        </w:tc>
        <w:tc>
          <w:tcPr>
            <w:tcW w:w="2249" w:type="dxa"/>
          </w:tcPr>
          <w:p w14:paraId="571571D6" w14:textId="6C1809C7" w:rsidR="000A104B" w:rsidRDefault="000A104B" w:rsidP="00C23165">
            <w:r>
              <w:t>Phỏng vấn (Phiếu phụ lục 1)</w:t>
            </w:r>
          </w:p>
        </w:tc>
      </w:tr>
      <w:tr w:rsidR="000A104B" w14:paraId="015F6C0E" w14:textId="77777777" w:rsidTr="00DA0B7C">
        <w:tc>
          <w:tcPr>
            <w:tcW w:w="9111" w:type="dxa"/>
            <w:gridSpan w:val="4"/>
          </w:tcPr>
          <w:p w14:paraId="7812B966" w14:textId="3634DBE2" w:rsidR="000A104B" w:rsidRDefault="000A104B" w:rsidP="00C23165">
            <w:r>
              <w:t>Mục tiêu 2: Các yếu tố liên quan đến TTDD của BN lao phổi</w:t>
            </w:r>
          </w:p>
        </w:tc>
      </w:tr>
      <w:tr w:rsidR="000A104B" w14:paraId="78F003D5" w14:textId="77777777" w:rsidTr="001E67A0">
        <w:tc>
          <w:tcPr>
            <w:tcW w:w="643" w:type="dxa"/>
            <w:vMerge w:val="restart"/>
          </w:tcPr>
          <w:p w14:paraId="67025364" w14:textId="2C685896" w:rsidR="000A104B" w:rsidRDefault="000A104B" w:rsidP="00C23165">
            <w:r>
              <w:t>3</w:t>
            </w:r>
          </w:p>
        </w:tc>
        <w:tc>
          <w:tcPr>
            <w:tcW w:w="1962" w:type="dxa"/>
          </w:tcPr>
          <w:p w14:paraId="5F46027C" w14:textId="219BBEBD" w:rsidR="000A104B" w:rsidRDefault="000A104B" w:rsidP="00C23165">
            <w:r>
              <w:t>Đối tượng nghiên cứu</w:t>
            </w:r>
          </w:p>
        </w:tc>
        <w:tc>
          <w:tcPr>
            <w:tcW w:w="6506" w:type="dxa"/>
            <w:gridSpan w:val="2"/>
          </w:tcPr>
          <w:p w14:paraId="1F4D70E0" w14:textId="3E84302A" w:rsidR="000A104B" w:rsidRDefault="000A104B" w:rsidP="00C23165">
            <w:r>
              <w:t>Liên quan giữa đối tượng nghiên cứu và TDD của người bệnh lao phổi</w:t>
            </w:r>
          </w:p>
        </w:tc>
      </w:tr>
      <w:tr w:rsidR="000A104B" w14:paraId="13C71B5D" w14:textId="77777777" w:rsidTr="0045577F">
        <w:tc>
          <w:tcPr>
            <w:tcW w:w="643" w:type="dxa"/>
            <w:vMerge/>
          </w:tcPr>
          <w:p w14:paraId="7BD095FA" w14:textId="77777777" w:rsidR="000A104B" w:rsidRDefault="000A104B" w:rsidP="00C23165"/>
        </w:tc>
        <w:tc>
          <w:tcPr>
            <w:tcW w:w="1962" w:type="dxa"/>
          </w:tcPr>
          <w:p w14:paraId="0C169148" w14:textId="45842AE5" w:rsidR="000A104B" w:rsidRDefault="000A104B" w:rsidP="00C23165">
            <w:r>
              <w:t>Mắc bệnh kèm theo</w:t>
            </w:r>
          </w:p>
        </w:tc>
        <w:tc>
          <w:tcPr>
            <w:tcW w:w="6506" w:type="dxa"/>
            <w:gridSpan w:val="2"/>
          </w:tcPr>
          <w:p w14:paraId="4789FD4C" w14:textId="764E73FF" w:rsidR="000A104B" w:rsidRDefault="000A104B" w:rsidP="00C23165">
            <w:r>
              <w:t>Liên quan đến phân loại lao phổi mắc bệnh kèm theo đến TTDD</w:t>
            </w:r>
          </w:p>
        </w:tc>
      </w:tr>
      <w:tr w:rsidR="000A104B" w14:paraId="16077350" w14:textId="77777777" w:rsidTr="009177E8">
        <w:tc>
          <w:tcPr>
            <w:tcW w:w="643" w:type="dxa"/>
            <w:vMerge/>
          </w:tcPr>
          <w:p w14:paraId="0CA2101E" w14:textId="77777777" w:rsidR="000A104B" w:rsidRDefault="000A104B" w:rsidP="00C23165"/>
        </w:tc>
        <w:tc>
          <w:tcPr>
            <w:tcW w:w="1962" w:type="dxa"/>
          </w:tcPr>
          <w:p w14:paraId="405106B8" w14:textId="57D43224" w:rsidR="000A104B" w:rsidRDefault="000A104B" w:rsidP="00C23165">
            <w:r>
              <w:t>Kiến thức về dinh dưỡng của BN</w:t>
            </w:r>
          </w:p>
        </w:tc>
        <w:tc>
          <w:tcPr>
            <w:tcW w:w="6506" w:type="dxa"/>
            <w:gridSpan w:val="2"/>
          </w:tcPr>
          <w:p w14:paraId="45C447E8" w14:textId="638B4C0D" w:rsidR="000A104B" w:rsidRDefault="000A104B" w:rsidP="00C23165">
            <w:r>
              <w:t>Liên quan giữa kiến thức về dinh dưỡng và TTDD của người bệnh lao phổi</w:t>
            </w:r>
          </w:p>
        </w:tc>
      </w:tr>
    </w:tbl>
    <w:p w14:paraId="61ADE92E" w14:textId="77777777" w:rsidR="00555C79" w:rsidRDefault="00555C79" w:rsidP="00C23165"/>
    <w:p w14:paraId="19879C65" w14:textId="67D77382" w:rsidR="00525EFF" w:rsidRPr="00525EFF" w:rsidRDefault="00525EFF" w:rsidP="00C23165">
      <w:pPr>
        <w:pStyle w:val="Heading3"/>
      </w:pPr>
      <w:bookmarkStart w:id="42" w:name="_Toc123773090"/>
      <w:r w:rsidRPr="00525EFF">
        <w:t>2.</w:t>
      </w:r>
      <w:r w:rsidR="00555C79">
        <w:t>3.</w:t>
      </w:r>
      <w:r w:rsidRPr="00525EFF">
        <w:t>5. Sai số chọn mẫu</w:t>
      </w:r>
      <w:bookmarkEnd w:id="42"/>
    </w:p>
    <w:p w14:paraId="425C8485" w14:textId="77777777" w:rsidR="00555C79" w:rsidRDefault="00525EFF" w:rsidP="00C23165">
      <w:r w:rsidRPr="00525EFF">
        <w:t xml:space="preserve">Sử </w:t>
      </w:r>
      <w:r w:rsidR="00555C79">
        <w:t>d</w:t>
      </w:r>
      <w:r w:rsidRPr="00525EFF">
        <w:t>ụng hệ số th</w:t>
      </w:r>
      <w:r w:rsidR="00555C79">
        <w:t>iết</w:t>
      </w:r>
      <w:r w:rsidRPr="00525EFF">
        <w:t xml:space="preserve"> k</w:t>
      </w:r>
      <w:r w:rsidR="00555C79">
        <w:t>ế</w:t>
      </w:r>
      <w:r w:rsidRPr="00525EFF">
        <w:t xml:space="preserve"> tăng cỡ mẫu, hạn chế </w:t>
      </w:r>
      <w:r w:rsidR="00555C79">
        <w:t>sai số chọn</w:t>
      </w:r>
      <w:r w:rsidRPr="00525EFF">
        <w:t xml:space="preserve"> mẫu</w:t>
      </w:r>
    </w:p>
    <w:p w14:paraId="211675AC" w14:textId="77777777" w:rsidR="008D6426" w:rsidRDefault="00525EFF" w:rsidP="00C23165">
      <w:r w:rsidRPr="00525EFF">
        <w:t>Sai số hệ th</w:t>
      </w:r>
      <w:r w:rsidR="00555C79">
        <w:t>ố</w:t>
      </w:r>
      <w:r w:rsidRPr="00525EFF">
        <w:t>ng: Không chế sai số hệ thống bằng cách thường xuyên kiểm tra cân</w:t>
      </w:r>
      <w:r w:rsidR="00555C79">
        <w:t xml:space="preserve"> </w:t>
      </w:r>
      <w:r w:rsidRPr="00525EFF">
        <w:t>trước mỗi ngày bằng 1 vật c</w:t>
      </w:r>
      <w:r w:rsidR="00555C79">
        <w:t>ó</w:t>
      </w:r>
      <w:r w:rsidRPr="00525EFF">
        <w:t xml:space="preserve"> cân nặng chuẩn</w:t>
      </w:r>
      <w:r w:rsidR="00555C79">
        <w:t>.</w:t>
      </w:r>
      <w:r w:rsidRPr="00525EFF">
        <w:t xml:space="preserve"> Tập huấn kỹ c</w:t>
      </w:r>
      <w:r w:rsidR="00555C79">
        <w:t>á</w:t>
      </w:r>
      <w:r w:rsidRPr="00525EFF">
        <w:t>n bộ điều tr</w:t>
      </w:r>
      <w:r w:rsidR="00555C79">
        <w:t xml:space="preserve">a. Điều tra viên </w:t>
      </w:r>
      <w:r w:rsidRPr="00525EFF">
        <w:t>l</w:t>
      </w:r>
      <w:r w:rsidR="00555C79">
        <w:t>à</w:t>
      </w:r>
      <w:r w:rsidRPr="00525EFF">
        <w:t xml:space="preserve"> cử nhân điề</w:t>
      </w:r>
      <w:r w:rsidR="00555C79">
        <w:t>u</w:t>
      </w:r>
      <w:r w:rsidRPr="00525EFF">
        <w:t xml:space="preserve"> dưỡng </w:t>
      </w:r>
      <w:r w:rsidR="00555C79">
        <w:t>í</w:t>
      </w:r>
      <w:r w:rsidRPr="00525EFF">
        <w:t>t nhất 5 năm kính nghiệm</w:t>
      </w:r>
      <w:r w:rsidR="00555C79">
        <w:t xml:space="preserve"> </w:t>
      </w:r>
      <w:r w:rsidRPr="00525EFF">
        <w:t>của khoa và Người tập h</w:t>
      </w:r>
      <w:r w:rsidR="00555C79">
        <w:t>uấn</w:t>
      </w:r>
      <w:r w:rsidRPr="00525EFF">
        <w:t xml:space="preserve"> là</w:t>
      </w:r>
      <w:r w:rsidR="00555C79">
        <w:t xml:space="preserve"> </w:t>
      </w:r>
      <w:r w:rsidRPr="00525EFF">
        <w:t>c</w:t>
      </w:r>
      <w:r w:rsidR="00555C79">
        <w:t>á</w:t>
      </w:r>
      <w:r w:rsidRPr="00525EFF">
        <w:t>n bộ khoa d</w:t>
      </w:r>
      <w:r w:rsidR="00555C79">
        <w:t>i</w:t>
      </w:r>
      <w:r w:rsidRPr="00525EFF">
        <w:t>nh dưỡng gi</w:t>
      </w:r>
      <w:r w:rsidR="00555C79">
        <w:t>à</w:t>
      </w:r>
      <w:r w:rsidRPr="00525EFF">
        <w:t>u k</w:t>
      </w:r>
      <w:r w:rsidR="00555C79">
        <w:t>i</w:t>
      </w:r>
      <w:r w:rsidRPr="00525EFF">
        <w:t>nh nghiệm</w:t>
      </w:r>
      <w:r w:rsidR="00555C79">
        <w:t xml:space="preserve"> </w:t>
      </w:r>
      <w:r w:rsidRPr="00525EFF">
        <w:t>của Khoa dinh dưỡng lâm s</w:t>
      </w:r>
      <w:r w:rsidR="00555C79">
        <w:t>à</w:t>
      </w:r>
      <w:r w:rsidRPr="00525EFF">
        <w:t>ng Bệnh viện</w:t>
      </w:r>
      <w:r w:rsidR="00555C79">
        <w:t xml:space="preserve"> </w:t>
      </w:r>
      <w:r w:rsidRPr="00525EFF">
        <w:t>Ph</w:t>
      </w:r>
      <w:r w:rsidR="00555C79">
        <w:t>ổ</w:t>
      </w:r>
      <w:r w:rsidRPr="00525EFF">
        <w:t xml:space="preserve">i </w:t>
      </w:r>
      <w:r w:rsidR="00555C79">
        <w:t>Hải Phòng.</w:t>
      </w:r>
    </w:p>
    <w:p w14:paraId="77AEAB40" w14:textId="1DE62497" w:rsidR="00525EFF" w:rsidRPr="00525EFF" w:rsidRDefault="00525EFF" w:rsidP="00C23165">
      <w:r w:rsidRPr="00525EFF">
        <w:t>Số liệu được nhập 2 lần để kiểm soát sai số do nhập liệu.</w:t>
      </w:r>
    </w:p>
    <w:p w14:paraId="02ECA945" w14:textId="2F60CBE9" w:rsidR="00525EFF" w:rsidRPr="00525EFF" w:rsidRDefault="008D6426" w:rsidP="00C23165">
      <w:pPr>
        <w:pStyle w:val="Heading3"/>
      </w:pPr>
      <w:bookmarkStart w:id="43" w:name="_Toc123773091"/>
      <w:r>
        <w:t>2</w:t>
      </w:r>
      <w:r w:rsidR="00525EFF" w:rsidRPr="00525EFF">
        <w:t>.</w:t>
      </w:r>
      <w:r>
        <w:t>3.</w:t>
      </w:r>
      <w:r w:rsidR="00525EFF" w:rsidRPr="00525EFF">
        <w:t xml:space="preserve">6. Phân tích và xử lý số </w:t>
      </w:r>
      <w:r>
        <w:t>liệu</w:t>
      </w:r>
      <w:bookmarkEnd w:id="43"/>
    </w:p>
    <w:p w14:paraId="78898511" w14:textId="370649EB" w:rsidR="00525EFF" w:rsidRPr="00525EFF" w:rsidRDefault="00525EFF" w:rsidP="00C23165">
      <w:r w:rsidRPr="00525EFF">
        <w:t>Số liệu được nhập bằng phần m</w:t>
      </w:r>
      <w:r w:rsidR="00C23B1C">
        <w:t>ề</w:t>
      </w:r>
      <w:r w:rsidRPr="00525EFF">
        <w:t>m Epidata 3.1, số liệu được nhập 2 l</w:t>
      </w:r>
      <w:r w:rsidR="00C23B1C">
        <w:t>ầ</w:t>
      </w:r>
      <w:r w:rsidRPr="00525EFF">
        <w:t>n để</w:t>
      </w:r>
    </w:p>
    <w:p w14:paraId="4EC2C912" w14:textId="6A8121C7" w:rsidR="00525EFF" w:rsidRPr="00525EFF" w:rsidRDefault="00C23B1C" w:rsidP="00C23165">
      <w:r w:rsidRPr="00525EFF">
        <w:t>K</w:t>
      </w:r>
      <w:r w:rsidR="00525EFF" w:rsidRPr="00525EFF">
        <w:t>i</w:t>
      </w:r>
      <w:r>
        <w:t>ể</w:t>
      </w:r>
      <w:r w:rsidR="00525EFF" w:rsidRPr="00525EFF">
        <w:t>m soát sai số. Sau đó, số liệu được l</w:t>
      </w:r>
      <w:r>
        <w:t>à</w:t>
      </w:r>
      <w:r w:rsidR="00525EFF" w:rsidRPr="00525EFF">
        <w:t>m sạch và đưa vào phân tích bằng phần</w:t>
      </w:r>
    </w:p>
    <w:p w14:paraId="5E19E2AA" w14:textId="6C26659F" w:rsidR="00525EFF" w:rsidRPr="00525EFF" w:rsidRDefault="00525EFF" w:rsidP="00C23165">
      <w:r w:rsidRPr="00525EFF">
        <w:t>mềm SPSS</w:t>
      </w:r>
      <w:r w:rsidR="00C23B1C">
        <w:t xml:space="preserve"> 22</w:t>
      </w:r>
      <w:r w:rsidRPr="00525EFF">
        <w:t>.0.</w:t>
      </w:r>
    </w:p>
    <w:p w14:paraId="0B3E79EC" w14:textId="77777777" w:rsidR="0055567B" w:rsidRDefault="00525EFF" w:rsidP="00C23165">
      <w:r w:rsidRPr="00525EFF">
        <w:t xml:space="preserve">Các test sử </w:t>
      </w:r>
      <w:r w:rsidR="0055567B">
        <w:t>d</w:t>
      </w:r>
      <w:r w:rsidRPr="00525EFF">
        <w:t>ụng trong y học</w:t>
      </w:r>
      <w:r w:rsidR="0055567B">
        <w:t>:</w:t>
      </w:r>
    </w:p>
    <w:p w14:paraId="3C509183" w14:textId="77777777" w:rsidR="0055567B" w:rsidRDefault="0055567B" w:rsidP="00C23165">
      <w:r>
        <w:t xml:space="preserve">- </w:t>
      </w:r>
      <w:r w:rsidR="00525EFF" w:rsidRPr="00525EFF">
        <w:t>T</w:t>
      </w:r>
      <w:r>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25EFF" w:rsidRPr="00525EFF">
        <w:t>để so ánh 2 t</w:t>
      </w:r>
      <w:r>
        <w:t>ỷ</w:t>
      </w:r>
      <w:r w:rsidR="00525EFF" w:rsidRPr="00525EFF">
        <w:t xml:space="preserve"> lệ</w:t>
      </w:r>
    </w:p>
    <w:p w14:paraId="050A2EE3" w14:textId="77777777" w:rsidR="0055567B" w:rsidRDefault="0055567B" w:rsidP="00C23165">
      <w:r>
        <w:t xml:space="preserve">- </w:t>
      </w:r>
      <w:r w:rsidR="00525EFF" w:rsidRPr="00525EFF">
        <w:t xml:space="preserve">Mức </w:t>
      </w:r>
      <w:r>
        <w:t>ý</w:t>
      </w:r>
      <w:r w:rsidR="00525EFF" w:rsidRPr="00525EFF">
        <w:t xml:space="preserve"> nghĩ</w:t>
      </w:r>
      <w:r>
        <w:t>a</w:t>
      </w:r>
      <w:r w:rsidR="00525EFF" w:rsidRPr="00525EFF">
        <w:t xml:space="preserve"> th</w:t>
      </w:r>
      <w:r>
        <w:t>ố</w:t>
      </w:r>
      <w:r w:rsidR="00525EFF" w:rsidRPr="00525EFF">
        <w:t>ng k</w:t>
      </w:r>
      <w:r>
        <w:t>ê</w:t>
      </w:r>
      <w:r w:rsidR="00525EFF" w:rsidRPr="00525EFF">
        <w:t xml:space="preserve"> p&lt;005</w:t>
      </w:r>
    </w:p>
    <w:p w14:paraId="6F222063" w14:textId="0686E203" w:rsidR="00525EFF" w:rsidRPr="00525EFF" w:rsidRDefault="0055567B" w:rsidP="00C23165">
      <w:r>
        <w:t xml:space="preserve">- </w:t>
      </w:r>
      <w:r w:rsidR="00525EFF" w:rsidRPr="00525EFF">
        <w:t xml:space="preserve">Sử </w:t>
      </w:r>
      <w:r>
        <w:t>d</w:t>
      </w:r>
      <w:r w:rsidR="00525EFF" w:rsidRPr="00525EFF">
        <w:t>ụng kỹ thuật phân t</w:t>
      </w:r>
      <w:r>
        <w:t>í</w:t>
      </w:r>
      <w:r w:rsidR="00525EFF" w:rsidRPr="00525EFF">
        <w:t>ch h</w:t>
      </w:r>
      <w:r>
        <w:t>ồ</w:t>
      </w:r>
      <w:r w:rsidR="00525EFF" w:rsidRPr="00525EFF">
        <w:t>i quy đa biển, phân tích đa bi</w:t>
      </w:r>
      <w:r>
        <w:t>ế</w:t>
      </w:r>
      <w:r w:rsidR="00525EFF" w:rsidRPr="00525EFF">
        <w:t>n để không chế</w:t>
      </w:r>
      <w:r>
        <w:t xml:space="preserve"> </w:t>
      </w:r>
      <w:r w:rsidR="00525EFF" w:rsidRPr="00525EFF">
        <w:t>một số y</w:t>
      </w:r>
      <w:r>
        <w:t>ế</w:t>
      </w:r>
      <w:r w:rsidR="00525EFF" w:rsidRPr="00525EFF">
        <w:t>u t</w:t>
      </w:r>
      <w:r>
        <w:t>ố</w:t>
      </w:r>
      <w:r w:rsidR="00525EFF" w:rsidRPr="00525EFF">
        <w:t xml:space="preserve"> nhiễ</w:t>
      </w:r>
      <w:r>
        <w:t>u</w:t>
      </w:r>
      <w:r w:rsidR="00525EFF" w:rsidRPr="00525EFF">
        <w:t xml:space="preserve"> ảnh hưởng đến kết quả nghiên cứu.</w:t>
      </w:r>
    </w:p>
    <w:p w14:paraId="692B63B2" w14:textId="4FE2BCF1" w:rsidR="00525EFF" w:rsidRPr="00525EFF" w:rsidRDefault="0055567B" w:rsidP="00C23165">
      <w:pPr>
        <w:pStyle w:val="Heading3"/>
      </w:pPr>
      <w:bookmarkStart w:id="44" w:name="_Toc123773092"/>
      <w:r>
        <w:t>2.3</w:t>
      </w:r>
      <w:r w:rsidR="00525EFF" w:rsidRPr="00525EFF">
        <w:t>.7. Đạo đức nghiên cứu</w:t>
      </w:r>
      <w:bookmarkEnd w:id="44"/>
    </w:p>
    <w:p w14:paraId="4F1FE8AE" w14:textId="4EAED0B1" w:rsidR="00525EFF" w:rsidRPr="00525EFF" w:rsidRDefault="00E80A7C" w:rsidP="00C23165">
      <w:r>
        <w:t>-</w:t>
      </w:r>
      <w:r w:rsidR="00525EFF" w:rsidRPr="00525EFF">
        <w:t xml:space="preserve"> Thông b</w:t>
      </w:r>
      <w:r w:rsidR="00A671CD">
        <w:t>á</w:t>
      </w:r>
      <w:r w:rsidR="00525EFF" w:rsidRPr="00525EFF">
        <w:t>o mục đích nghiên cứu cho đổi tượng nghi</w:t>
      </w:r>
      <w:r w:rsidR="00A671CD">
        <w:t>ê</w:t>
      </w:r>
      <w:r w:rsidR="00525EFF" w:rsidRPr="00525EFF">
        <w:t>n cứu.</w:t>
      </w:r>
    </w:p>
    <w:p w14:paraId="076811DF" w14:textId="2388FAA2" w:rsidR="00525EFF" w:rsidRPr="00525EFF" w:rsidRDefault="00525EFF" w:rsidP="00C23165">
      <w:r w:rsidRPr="00525EFF">
        <w:t>- Giữ bí mật các thông tin của các đối tượng tham gia nghiên cứu.</w:t>
      </w:r>
    </w:p>
    <w:p w14:paraId="3E824292" w14:textId="2CCF49AF" w:rsidR="00525EFF" w:rsidRPr="00525EFF" w:rsidRDefault="00525EFF" w:rsidP="00C23165">
      <w:r w:rsidRPr="00525EFF">
        <w:t>- Các bệnh nhân tự nguyện tham gia nghiên c</w:t>
      </w:r>
      <w:r w:rsidR="00A671CD">
        <w:t>ứ</w:t>
      </w:r>
      <w:r w:rsidRPr="00525EFF">
        <w:t>u sau khi được giải thích ý</w:t>
      </w:r>
    </w:p>
    <w:p w14:paraId="412DA513" w14:textId="07F10C9C" w:rsidR="00525EFF" w:rsidRPr="00525EFF" w:rsidRDefault="00525EFF" w:rsidP="00C23165">
      <w:r w:rsidRPr="00525EFF">
        <w:t>của nghiên cứu. T</w:t>
      </w:r>
      <w:r w:rsidR="00A671CD">
        <w:t>ấ</w:t>
      </w:r>
      <w:r w:rsidRPr="00525EFF">
        <w:t>t cả những trưởng hợp vi một lý do nào đó không muốn</w:t>
      </w:r>
      <w:r w:rsidR="00B24901">
        <w:t xml:space="preserve"> </w:t>
      </w:r>
      <w:r w:rsidRPr="00525EFF">
        <w:t xml:space="preserve">tham gia nghiên cứu, sau khi đã </w:t>
      </w:r>
      <w:r w:rsidR="00B24901">
        <w:t>t</w:t>
      </w:r>
      <w:r w:rsidRPr="00525EFF">
        <w:t xml:space="preserve">ư </w:t>
      </w:r>
      <w:r w:rsidR="00972917">
        <w:t>vấn</w:t>
      </w:r>
      <w:r w:rsidRPr="00525EFF">
        <w:t xml:space="preserve"> và thuyết phục </w:t>
      </w:r>
      <w:r w:rsidR="00972917">
        <w:t>vấn</w:t>
      </w:r>
      <w:r w:rsidRPr="00525EFF">
        <w:t xml:space="preserve"> muốn bỏ cuộc sẽ được</w:t>
      </w:r>
      <w:r w:rsidR="00B24901">
        <w:t xml:space="preserve"> </w:t>
      </w:r>
      <w:r w:rsidRPr="00525EFF">
        <w:t>chấp nhận.</w:t>
      </w:r>
    </w:p>
    <w:p w14:paraId="3BF3E419" w14:textId="77EDF75A" w:rsidR="00525EFF" w:rsidRPr="00525EFF" w:rsidRDefault="00E80A7C" w:rsidP="00C23165">
      <w:r>
        <w:t>-</w:t>
      </w:r>
      <w:r w:rsidR="00525EFF" w:rsidRPr="00525EFF">
        <w:t xml:space="preserve"> Những bệnh nhân có nguy cơ SDD sẽ được tư </w:t>
      </w:r>
      <w:r w:rsidR="00972917">
        <w:t>vấn</w:t>
      </w:r>
      <w:r w:rsidR="00525EFF" w:rsidRPr="00525EFF">
        <w:t xml:space="preserve"> chễ độ ăn phù hợp.</w:t>
      </w:r>
    </w:p>
    <w:p w14:paraId="166E0C78" w14:textId="563857C2" w:rsidR="00B24901" w:rsidRDefault="00525EFF" w:rsidP="00C23165">
      <w:r w:rsidRPr="00525EFF">
        <w:t xml:space="preserve">- Nghiên cửu được thông qua Hội đồng bảo vệ </w:t>
      </w:r>
      <w:r w:rsidR="00B24901">
        <w:t>đề</w:t>
      </w:r>
      <w:r w:rsidRPr="00525EFF">
        <w:t xml:space="preserve"> cương </w:t>
      </w:r>
      <w:r w:rsidR="00B24901">
        <w:t>đại</w:t>
      </w:r>
      <w:r w:rsidRPr="00525EFF">
        <w:t xml:space="preserve"> học tại trư</w:t>
      </w:r>
      <w:r w:rsidR="00B24901">
        <w:t>ờ</w:t>
      </w:r>
      <w:r w:rsidRPr="00525EFF">
        <w:t>ng</w:t>
      </w:r>
      <w:r w:rsidR="00B24901">
        <w:t xml:space="preserve"> </w:t>
      </w:r>
      <w:r w:rsidRPr="00525EFF">
        <w:t>Đại học Y</w:t>
      </w:r>
      <w:r w:rsidR="00B24901">
        <w:t xml:space="preserve"> Dược</w:t>
      </w:r>
      <w:r w:rsidRPr="00525EFF">
        <w:t xml:space="preserve"> H</w:t>
      </w:r>
      <w:r w:rsidR="00B24901">
        <w:t>ải</w:t>
      </w:r>
      <w:r w:rsidRPr="00525EFF">
        <w:t xml:space="preserve"> </w:t>
      </w:r>
      <w:r w:rsidR="00B24901">
        <w:t>Phòng</w:t>
      </w:r>
      <w:r w:rsidRPr="00525EFF">
        <w:t>.</w:t>
      </w:r>
    </w:p>
    <w:p w14:paraId="47FCCAE6" w14:textId="77777777" w:rsidR="00B24901" w:rsidRDefault="00E80A7C" w:rsidP="00C23165">
      <w:r>
        <w:t>-</w:t>
      </w:r>
      <w:r w:rsidR="00525EFF" w:rsidRPr="00525EFF">
        <w:t xml:space="preserve"> Kết quả nghiền cứu c</w:t>
      </w:r>
      <w:r w:rsidR="00B24901">
        <w:t>ứu chỉ phục vụ việc sử dụng cho mục đích nghiên cứu.</w:t>
      </w:r>
    </w:p>
    <w:p w14:paraId="470E4F25" w14:textId="1C9BBACF" w:rsidR="00E95696" w:rsidRDefault="00E80A7C" w:rsidP="00C23165">
      <w:r>
        <w:t>-</w:t>
      </w:r>
      <w:r w:rsidR="00525EFF" w:rsidRPr="00525EFF">
        <w:t xml:space="preserve"> Đảm báo tính tr</w:t>
      </w:r>
      <w:r w:rsidR="007320B3">
        <w:t>u</w:t>
      </w:r>
      <w:r w:rsidR="00525EFF" w:rsidRPr="00525EFF">
        <w:t>ng thực của thông tin.</w:t>
      </w:r>
    </w:p>
    <w:p w14:paraId="1D5A5E62" w14:textId="77777777" w:rsidR="00E95696" w:rsidRDefault="00E95696" w:rsidP="00C23165">
      <w:r>
        <w:br w:type="page"/>
      </w:r>
    </w:p>
    <w:p w14:paraId="3CFBA2A7" w14:textId="6E678D4A" w:rsidR="00525EFF" w:rsidRDefault="00E95696" w:rsidP="00C23165">
      <w:pPr>
        <w:pStyle w:val="Heading1"/>
      </w:pPr>
      <w:bookmarkStart w:id="45" w:name="_Toc123773093"/>
      <w:r>
        <w:t>Chương 3 – KẾT QUẢ</w:t>
      </w:r>
      <w:bookmarkEnd w:id="45"/>
    </w:p>
    <w:p w14:paraId="15A431AB" w14:textId="035FE38B" w:rsidR="005D70BA" w:rsidRDefault="005D70BA" w:rsidP="00C23165">
      <w:pPr>
        <w:pStyle w:val="Heading2"/>
      </w:pPr>
      <w:bookmarkStart w:id="46" w:name="_Toc123773094"/>
      <w:r>
        <w:t>3.1. Đặc điểm chung của đối tượng tham gia nghiên cứu</w:t>
      </w:r>
      <w:bookmarkEnd w:id="46"/>
    </w:p>
    <w:p w14:paraId="10A90951" w14:textId="59C6C1BC" w:rsidR="005D70BA" w:rsidRDefault="005D70BA" w:rsidP="00C23165">
      <w:pPr>
        <w:pStyle w:val="Heading3"/>
      </w:pPr>
      <w:bookmarkStart w:id="47" w:name="_Toc123773095"/>
      <w:r>
        <w:t>3.1.1. Thông tin chung về đối tượng nghiên cứu</w:t>
      </w:r>
      <w:bookmarkEnd w:id="47"/>
    </w:p>
    <w:p w14:paraId="39031D98" w14:textId="25F31D65" w:rsidR="000D631B" w:rsidRDefault="000D631B" w:rsidP="00C23165">
      <w:r>
        <w:t>Bảng 3.1. Thông tin chung của đối tượng nghiên cứu</w:t>
      </w:r>
    </w:p>
    <w:p w14:paraId="7ABB64A2" w14:textId="675890E9" w:rsidR="004431EC" w:rsidRDefault="004431EC" w:rsidP="00C23165">
      <w:r>
        <w:t>Nhận xét:</w:t>
      </w:r>
    </w:p>
    <w:p w14:paraId="5C416515" w14:textId="1CFFE383" w:rsidR="000D631B" w:rsidRDefault="006171B0" w:rsidP="00C23165">
      <w:pPr>
        <w:pStyle w:val="Heading3"/>
      </w:pPr>
      <w:bookmarkStart w:id="48" w:name="_Toc123773096"/>
      <w:r>
        <w:t>3.1.2. Đặc điểm phân loại lao phổi</w:t>
      </w:r>
      <w:bookmarkEnd w:id="48"/>
    </w:p>
    <w:p w14:paraId="1FC7C88C" w14:textId="7CBE6207" w:rsidR="00A22163" w:rsidRDefault="00A22163" w:rsidP="00C23165">
      <w:r>
        <w:t>Bảng 3.2.</w:t>
      </w:r>
    </w:p>
    <w:p w14:paraId="2EC3AD44" w14:textId="457A0B14" w:rsidR="00A22163" w:rsidRDefault="00A22163" w:rsidP="00C23165">
      <w:r>
        <w:t>Nhận xét:</w:t>
      </w:r>
    </w:p>
    <w:p w14:paraId="7607E85C" w14:textId="5900498B" w:rsidR="00A22163" w:rsidRDefault="0022069B" w:rsidP="00C23165">
      <w:pPr>
        <w:pStyle w:val="Heading3"/>
      </w:pPr>
      <w:bookmarkStart w:id="49" w:name="_Toc123773097"/>
      <w:r>
        <w:t>3.1.3. Đặc điểm về lao phổi có mắc số lượng bệnh kèm theo</w:t>
      </w:r>
      <w:bookmarkEnd w:id="49"/>
    </w:p>
    <w:p w14:paraId="7B123BA6" w14:textId="32020A39" w:rsidR="0022069B" w:rsidRDefault="00BA0559" w:rsidP="00C23165">
      <w:r>
        <w:t>Bảng 3.3. Lao phổi có mắc số lượng bệnh kèm theo</w:t>
      </w:r>
    </w:p>
    <w:p w14:paraId="134F0E0B" w14:textId="32FBF726" w:rsidR="00BA0559" w:rsidRDefault="00BA0559" w:rsidP="00C23165">
      <w:r>
        <w:t>Nhận xét:</w:t>
      </w:r>
    </w:p>
    <w:p w14:paraId="05C86FBB" w14:textId="441F426B" w:rsidR="00BA0559" w:rsidRDefault="00BA0559" w:rsidP="00C23165">
      <w:pPr>
        <w:pStyle w:val="Heading3"/>
      </w:pPr>
      <w:bookmarkStart w:id="50" w:name="_Toc123773098"/>
      <w:r>
        <w:t>3.1.4. Kiến thức người bệnh về dinh dưỡng bệnh lao phổi</w:t>
      </w:r>
      <w:bookmarkEnd w:id="50"/>
    </w:p>
    <w:p w14:paraId="75731A1E" w14:textId="4B587095" w:rsidR="00BA0559" w:rsidRDefault="00BA0559" w:rsidP="00C23165">
      <w:r>
        <w:t>Bảng 3.</w:t>
      </w:r>
      <w:r w:rsidR="002C4BBA">
        <w:t>4</w:t>
      </w:r>
      <w:r>
        <w:t xml:space="preserve">. </w:t>
      </w:r>
      <w:r w:rsidR="002C4BBA">
        <w:t>Kiến thức người bệnh về dinh dưỡng bệnh lao phổi</w:t>
      </w:r>
    </w:p>
    <w:p w14:paraId="5BBDF226" w14:textId="205819CE" w:rsidR="00BA0559" w:rsidRDefault="00BA0559" w:rsidP="00C23165">
      <w:r>
        <w:t>Nhận xét:</w:t>
      </w:r>
    </w:p>
    <w:p w14:paraId="0B168666" w14:textId="7E81CCC1" w:rsidR="006F0014" w:rsidRDefault="006F0014" w:rsidP="00C23165">
      <w:pPr>
        <w:pStyle w:val="Heading2"/>
      </w:pPr>
      <w:bookmarkStart w:id="51" w:name="_Toc123773099"/>
      <w:r>
        <w:t>3.2. TTDD của BN lao phổi theo BMI, SGA</w:t>
      </w:r>
      <w:bookmarkEnd w:id="51"/>
    </w:p>
    <w:p w14:paraId="7A2E9D57" w14:textId="4ADF542F" w:rsidR="006F0014" w:rsidRDefault="006F0014" w:rsidP="00C23165">
      <w:r>
        <w:t>Bảng 3.</w:t>
      </w:r>
      <w:r w:rsidR="00543C84">
        <w:t>5</w:t>
      </w:r>
      <w:r>
        <w:t xml:space="preserve">. </w:t>
      </w:r>
      <w:r w:rsidR="00D75E11">
        <w:t>TTDD của BN lao phổi theo BMI, SGA</w:t>
      </w:r>
    </w:p>
    <w:p w14:paraId="69570BD6" w14:textId="77777777" w:rsidR="006F0014" w:rsidRDefault="006F0014" w:rsidP="00C23165">
      <w:r>
        <w:t>Nhận xét:</w:t>
      </w:r>
    </w:p>
    <w:p w14:paraId="42D31C7B" w14:textId="218EEBB0" w:rsidR="00AA02E2" w:rsidRDefault="00AA02E2" w:rsidP="00C23165">
      <w:pPr>
        <w:pStyle w:val="Heading2"/>
      </w:pPr>
      <w:bookmarkStart w:id="52" w:name="_Toc123773100"/>
      <w:r>
        <w:t xml:space="preserve">3.3. </w:t>
      </w:r>
      <w:r w:rsidR="006D18AF">
        <w:t>Các yếu tố liên quan tới tình trạng dinh dưỡng của người bệnh lao</w:t>
      </w:r>
      <w:bookmarkEnd w:id="52"/>
    </w:p>
    <w:p w14:paraId="65E6E1A6" w14:textId="1B38E531" w:rsidR="00C80C00" w:rsidRDefault="00C80C00" w:rsidP="00C23165">
      <w:pPr>
        <w:pStyle w:val="Heading3"/>
      </w:pPr>
      <w:bookmarkStart w:id="53" w:name="_Toc123773101"/>
      <w:r>
        <w:t>3.3.1. Liên quan giữa tình trạng dinh dưỡng theo BMI</w:t>
      </w:r>
      <w:bookmarkEnd w:id="53"/>
    </w:p>
    <w:p w14:paraId="70BD4078" w14:textId="6DA58FC7" w:rsidR="00C80C00" w:rsidRDefault="00C80C00" w:rsidP="00C23165">
      <w:pPr>
        <w:pStyle w:val="Heading4"/>
      </w:pPr>
      <w:bookmarkStart w:id="54" w:name="_Toc123773102"/>
      <w:r>
        <w:t>3.3.1.1. Mối liên quan giữa đặc điểm cá nhân với TTDD theo BMI</w:t>
      </w:r>
      <w:bookmarkEnd w:id="54"/>
    </w:p>
    <w:p w14:paraId="37F87A4C" w14:textId="54F8BFE7" w:rsidR="00AA02E2" w:rsidRDefault="00AA02E2" w:rsidP="00C23165">
      <w:r>
        <w:t>Bảng 3</w:t>
      </w:r>
      <w:r w:rsidR="00464AA1">
        <w:t>.</w:t>
      </w:r>
      <w:r w:rsidR="00C80C00">
        <w:t>6</w:t>
      </w:r>
      <w:r>
        <w:t xml:space="preserve">. </w:t>
      </w:r>
      <w:r w:rsidR="00E73BFD">
        <w:t>Liên quan giữa tình trạng dinh dưỡng theo BMI</w:t>
      </w:r>
    </w:p>
    <w:p w14:paraId="52787765" w14:textId="094CE6DA" w:rsidR="00AA02E2" w:rsidRDefault="00AA02E2" w:rsidP="00C23165">
      <w:r>
        <w:t>Nhận xét:</w:t>
      </w:r>
    </w:p>
    <w:p w14:paraId="6640F62F" w14:textId="7BF0EAD3" w:rsidR="007B4DF2" w:rsidRDefault="007B4DF2" w:rsidP="00C23165">
      <w:pPr>
        <w:pStyle w:val="Heading4"/>
      </w:pPr>
      <w:bookmarkStart w:id="55" w:name="_Toc123773103"/>
      <w:r>
        <w:t xml:space="preserve">3.3.1.2. </w:t>
      </w:r>
      <w:r w:rsidR="004346BA">
        <w:t>Mối liên quan giữa tình trạng mắc bệnh với TTDD theo BMI</w:t>
      </w:r>
      <w:bookmarkEnd w:id="55"/>
    </w:p>
    <w:p w14:paraId="6EE2BA6B" w14:textId="05F49534" w:rsidR="006F0014" w:rsidRDefault="00D406DA" w:rsidP="00C23165">
      <w:r>
        <w:t>Bảng 3.7. Mối liên quan giữa tình trạng mắc bệnh với TTDD theo BMI</w:t>
      </w:r>
    </w:p>
    <w:p w14:paraId="130CA164" w14:textId="348F97EA" w:rsidR="00D406DA" w:rsidRDefault="00D406DA" w:rsidP="00C23165">
      <w:r>
        <w:t>Nhận xét:</w:t>
      </w:r>
    </w:p>
    <w:p w14:paraId="03C3BF55" w14:textId="3DA172B7" w:rsidR="00E00583" w:rsidRDefault="00E00583" w:rsidP="00C23165">
      <w:pPr>
        <w:pStyle w:val="Heading4"/>
      </w:pPr>
      <w:bookmarkStart w:id="56" w:name="_Toc123773104"/>
      <w:r>
        <w:t>3.3.1.3. Mối liên quan giữa phân loại lao phổi theo TTDD với BMI</w:t>
      </w:r>
      <w:bookmarkEnd w:id="56"/>
    </w:p>
    <w:p w14:paraId="074539D6" w14:textId="22F0B32F" w:rsidR="00BA0559" w:rsidRDefault="00AE3C09" w:rsidP="00C23165">
      <w:pPr>
        <w:pStyle w:val="Heading4"/>
      </w:pPr>
      <w:bookmarkStart w:id="57" w:name="_Toc123773105"/>
      <w:r>
        <w:t>3.3.1.4. Mối liên quan giữa kiến thức với TTDD theo BMI</w:t>
      </w:r>
      <w:bookmarkEnd w:id="57"/>
    </w:p>
    <w:p w14:paraId="0716C75A" w14:textId="6608AE0D" w:rsidR="00C9789B" w:rsidRDefault="00C9789B" w:rsidP="00C23165">
      <w:pPr>
        <w:pStyle w:val="Heading3"/>
      </w:pPr>
      <w:bookmarkStart w:id="58" w:name="_Toc123773106"/>
      <w:r>
        <w:t>3.3.2. Liên quan giữa TTDD theo SGA của người bệnh lao phổi</w:t>
      </w:r>
      <w:bookmarkEnd w:id="58"/>
    </w:p>
    <w:p w14:paraId="6BD151ED" w14:textId="2BD19972" w:rsidR="00C9789B" w:rsidRDefault="00C9789B" w:rsidP="00C23165">
      <w:pPr>
        <w:pStyle w:val="Heading4"/>
      </w:pPr>
      <w:bookmarkStart w:id="59" w:name="_Toc123773107"/>
      <w:r>
        <w:t>3.3.</w:t>
      </w:r>
      <w:r w:rsidR="00C13693">
        <w:t>2</w:t>
      </w:r>
      <w:r>
        <w:t>.1. Mối liên quan giữa đặc điểm cá nhân với TTDD theo SGA</w:t>
      </w:r>
      <w:bookmarkEnd w:id="59"/>
    </w:p>
    <w:p w14:paraId="5840E682" w14:textId="73D34911" w:rsidR="00C9789B" w:rsidRDefault="00C9789B" w:rsidP="00C23165">
      <w:r>
        <w:t>Bảng 3.6. Liên quan giữa tình trạng dinh dưỡng theo SGA</w:t>
      </w:r>
    </w:p>
    <w:p w14:paraId="4CD7FB58" w14:textId="77777777" w:rsidR="00C9789B" w:rsidRDefault="00C9789B" w:rsidP="00C23165">
      <w:r>
        <w:t>Nhận xét:</w:t>
      </w:r>
    </w:p>
    <w:p w14:paraId="14D22AF3" w14:textId="30758020" w:rsidR="00C9789B" w:rsidRDefault="00C9789B" w:rsidP="00C23165">
      <w:pPr>
        <w:pStyle w:val="Heading4"/>
      </w:pPr>
      <w:bookmarkStart w:id="60" w:name="_Toc123773108"/>
      <w:r>
        <w:t>3.3.</w:t>
      </w:r>
      <w:r w:rsidR="00C13693">
        <w:t>2</w:t>
      </w:r>
      <w:r>
        <w:t>.2. Mối liên quan giữa tình trạng mắc bệnh với TTDD theo SGA</w:t>
      </w:r>
      <w:bookmarkEnd w:id="60"/>
    </w:p>
    <w:p w14:paraId="5DC666CB" w14:textId="7088FE4D" w:rsidR="00C9789B" w:rsidRDefault="00C9789B" w:rsidP="00C23165">
      <w:r>
        <w:t>Bảng 3.7. Mối liên quan giữa tình trạng mắc bệnh với TTDD theo SGA</w:t>
      </w:r>
    </w:p>
    <w:p w14:paraId="1F6274A1" w14:textId="77777777" w:rsidR="00C9789B" w:rsidRDefault="00C9789B" w:rsidP="00C23165">
      <w:r>
        <w:t>Nhận xét:</w:t>
      </w:r>
    </w:p>
    <w:p w14:paraId="1F211A22" w14:textId="5A73BBA7" w:rsidR="00C9789B" w:rsidRDefault="00C9789B" w:rsidP="00C23165">
      <w:pPr>
        <w:pStyle w:val="Heading4"/>
      </w:pPr>
      <w:bookmarkStart w:id="61" w:name="_Toc123773109"/>
      <w:r>
        <w:t>3.3.</w:t>
      </w:r>
      <w:r w:rsidR="00C13693">
        <w:t>2</w:t>
      </w:r>
      <w:r>
        <w:t>.3. Mối liên quan giữa phân loại lao phổi theo TTDD với SGA</w:t>
      </w:r>
      <w:bookmarkEnd w:id="61"/>
    </w:p>
    <w:p w14:paraId="760A149E" w14:textId="71894F12" w:rsidR="00C9789B" w:rsidRDefault="00C9789B" w:rsidP="00C23165">
      <w:pPr>
        <w:pStyle w:val="Heading4"/>
      </w:pPr>
      <w:bookmarkStart w:id="62" w:name="_Toc123773110"/>
      <w:r>
        <w:t>3.3.</w:t>
      </w:r>
      <w:r w:rsidR="00C13693">
        <w:t>2</w:t>
      </w:r>
      <w:r>
        <w:t>.4. Mối liên quan giữa kiến thức với TTDD theo SGA</w:t>
      </w:r>
      <w:bookmarkEnd w:id="62"/>
    </w:p>
    <w:p w14:paraId="3BAB69DD" w14:textId="3D8EB73F" w:rsidR="00233AEA" w:rsidRDefault="00233AEA" w:rsidP="00C23165"/>
    <w:p w14:paraId="2718B684" w14:textId="77777777" w:rsidR="00233AEA" w:rsidRDefault="00233AEA" w:rsidP="00C23165">
      <w:r>
        <w:br w:type="page"/>
      </w:r>
    </w:p>
    <w:p w14:paraId="7D22E39E" w14:textId="28754D05" w:rsidR="00C57DFE" w:rsidRPr="00C57DFE" w:rsidRDefault="00233AEA" w:rsidP="00C23165">
      <w:pPr>
        <w:pStyle w:val="Heading1"/>
      </w:pPr>
      <w:bookmarkStart w:id="63" w:name="_Toc123773111"/>
      <w:r>
        <w:t>Chương 4 – BÀN LUẬN</w:t>
      </w:r>
      <w:bookmarkEnd w:id="63"/>
    </w:p>
    <w:p w14:paraId="42DB63E8" w14:textId="4A8D6DD9" w:rsidR="00C57DFE" w:rsidRPr="00C57DFE" w:rsidRDefault="00C57DFE" w:rsidP="00C23165">
      <w:r w:rsidRPr="00C57DFE">
        <w:t>Suy dinh dưỡng thường gặp ở đối tượng người bệnh lao. Trong những năm</w:t>
      </w:r>
      <w:r w:rsidR="00B635C1">
        <w:t xml:space="preserve">, </w:t>
      </w:r>
      <w:r w:rsidRPr="00C57DFE">
        <w:t>g</w:t>
      </w:r>
      <w:r w:rsidR="00B635C1">
        <w:t>ầ</w:t>
      </w:r>
      <w:r w:rsidRPr="00C57DFE">
        <w:t xml:space="preserve">n đây, </w:t>
      </w:r>
      <w:r w:rsidR="00B635C1">
        <w:t>tầ</w:t>
      </w:r>
      <w:r w:rsidRPr="00C57DFE">
        <w:t>m quan trọng cửa việc đánh giá dinh dưỡng trên người bệnh được nh</w:t>
      </w:r>
      <w:r w:rsidR="00B635C1">
        <w:t>ấ</w:t>
      </w:r>
      <w:r w:rsidRPr="00C57DFE">
        <w:t>n</w:t>
      </w:r>
      <w:r w:rsidR="00B635C1">
        <w:t xml:space="preserve"> </w:t>
      </w:r>
      <w:r w:rsidRPr="00C57DFE">
        <w:t>mạnh bởi rất nhi</w:t>
      </w:r>
      <w:r w:rsidR="00B635C1">
        <w:t>ều</w:t>
      </w:r>
      <w:r w:rsidRPr="00C57DFE">
        <w:t xml:space="preserve"> những nghi</w:t>
      </w:r>
      <w:r w:rsidR="00B635C1">
        <w:t>ê</w:t>
      </w:r>
      <w:r w:rsidRPr="00C57DFE">
        <w:t>n cứu cho thấy tình trạng suy dinh dưỡng kết hợp với</w:t>
      </w:r>
      <w:r w:rsidR="00B635C1">
        <w:t xml:space="preserve"> </w:t>
      </w:r>
      <w:r w:rsidRPr="00C57DFE">
        <w:t>sự gia tăng nguy cơ bệnh tật và tử vong, Vì vậy, việc đánh giá định k</w:t>
      </w:r>
      <w:r w:rsidR="00B635C1">
        <w:t>ỳ</w:t>
      </w:r>
      <w:r w:rsidRPr="00C57DFE">
        <w:t xml:space="preserve"> t</w:t>
      </w:r>
      <w:r w:rsidR="00B635C1">
        <w:t>ì</w:t>
      </w:r>
      <w:r w:rsidRPr="00C57DFE">
        <w:t xml:space="preserve">nh trạng </w:t>
      </w:r>
      <w:r w:rsidR="00B635C1">
        <w:t>di</w:t>
      </w:r>
      <w:r w:rsidRPr="00C57DFE">
        <w:t>nh</w:t>
      </w:r>
      <w:r w:rsidR="00B635C1">
        <w:t xml:space="preserve"> d</w:t>
      </w:r>
      <w:r w:rsidRPr="00C57DFE">
        <w:t>ư</w:t>
      </w:r>
      <w:r w:rsidR="00B635C1">
        <w:t>ỡ</w:t>
      </w:r>
      <w:r w:rsidRPr="00C57DFE">
        <w:t xml:space="preserve">ng </w:t>
      </w:r>
      <w:r w:rsidR="00B635C1">
        <w:t>v</w:t>
      </w:r>
      <w:r w:rsidRPr="00C57DFE">
        <w:t>à th</w:t>
      </w:r>
      <w:r w:rsidR="00B635C1">
        <w:t>ự</w:t>
      </w:r>
      <w:r w:rsidRPr="00C57DFE">
        <w:t xml:space="preserve">c </w:t>
      </w:r>
      <w:r w:rsidR="00B635C1">
        <w:t>h</w:t>
      </w:r>
      <w:r w:rsidRPr="00C57DFE">
        <w:t>iện các phép đo thí</w:t>
      </w:r>
      <w:r w:rsidR="00B635C1">
        <w:t>ch</w:t>
      </w:r>
      <w:r w:rsidRPr="00C57DFE">
        <w:t xml:space="preserve"> hợp </w:t>
      </w:r>
      <w:r w:rsidR="00B635C1">
        <w:t xml:space="preserve">có </w:t>
      </w:r>
      <w:r w:rsidRPr="00C57DFE">
        <w:t>v</w:t>
      </w:r>
      <w:r w:rsidR="00B635C1">
        <w:t>ai</w:t>
      </w:r>
      <w:r w:rsidRPr="00C57DFE">
        <w:t xml:space="preserve"> t</w:t>
      </w:r>
      <w:r w:rsidR="00B635C1">
        <w:t>rò</w:t>
      </w:r>
      <w:r w:rsidRPr="00C57DFE">
        <w:t xml:space="preserve"> qu</w:t>
      </w:r>
      <w:r w:rsidR="00B635C1">
        <w:t>a</w:t>
      </w:r>
      <w:r w:rsidRPr="00C57DFE">
        <w:t>n t</w:t>
      </w:r>
      <w:r w:rsidR="00B635C1">
        <w:t>rọ</w:t>
      </w:r>
      <w:r w:rsidRPr="00C57DFE">
        <w:t xml:space="preserve">ng trong </w:t>
      </w:r>
      <w:r w:rsidR="00B635C1">
        <w:t>việc</w:t>
      </w:r>
      <w:r w:rsidRPr="00C57DFE">
        <w:t xml:space="preserve"> cải thiện kết</w:t>
      </w:r>
      <w:r w:rsidR="00B635C1">
        <w:t xml:space="preserve"> </w:t>
      </w:r>
      <w:r w:rsidRPr="00C57DFE">
        <w:t>quả lâm s</w:t>
      </w:r>
      <w:r w:rsidR="00B635C1">
        <w:t>à</w:t>
      </w:r>
      <w:r w:rsidRPr="00C57DFE">
        <w:t>ng ở người bệnh đặc bi</w:t>
      </w:r>
      <w:r w:rsidR="00B635C1">
        <w:t>ệ</w:t>
      </w:r>
      <w:r w:rsidRPr="00C57DFE">
        <w:t xml:space="preserve">t </w:t>
      </w:r>
      <w:r w:rsidR="00B635C1">
        <w:t>BN</w:t>
      </w:r>
      <w:r w:rsidRPr="00C57DFE">
        <w:t xml:space="preserve"> lao.</w:t>
      </w:r>
    </w:p>
    <w:p w14:paraId="50003222" w14:textId="27574F3C" w:rsidR="00040454" w:rsidRDefault="00C57DFE" w:rsidP="00C23165">
      <w:r w:rsidRPr="00C57DFE">
        <w:t xml:space="preserve">Sự tác động qua lại giữa lao và suy dinh </w:t>
      </w:r>
      <w:r w:rsidR="008A7F86">
        <w:t>dưỡng</w:t>
      </w:r>
      <w:r w:rsidRPr="00C57DFE">
        <w:t xml:space="preserve"> đã được đ</w:t>
      </w:r>
      <w:r w:rsidR="00B635C1">
        <w:t>ề</w:t>
      </w:r>
      <w:r w:rsidRPr="00C57DFE">
        <w:t xml:space="preserve"> cập qua nhiễ</w:t>
      </w:r>
      <w:r w:rsidR="00B635C1">
        <w:t xml:space="preserve">u </w:t>
      </w:r>
      <w:r w:rsidRPr="00C57DFE">
        <w:t>nghiên cứu, trong đó nghiên cứu của Lonaroth</w:t>
      </w:r>
      <w:r w:rsidR="00B635C1">
        <w:t>.</w:t>
      </w:r>
      <w:r w:rsidRPr="00C57DFE">
        <w:t>K (2010), tổng hợp của 6 nghi</w:t>
      </w:r>
      <w:r w:rsidR="00B635C1">
        <w:t>ê</w:t>
      </w:r>
      <w:r w:rsidRPr="00C57DFE">
        <w:t>n cứu</w:t>
      </w:r>
      <w:r w:rsidR="00B635C1">
        <w:t xml:space="preserve"> </w:t>
      </w:r>
      <w:r w:rsidRPr="00C57DFE">
        <w:t>được tiến hành tại nhiều nước trên cho thấy có m</w:t>
      </w:r>
      <w:r w:rsidR="00B635C1">
        <w:t>ộ</w:t>
      </w:r>
      <w:r w:rsidRPr="00C57DFE">
        <w:t>t m</w:t>
      </w:r>
      <w:r w:rsidR="00B635C1">
        <w:t>ố</w:t>
      </w:r>
      <w:r w:rsidRPr="00C57DFE">
        <w:t>i liên chặt chẽ giữa SDD vả tỷ</w:t>
      </w:r>
      <w:r w:rsidR="00B635C1">
        <w:t xml:space="preserve"> </w:t>
      </w:r>
      <w:r w:rsidRPr="00C57DFE">
        <w:t xml:space="preserve">lệ mắc lao. Lao </w:t>
      </w:r>
      <w:r w:rsidR="00B635C1">
        <w:t>d</w:t>
      </w:r>
      <w:r w:rsidRPr="00C57DFE">
        <w:t>ẫn tới suy dịnh đường và suy dinh dưỡng l</w:t>
      </w:r>
      <w:r w:rsidR="00B635C1">
        <w:t>à</w:t>
      </w:r>
      <w:r w:rsidRPr="00C57DFE">
        <w:t>m t</w:t>
      </w:r>
      <w:r w:rsidR="00B635C1">
        <w:t>ă</w:t>
      </w:r>
      <w:r w:rsidRPr="00C57DFE">
        <w:t>ng khả năng mắc</w:t>
      </w:r>
      <w:r w:rsidR="00B635C1">
        <w:t xml:space="preserve"> </w:t>
      </w:r>
      <w:r w:rsidRPr="00C57DFE">
        <w:t>lao. Tình trạng suy dinh dưỡng trong bệnh nhân lao đã được đề cập tới nhi</w:t>
      </w:r>
      <w:r w:rsidR="00B635C1">
        <w:t>ề</w:t>
      </w:r>
      <w:r w:rsidRPr="00C57DFE">
        <w:t>u nghiên</w:t>
      </w:r>
      <w:r w:rsidR="00B635C1">
        <w:t xml:space="preserve"> </w:t>
      </w:r>
      <w:r w:rsidRPr="00C57DFE">
        <w:t>c</w:t>
      </w:r>
      <w:r w:rsidR="00B635C1">
        <w:t>ứ</w:t>
      </w:r>
      <w:r w:rsidRPr="00C57DFE">
        <w:t>a, ở các nước đang phát triển cũng như các nước phát triển. Nhi</w:t>
      </w:r>
      <w:r w:rsidR="00B635C1">
        <w:t>ề</w:t>
      </w:r>
      <w:r w:rsidRPr="00C57DFE">
        <w:t>u nghiên cứu đã</w:t>
      </w:r>
      <w:r w:rsidR="00B635C1">
        <w:t xml:space="preserve"> </w:t>
      </w:r>
      <w:r w:rsidRPr="00C57DFE">
        <w:t xml:space="preserve">chứng mình dinh </w:t>
      </w:r>
      <w:r w:rsidR="00B635C1">
        <w:t>d</w:t>
      </w:r>
      <w:r w:rsidRPr="00C57DFE">
        <w:t>ưỡng tốt năng cao sức để kháng của cơ thể chống lại bệnh tật,</w:t>
      </w:r>
      <w:r w:rsidR="00B635C1">
        <w:t xml:space="preserve"> việc cung</w:t>
      </w:r>
      <w:r w:rsidRPr="00C57DFE">
        <w:t xml:space="preserve"> c</w:t>
      </w:r>
      <w:r w:rsidR="00B635C1">
        <w:t>â</w:t>
      </w:r>
      <w:r w:rsidRPr="00C57DFE">
        <w:t xml:space="preserve">p dịnh </w:t>
      </w:r>
      <w:r w:rsidR="00B635C1">
        <w:t>d</w:t>
      </w:r>
      <w:r w:rsidRPr="00C57DFE">
        <w:t>ư</w:t>
      </w:r>
      <w:r w:rsidR="00B635C1">
        <w:t>ỡ</w:t>
      </w:r>
      <w:r w:rsidRPr="00C57DFE">
        <w:t>ng đ</w:t>
      </w:r>
      <w:r w:rsidR="00B635C1">
        <w:t>ầ</w:t>
      </w:r>
      <w:r w:rsidRPr="00C57DFE">
        <w:t>y đủ, hợp lý đã giúp tăng c</w:t>
      </w:r>
      <w:r w:rsidR="00040454">
        <w:t>ườ</w:t>
      </w:r>
      <w:r w:rsidRPr="00C57DFE">
        <w:t xml:space="preserve">ng miễn </w:t>
      </w:r>
      <w:r w:rsidR="00040454">
        <w:t>d</w:t>
      </w:r>
      <w:r w:rsidRPr="00C57DFE">
        <w:t>ịch r</w:t>
      </w:r>
      <w:r w:rsidR="00040454">
        <w:t>ú</w:t>
      </w:r>
      <w:r w:rsidRPr="00C57DFE">
        <w:t>t ngắn</w:t>
      </w:r>
      <w:r w:rsidR="00040454">
        <w:t xml:space="preserve"> </w:t>
      </w:r>
      <w:r w:rsidRPr="00C57DFE">
        <w:t>thời gian điều tr</w:t>
      </w:r>
      <w:r w:rsidR="00040454">
        <w:t>i</w:t>
      </w:r>
      <w:r w:rsidRPr="00C57DFE">
        <w:t xml:space="preserve"> kh</w:t>
      </w:r>
      <w:r w:rsidR="00040454">
        <w:t>á</w:t>
      </w:r>
      <w:r w:rsidRPr="00C57DFE">
        <w:t>ng sinh, giảm biến chứng</w:t>
      </w:r>
      <w:r w:rsidR="00040454">
        <w:t>,</w:t>
      </w:r>
      <w:r w:rsidRPr="00C57DFE">
        <w:t xml:space="preserve"> </w:t>
      </w:r>
      <w:r w:rsidR="00040454">
        <w:t>rú</w:t>
      </w:r>
      <w:r w:rsidRPr="00C57DFE">
        <w:t>t ngắn thời gian nằm v</w:t>
      </w:r>
      <w:r w:rsidR="00040454">
        <w:t xml:space="preserve">iện, </w:t>
      </w:r>
      <w:r w:rsidRPr="00C57DFE">
        <w:t>ch</w:t>
      </w:r>
      <w:r w:rsidR="00040454">
        <w:t>i</w:t>
      </w:r>
      <w:r w:rsidRPr="00C57DFE">
        <w:t xml:space="preserve"> phí đi</w:t>
      </w:r>
      <w:r w:rsidR="00040454">
        <w:t>ều</w:t>
      </w:r>
      <w:r w:rsidRPr="00C57DFE">
        <w:t xml:space="preserve"> trị, giảm tỷ lệ tử vong ở bệnh nhân lao</w:t>
      </w:r>
      <w:r w:rsidR="00040454">
        <w:t>.</w:t>
      </w:r>
    </w:p>
    <w:p w14:paraId="1C0F39FF" w14:textId="71F1588D" w:rsidR="00C57DFE" w:rsidRPr="00C57DFE" w:rsidRDefault="00040454" w:rsidP="00C23165">
      <w:pPr>
        <w:pStyle w:val="Heading2"/>
      </w:pPr>
      <w:r>
        <w:t>4.</w:t>
      </w:r>
      <w:r w:rsidR="00C57DFE" w:rsidRPr="00C57DFE">
        <w:t>1. Đặc điểm của đối tượng nghiên cứu</w:t>
      </w:r>
    </w:p>
    <w:p w14:paraId="14877FF7" w14:textId="77777777" w:rsidR="00824F2E" w:rsidRDefault="00C57DFE" w:rsidP="00C23165">
      <w:r w:rsidRPr="00C57DFE">
        <w:t>Tuổi là một trong những yên t</w:t>
      </w:r>
      <w:r w:rsidR="00040454">
        <w:t>ố</w:t>
      </w:r>
      <w:r w:rsidRPr="00C57DFE">
        <w:t xml:space="preserve"> quan trọng trong nghiên cứu về lao v</w:t>
      </w:r>
      <w:r w:rsidR="00040454">
        <w:t>ì</w:t>
      </w:r>
      <w:r w:rsidRPr="00C57DFE">
        <w:t xml:space="preserve"> </w:t>
      </w:r>
      <w:r w:rsidR="00040454">
        <w:t>tuổi</w:t>
      </w:r>
      <w:r w:rsidRPr="00C57DFE">
        <w:t xml:space="preserve"> c</w:t>
      </w:r>
      <w:r w:rsidR="00040454">
        <w:t xml:space="preserve">ó </w:t>
      </w:r>
      <w:r w:rsidRPr="00C57DFE">
        <w:t>m</w:t>
      </w:r>
      <w:r w:rsidR="00040454">
        <w:t>ố</w:t>
      </w:r>
      <w:r w:rsidRPr="00C57DFE">
        <w:t>i tương quan giữa t</w:t>
      </w:r>
      <w:r w:rsidR="00040454">
        <w:t>ì</w:t>
      </w:r>
      <w:r w:rsidRPr="00C57DFE">
        <w:t>nh trạng sức khỏe vả các tác nhân gây bệnh lao, đ</w:t>
      </w:r>
      <w:r w:rsidR="00040454">
        <w:t xml:space="preserve">ây </w:t>
      </w:r>
      <w:r w:rsidRPr="00C57DFE">
        <w:t>là gi</w:t>
      </w:r>
      <w:r w:rsidR="00040454">
        <w:t>a</w:t>
      </w:r>
      <w:r w:rsidRPr="00C57DFE">
        <w:t>i</w:t>
      </w:r>
      <w:r w:rsidR="00040454">
        <w:t xml:space="preserve"> đ</w:t>
      </w:r>
      <w:r w:rsidRPr="00C57DFE">
        <w:t>oạn các bệnh mạn t</w:t>
      </w:r>
      <w:r w:rsidR="00040454">
        <w:t>í</w:t>
      </w:r>
      <w:r w:rsidRPr="00C57DFE">
        <w:t xml:space="preserve">nh bắt dẫu xuất hiện như đái tháo </w:t>
      </w:r>
      <w:r w:rsidR="00040454">
        <w:t>đ</w:t>
      </w:r>
      <w:r w:rsidRPr="00C57DFE">
        <w:t>ường, lo</w:t>
      </w:r>
      <w:r w:rsidR="00040454">
        <w:t>á</w:t>
      </w:r>
      <w:r w:rsidRPr="00C57DFE">
        <w:t xml:space="preserve">t </w:t>
      </w:r>
      <w:r w:rsidR="00040454">
        <w:t>d</w:t>
      </w:r>
      <w:r w:rsidRPr="00C57DFE">
        <w:t xml:space="preserve">ạ </w:t>
      </w:r>
      <w:r w:rsidR="00040454">
        <w:t>dà</w:t>
      </w:r>
      <w:r w:rsidRPr="00C57DFE">
        <w:t>y t</w:t>
      </w:r>
      <w:r w:rsidR="00040454">
        <w:t>á</w:t>
      </w:r>
      <w:r w:rsidRPr="00C57DFE">
        <w:t xml:space="preserve"> tr</w:t>
      </w:r>
      <w:r w:rsidR="00040454">
        <w:t>à</w:t>
      </w:r>
      <w:r w:rsidRPr="00C57DFE">
        <w:t>ng,</w:t>
      </w:r>
      <w:r w:rsidR="00040454">
        <w:t xml:space="preserve"> </w:t>
      </w:r>
      <w:r w:rsidRPr="00C57DFE">
        <w:t>đồng thời các th</w:t>
      </w:r>
      <w:r w:rsidR="00040454">
        <w:t>ó</w:t>
      </w:r>
      <w:r w:rsidRPr="00C57DFE">
        <w:t>i quen như uống rượu, thuốc lá cũng như tiếp x</w:t>
      </w:r>
      <w:r w:rsidR="00040454">
        <w:t>ú</w:t>
      </w:r>
      <w:r w:rsidRPr="00C57DFE">
        <w:t>c với các y</w:t>
      </w:r>
      <w:r w:rsidR="00040454">
        <w:t>ế</w:t>
      </w:r>
      <w:r w:rsidRPr="00C57DFE">
        <w:t>u t</w:t>
      </w:r>
      <w:r w:rsidR="00040454">
        <w:t>ố</w:t>
      </w:r>
      <w:r w:rsidR="00E0312B">
        <w:t xml:space="preserve"> </w:t>
      </w:r>
      <w:r w:rsidRPr="00C57DFE">
        <w:t>nguy cơ khác l</w:t>
      </w:r>
      <w:r w:rsidR="00E0312B">
        <w:t>à</w:t>
      </w:r>
      <w:r w:rsidRPr="00C57DFE">
        <w:t>m t</w:t>
      </w:r>
      <w:r w:rsidR="00E0312B">
        <w:t>ă</w:t>
      </w:r>
      <w:r w:rsidRPr="00C57DFE">
        <w:t>ng nguy cơ chuyển lao sơ nhiễm sang lao bệnh. Trong ngh</w:t>
      </w:r>
      <w:r w:rsidR="00E0312B">
        <w:t xml:space="preserve">iên </w:t>
      </w:r>
      <w:r w:rsidRPr="00C57DFE">
        <w:t>cứu của chúng tôi nhận thấy sự thay đổi quan s</w:t>
      </w:r>
      <w:r w:rsidR="00E0312B">
        <w:t>á</w:t>
      </w:r>
      <w:r w:rsidRPr="00C57DFE">
        <w:t>t về BMI ở những bệnh nhân dưới</w:t>
      </w:r>
      <w:r w:rsidR="00E0312B">
        <w:t xml:space="preserve"> </w:t>
      </w:r>
      <w:r w:rsidRPr="00C57DFE">
        <w:t>65 tuổi và trên 65 tuổi (47.7% so với 51.2%) mặc dù sự khác biệt không có ý nghĩa</w:t>
      </w:r>
      <w:r w:rsidR="00E0312B">
        <w:t xml:space="preserve"> </w:t>
      </w:r>
      <w:r w:rsidRPr="00C57DFE">
        <w:t xml:space="preserve">thống kế tuy nhiên </w:t>
      </w:r>
      <w:r w:rsidR="002A22BB">
        <w:t>l</w:t>
      </w:r>
      <w:r w:rsidRPr="00C57DFE">
        <w:t xml:space="preserve">ý giải cho sự khác nhau là </w:t>
      </w:r>
      <w:r w:rsidR="002A22BB">
        <w:t>d</w:t>
      </w:r>
      <w:r w:rsidRPr="00C57DFE">
        <w:t xml:space="preserve">o hệ thống miễn </w:t>
      </w:r>
      <w:r w:rsidR="002A22BB">
        <w:t>d</w:t>
      </w:r>
      <w:r w:rsidRPr="00C57DFE">
        <w:t>ịch của người trẻ</w:t>
      </w:r>
      <w:r w:rsidR="002A22BB">
        <w:t xml:space="preserve"> </w:t>
      </w:r>
      <w:r w:rsidRPr="00C57DFE">
        <w:t>nói chung mạnh hơn người giả đồng nghĩa với khả năng chịu đựng của người trẻ và</w:t>
      </w:r>
      <w:r w:rsidR="002A22BB">
        <w:t xml:space="preserve"> </w:t>
      </w:r>
      <w:r w:rsidRPr="00C57DFE">
        <w:t>khả năng cân nặng tốt hơn so với người gi</w:t>
      </w:r>
      <w:r w:rsidR="00824F2E">
        <w:t>à.</w:t>
      </w:r>
    </w:p>
    <w:p w14:paraId="199EAACD" w14:textId="770B2C72" w:rsidR="007D32EF" w:rsidRDefault="00C57DFE" w:rsidP="00C23165">
      <w:r w:rsidRPr="00C57DFE">
        <w:t>380 người bệnh được phỏng vấn có tuổi từ 18 tới 85 tuổi, tuổi trung bình là 59,2</w:t>
      </w:r>
      <w:r w:rsidR="00824F2E">
        <w:t xml:space="preserve"> </w:t>
      </w:r>
      <w:r w:rsidRPr="00C57DFE">
        <w:t xml:space="preserve">+ </w:t>
      </w:r>
      <w:r w:rsidR="00824F2E">
        <w:t>1</w:t>
      </w:r>
      <w:r w:rsidRPr="00C57DFE">
        <w:t>6, khả tương đồng với các nghiên cứu của các tác giả trong và ngoài nước như</w:t>
      </w:r>
      <w:r w:rsidR="00824F2E">
        <w:t xml:space="preserve"> t</w:t>
      </w:r>
      <w:r w:rsidRPr="00C57DFE">
        <w:t xml:space="preserve">ác giả Dương Quang Tuấn và cộng sự (2015) có tuổi trung bình là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r w:rsidRPr="00C57DFE">
        <w:t>Trong nghiên cứu của chúng tôi tỉ lệ nam nữ trong nghi</w:t>
      </w:r>
      <w:r w:rsidR="007D32EF">
        <w:t>ê</w:t>
      </w:r>
      <w:r w:rsidRPr="00C57DFE">
        <w:t>n cứu là 2.3/1 tương</w:t>
      </w:r>
      <w:r w:rsidR="007D32EF">
        <w:t xml:space="preserve"> </w:t>
      </w:r>
      <w:r w:rsidRPr="00C57DFE">
        <w:t>tự với t</w:t>
      </w:r>
      <w:r w:rsidR="007D32EF">
        <w:t>ì</w:t>
      </w:r>
      <w:r w:rsidRPr="00C57DFE">
        <w:t>nh hình dịch t</w:t>
      </w:r>
      <w:r w:rsidR="007D32EF">
        <w:t>ễ</w:t>
      </w:r>
      <w:r w:rsidRPr="00C57DFE">
        <w:t xml:space="preserve"> bệnh lao tại Việt Nam là 2,5/1, trong đó nam giới là 265</w:t>
      </w:r>
      <w:r w:rsidR="007D32EF">
        <w:t xml:space="preserve"> </w:t>
      </w:r>
      <w:r w:rsidRPr="00C57DFE">
        <w:t xml:space="preserve">chiếm tỷ lệ 69,7% nữ giới là 115 chiếm tỷ lệ 30.3%. Tương đương với </w:t>
      </w:r>
      <w:r w:rsidR="007D32EF">
        <w:t>t</w:t>
      </w:r>
      <w:r w:rsidRPr="00C57DFE">
        <w:t>ác giả</w:t>
      </w:r>
      <w:r w:rsidR="007D32EF">
        <w:t xml:space="preserve"> </w:t>
      </w:r>
      <w:r w:rsidRPr="00C57DFE">
        <w:t>Dương Quang Tuấn vả cộng sự (2015) trên 101 bệnh nhân lao điều trị tại Bệnh viện</w:t>
      </w:r>
      <w:r w:rsidR="007D32EF">
        <w:t xml:space="preserve"> </w:t>
      </w:r>
      <w:r w:rsidRPr="00C57DFE">
        <w:t>Tr</w:t>
      </w:r>
      <w:r w:rsidR="007D32EF">
        <w:t>u</w:t>
      </w:r>
      <w:r w:rsidRPr="00C57DFE">
        <w:t>ng ương Huế c</w:t>
      </w:r>
      <w:r w:rsidR="007D32EF">
        <w:t>ó</w:t>
      </w:r>
      <w:r w:rsidRPr="00C57DFE">
        <w:t xml:space="preserve"> tỷ lệ nam là 68,3% và nữ là 31.7% nhưng cao hơn của các t</w:t>
      </w:r>
      <w:r w:rsidR="007D32EF">
        <w:t>ác g</w:t>
      </w:r>
      <w:r w:rsidRPr="00C57DFE">
        <w:t>iả nước ngoài như Dodor E (2008) nghi</w:t>
      </w:r>
      <w:r w:rsidR="007D32EF">
        <w:t>ê</w:t>
      </w:r>
      <w:r w:rsidRPr="00C57DFE">
        <w:t xml:space="preserve">n cứu về tình trạng </w:t>
      </w:r>
      <w:r w:rsidR="0066715C">
        <w:t>dinh dưỡng</w:t>
      </w:r>
      <w:r w:rsidRPr="00C57DFE">
        <w:t xml:space="preserve"> của bệnh</w:t>
      </w:r>
      <w:r w:rsidR="007D32EF">
        <w:t xml:space="preserve"> </w:t>
      </w:r>
      <w:r w:rsidRPr="00C57DFE">
        <w:t xml:space="preserve">nhân lao mới tại Ghana trong </w:t>
      </w:r>
      <w:r w:rsidR="007D32EF">
        <w:t>5</w:t>
      </w:r>
      <w:r w:rsidRPr="00C57DFE">
        <w:t>60 bệnh nhân có 64,74% bệnh nhân là nam và 35,2%</w:t>
      </w:r>
      <w:r w:rsidR="007D32EF">
        <w:t xml:space="preserve"> là</w:t>
      </w:r>
      <w:r w:rsidRPr="00C57DFE">
        <w:t xml:space="preserve"> nữ. Nam giới hường liên quan nhiều hơn đến hoạt động gắng sức, tiếp xúc với</w:t>
      </w:r>
      <w:r w:rsidR="007D32EF">
        <w:t xml:space="preserve"> </w:t>
      </w:r>
      <w:r w:rsidRPr="00C57DFE">
        <w:t>nhiều yếu tổ nguy cơ như hút thuốc, uống rượu và sự xuất hiện triệu chứng không,</w:t>
      </w:r>
      <w:r w:rsidR="007D32EF">
        <w:t xml:space="preserve"> </w:t>
      </w:r>
      <w:r w:rsidRPr="00C57DFE">
        <w:t xml:space="preserve">điển hình khiến nữ giới </w:t>
      </w:r>
      <w:r w:rsidR="007D32EF">
        <w:t>ít</w:t>
      </w:r>
      <w:r w:rsidRPr="00C57DFE">
        <w:t xml:space="preserve"> đi khám vỉ triệu chứng của bệnh lao. Ngoài ra, số bệnh</w:t>
      </w:r>
      <w:r w:rsidR="007D32EF">
        <w:t xml:space="preserve"> </w:t>
      </w:r>
      <w:r w:rsidRPr="00C57DFE">
        <w:t>nhân nữ mắc lao trên thể giới thường mắc lao cao hơn sự khác biệt n</w:t>
      </w:r>
      <w:r w:rsidR="007D32EF">
        <w:t>à</w:t>
      </w:r>
      <w:r w:rsidRPr="00C57DFE">
        <w:t>y là do</w:t>
      </w:r>
      <w:r w:rsidR="007D32EF">
        <w:t xml:space="preserve"> </w:t>
      </w:r>
      <w:r w:rsidRPr="00C57DFE">
        <w:t>một ph</w:t>
      </w:r>
      <w:r w:rsidR="007D32EF">
        <w:t>ầ</w:t>
      </w:r>
      <w:r w:rsidRPr="00C57DFE">
        <w:t>n h</w:t>
      </w:r>
      <w:r w:rsidR="007D32EF">
        <w:t>ầu</w:t>
      </w:r>
      <w:r w:rsidRPr="00C57DFE">
        <w:t xml:space="preserve"> h</w:t>
      </w:r>
      <w:r w:rsidR="007D32EF">
        <w:t>ết</w:t>
      </w:r>
      <w:r w:rsidRPr="00C57DFE">
        <w:t xml:space="preserve"> phụ nữ: Việt Nam không hút thuốc lá nên tỉ lệ mắc lao thấp</w:t>
      </w:r>
      <w:r w:rsidR="007D32EF">
        <w:t xml:space="preserve"> </w:t>
      </w:r>
      <w:r w:rsidRPr="00C57DFE">
        <w:t>hơn so với phụ nữ trên thể giới.</w:t>
      </w:r>
    </w:p>
    <w:p w14:paraId="249C5C0C" w14:textId="77777777" w:rsidR="008A7F86" w:rsidRDefault="00C57DFE" w:rsidP="00C23165">
      <w:r w:rsidRPr="00C57DFE">
        <w:t>Ti lệ SDD theo BMI ở nhóm bệnh nhân nam lả 49,1</w:t>
      </w:r>
      <w:r w:rsidR="00BE4933">
        <w:t xml:space="preserve">% </w:t>
      </w:r>
      <w:r w:rsidRPr="00C57DFE">
        <w:t>bệnh nhân nữ tuổi là 47</w:t>
      </w:r>
      <w:r w:rsidR="00BE4933">
        <w:t>.</w:t>
      </w:r>
      <w:r w:rsidRPr="00C57DFE">
        <w:t>0 %.</w:t>
      </w:r>
      <w:r w:rsidR="00BE4933">
        <w:t xml:space="preserve"> Kết quả này </w:t>
      </w:r>
      <w:r w:rsidRPr="00C57DFE">
        <w:t>tương đồng</w:t>
      </w:r>
      <w:r w:rsidR="00BE4933" w:rsidRPr="00BE4933">
        <w:t xml:space="preserve"> </w:t>
      </w:r>
      <w:r w:rsidR="00BE4933" w:rsidRPr="00C57DFE">
        <w:t>nghiên cứu của</w:t>
      </w:r>
      <w:r w:rsidR="00BE4933">
        <w:t xml:space="preserve"> D</w:t>
      </w:r>
      <w:r w:rsidR="00BE4933" w:rsidRPr="00C57DFE">
        <w:t>odor, E. (2008) với tỉ lệ nam giới là 49% vả nữ gi</w:t>
      </w:r>
      <w:r w:rsidR="00BE4933">
        <w:t xml:space="preserve">ới </w:t>
      </w:r>
      <w:r w:rsidRPr="00C57DFE">
        <w:t xml:space="preserve">là 51% mặc </w:t>
      </w:r>
      <w:r w:rsidR="00BE4933">
        <w:t>dù</w:t>
      </w:r>
      <w:r w:rsidRPr="00C57DFE">
        <w:t xml:space="preserve"> sự khác</w:t>
      </w:r>
      <w:r w:rsidR="00BE4933">
        <w:t xml:space="preserve"> biệt không có ý nghĩa thống kê.</w:t>
      </w:r>
    </w:p>
    <w:p w14:paraId="318AF2E0" w14:textId="79D35A5F" w:rsidR="00D3729F" w:rsidRPr="00D3729F" w:rsidRDefault="00C57DFE" w:rsidP="00C23165">
      <w:r w:rsidRPr="00C57DFE">
        <w:t>Đa số bệnh nhân sống ở nông thôn chiếm tỉ lệ 60 5%. Ph</w:t>
      </w:r>
      <w:r w:rsidR="008A7F86">
        <w:t>ầ</w:t>
      </w:r>
      <w:r w:rsidRPr="00C57DFE">
        <w:t>n lớn bệnh nhân c</w:t>
      </w:r>
      <w:r w:rsidR="008A7F86">
        <w:t xml:space="preserve">ó </w:t>
      </w:r>
      <w:r w:rsidRPr="00C57DFE">
        <w:t>ngh</w:t>
      </w:r>
      <w:r w:rsidR="008A7F86">
        <w:t>ề</w:t>
      </w:r>
      <w:r w:rsidRPr="00C57DFE">
        <w:t xml:space="preserve"> nghiệp viên chứ</w:t>
      </w:r>
      <w:r w:rsidR="008A7F86">
        <w:t xml:space="preserve">c, </w:t>
      </w:r>
      <w:r w:rsidR="008A7F86" w:rsidRPr="00C57DFE">
        <w:t xml:space="preserve">hưu trí, công nhân (43.9%), tiếp đến là đối tượng lao động tự </w:t>
      </w:r>
      <w:r w:rsidRPr="00C57DFE">
        <w:t>(33,99%), thấp nhất</w:t>
      </w:r>
      <w:r w:rsidR="008A7F86">
        <w:t xml:space="preserve"> </w:t>
      </w:r>
      <w:r w:rsidR="008A7F86" w:rsidRPr="00C57DFE">
        <w:t>là đ</w:t>
      </w:r>
      <w:r w:rsidR="008A7F86">
        <w:t>ố</w:t>
      </w:r>
      <w:r w:rsidR="008A7F86" w:rsidRPr="00C57DFE">
        <w:t xml:space="preserve">i tượng học </w:t>
      </w:r>
      <w:r w:rsidR="008A7F86">
        <w:t>si</w:t>
      </w:r>
      <w:r w:rsidR="008A7F86" w:rsidRPr="00C57DFE">
        <w:t xml:space="preserve">nh, </w:t>
      </w:r>
      <w:r w:rsidR="008A7F86">
        <w:t>si</w:t>
      </w:r>
      <w:r w:rsidR="008A7F86" w:rsidRPr="00C57DFE">
        <w:t>nh viên (10,0</w:t>
      </w:r>
      <w:r w:rsidR="008A7F86">
        <w:t>%).</w:t>
      </w:r>
      <w:r w:rsidR="008A7F86" w:rsidRPr="00C57DFE">
        <w:t xml:space="preserve"> Đi</w:t>
      </w:r>
      <w:r w:rsidR="008A7F86">
        <w:t>ều</w:t>
      </w:r>
      <w:r w:rsidR="008A7F86" w:rsidRPr="00C57DFE">
        <w:t xml:space="preserve"> này phủ hợp với</w:t>
      </w:r>
      <w:r w:rsidR="008A7F86">
        <w:t xml:space="preserve"> </w:t>
      </w:r>
      <w:r w:rsidRPr="00C57DFE">
        <w:t xml:space="preserve">đặc điểm về </w:t>
      </w:r>
      <w:r w:rsidR="008A7F86">
        <w:t>d</w:t>
      </w:r>
      <w:r w:rsidRPr="00C57DFE">
        <w:t>ân số và ph</w:t>
      </w:r>
      <w:r w:rsidR="008A7F86">
        <w:t>á</w:t>
      </w:r>
      <w:r w:rsidRPr="00C57DFE">
        <w:t>t triển kinh t</w:t>
      </w:r>
      <w:r w:rsidR="008A7F86">
        <w:t>ế</w:t>
      </w:r>
      <w:r w:rsidRPr="00C57DFE">
        <w:t xml:space="preserve"> của nước </w:t>
      </w:r>
      <w:r w:rsidR="008A7F86">
        <w:t>t</w:t>
      </w:r>
      <w:r w:rsidRPr="00C57DFE">
        <w:t>a, nơi chủ y</w:t>
      </w:r>
      <w:r w:rsidR="008A7F86">
        <w:t>ếu</w:t>
      </w:r>
      <w:r w:rsidRPr="00C57DFE">
        <w:t xml:space="preserve"> sống bằng nghề</w:t>
      </w:r>
      <w:r w:rsidR="008A7F86">
        <w:t xml:space="preserve"> </w:t>
      </w:r>
      <w:r w:rsidR="00D3729F" w:rsidRPr="00D3729F">
        <w:t>nông và để giải thích cho việc (81,1%) đổi tượng tham gia nghiên cứu của</w:t>
      </w:r>
      <w:r w:rsidR="008A7F86">
        <w:t xml:space="preserve"> </w:t>
      </w:r>
      <w:r w:rsidR="00D3729F" w:rsidRPr="00D3729F">
        <w:t xml:space="preserve">chúng tôi cổ trình độ học vấn là </w:t>
      </w:r>
      <w:r w:rsidR="008A7F86">
        <w:t>d</w:t>
      </w:r>
      <w:r w:rsidR="00D3729F" w:rsidRPr="00D3729F">
        <w:t>ưới cấp 3 và 7</w:t>
      </w:r>
      <w:r w:rsidR="008A7F86">
        <w:t>.</w:t>
      </w:r>
      <w:r w:rsidR="00D3729F" w:rsidRPr="00D3729F">
        <w:t xml:space="preserve">3% số </w:t>
      </w:r>
      <w:r w:rsidR="008A7F86">
        <w:t>BN</w:t>
      </w:r>
      <w:r w:rsidR="00D3729F" w:rsidRPr="00D3729F">
        <w:t xml:space="preserve"> thuộc hộ ngh</w:t>
      </w:r>
      <w:r w:rsidR="008A7F86">
        <w:t>è</w:t>
      </w:r>
      <w:r w:rsidR="00D3729F" w:rsidRPr="00D3729F">
        <w:t>o.</w:t>
      </w:r>
    </w:p>
    <w:p w14:paraId="4184246D" w14:textId="77777777" w:rsidR="008A7F86" w:rsidRDefault="008A7F86" w:rsidP="00C23165">
      <w:r>
        <w:t>Kết</w:t>
      </w:r>
      <w:r w:rsidR="00D3729F" w:rsidRPr="00D3729F">
        <w:t xml:space="preserve"> qu</w:t>
      </w:r>
      <w:r>
        <w:t>ả</w:t>
      </w:r>
      <w:r w:rsidR="00D3729F" w:rsidRPr="00D3729F">
        <w:t xml:space="preserve"> nghi</w:t>
      </w:r>
      <w:r>
        <w:t>ê</w:t>
      </w:r>
      <w:r w:rsidR="00D3729F" w:rsidRPr="00D3729F">
        <w:t>n cứu cũng cho thấy đa số bệnh nhân đã lập gia định (75,3%), có</w:t>
      </w:r>
      <w:r>
        <w:t xml:space="preserve"> </w:t>
      </w:r>
      <w:r w:rsidR="00D3729F" w:rsidRPr="00D3729F">
        <w:t>94 trường hợp là chưa lập gia đỉnh hoặc ly hôn</w:t>
      </w:r>
      <w:r>
        <w:t>/</w:t>
      </w:r>
      <w:r w:rsidR="00D3729F" w:rsidRPr="00D3729F">
        <w:t>g</w:t>
      </w:r>
      <w:r>
        <w:t>óa</w:t>
      </w:r>
      <w:r w:rsidR="00D3729F" w:rsidRPr="00D3729F">
        <w:t xml:space="preserve"> (24,7</w:t>
      </w:r>
      <w:r>
        <w:t>%</w:t>
      </w:r>
      <w:r w:rsidR="00D3729F" w:rsidRPr="00D3729F">
        <w:t>)</w:t>
      </w:r>
      <w:r>
        <w:t>.</w:t>
      </w:r>
    </w:p>
    <w:p w14:paraId="078458CE" w14:textId="059EB657" w:rsidR="00D3729F" w:rsidRPr="00D3729F" w:rsidRDefault="00D3729F" w:rsidP="00C23165">
      <w:r w:rsidRPr="00D3729F">
        <w:t>Nghiên c</w:t>
      </w:r>
      <w:r w:rsidR="008A7F86">
        <w:t>ứ</w:t>
      </w:r>
      <w:r w:rsidRPr="00D3729F">
        <w:t xml:space="preserve">u về kiến thúc của người bệnh về dinh </w:t>
      </w:r>
      <w:r w:rsidR="008A7F86">
        <w:t>dưỡng</w:t>
      </w:r>
      <w:r w:rsidRPr="00D3729F">
        <w:t xml:space="preserve"> kh</w:t>
      </w:r>
      <w:r w:rsidR="008A7F86">
        <w:t>i</w:t>
      </w:r>
      <w:r w:rsidRPr="00D3729F">
        <w:t xml:space="preserve"> vào viện cho th</w:t>
      </w:r>
      <w:r w:rsidR="008A7F86">
        <w:t>ấ</w:t>
      </w:r>
      <w:r w:rsidRPr="00D3729F">
        <w:t>y</w:t>
      </w:r>
      <w:r w:rsidR="008A7F86">
        <w:t xml:space="preserve"> </w:t>
      </w:r>
      <w:r w:rsidRPr="00D3729F">
        <w:t>trong tổng số 380 người bệnh tham gia nghiền cứu chỉ có 87 người bệnh</w:t>
      </w:r>
      <w:r w:rsidR="008A7F86">
        <w:t xml:space="preserve"> </w:t>
      </w:r>
      <w:r w:rsidRPr="00D3729F">
        <w:t>(22.9</w:t>
      </w:r>
      <w:r w:rsidR="008A7F86">
        <w:t>%</w:t>
      </w:r>
      <w:r w:rsidRPr="00D3729F">
        <w:t>)</w:t>
      </w:r>
      <w:r w:rsidR="008A7F86">
        <w:t xml:space="preserve"> </w:t>
      </w:r>
      <w:r w:rsidRPr="00D3729F">
        <w:t>c</w:t>
      </w:r>
      <w:r w:rsidR="008A7F86">
        <w:t>ó</w:t>
      </w:r>
      <w:r w:rsidRPr="00D3729F">
        <w:t xml:space="preserve"> kiến thức về dinh dưỡng cho người bệnh lao. Đánh giá về các khó khăn khi cải</w:t>
      </w:r>
      <w:r w:rsidR="008A7F86">
        <w:t xml:space="preserve"> </w:t>
      </w:r>
      <w:r w:rsidRPr="00D3729F">
        <w:t>thiện t</w:t>
      </w:r>
      <w:r w:rsidR="008A7F86">
        <w:t>ì</w:t>
      </w:r>
      <w:r w:rsidRPr="00D3729F">
        <w:t xml:space="preserve">nh trạng </w:t>
      </w:r>
      <w:r w:rsidR="008A7F86">
        <w:t>dinh dưỡng</w:t>
      </w:r>
      <w:r w:rsidRPr="00D3729F">
        <w:t xml:space="preserve"> cho người bệnh, các c</w:t>
      </w:r>
      <w:r w:rsidR="008A7F86">
        <w:t>á</w:t>
      </w:r>
      <w:r w:rsidRPr="00D3729F">
        <w:t xml:space="preserve">n bộ </w:t>
      </w:r>
      <w:r w:rsidR="008A7F86">
        <w:t>y</w:t>
      </w:r>
      <w:r w:rsidRPr="00D3729F">
        <w:t xml:space="preserve"> t</w:t>
      </w:r>
      <w:r w:rsidR="008A7F86">
        <w:t>ế</w:t>
      </w:r>
      <w:r w:rsidRPr="00D3729F">
        <w:t xml:space="preserve"> trong nghiên cứu của</w:t>
      </w:r>
      <w:r w:rsidR="009048C3">
        <w:t xml:space="preserve"> </w:t>
      </w:r>
      <w:r w:rsidRPr="00D3729F">
        <w:t xml:space="preserve">Trần Khánh Thu cho rằng khó khăn chủ yếu đo kiến thức của người bệnh về </w:t>
      </w:r>
      <w:r w:rsidR="009048C3">
        <w:t>di</w:t>
      </w:r>
      <w:r w:rsidRPr="00D3729F">
        <w:t>nh</w:t>
      </w:r>
      <w:r w:rsidR="009048C3">
        <w:t xml:space="preserve"> </w:t>
      </w:r>
      <w:r w:rsidRPr="00D3729F">
        <w:t>dưỡng còn thiếu chiếm 92,3</w:t>
      </w:r>
      <w:r w:rsidR="009048C3">
        <w:t>%</w:t>
      </w:r>
      <w:r w:rsidRPr="00D3729F">
        <w:t>. Điề</w:t>
      </w:r>
      <w:r w:rsidR="0034734D">
        <w:t>u</w:t>
      </w:r>
      <w:r w:rsidRPr="00D3729F">
        <w:t xml:space="preserve"> này cho thầy r</w:t>
      </w:r>
      <w:r w:rsidR="0034734D">
        <w:t>ằ</w:t>
      </w:r>
      <w:r w:rsidRPr="00D3729F">
        <w:t>ng cần đa đạng hơn những</w:t>
      </w:r>
      <w:r w:rsidR="0034734D">
        <w:t xml:space="preserve"> </w:t>
      </w:r>
      <w:r w:rsidRPr="00D3729F">
        <w:t xml:space="preserve">phương pháp tư </w:t>
      </w:r>
      <w:r w:rsidR="00972917">
        <w:t>vấn</w:t>
      </w:r>
      <w:r w:rsidRPr="00D3729F">
        <w:t xml:space="preserve"> cũng như phối hợp các phương pháp đ</w:t>
      </w:r>
      <w:r w:rsidR="0034734D">
        <w:t>ể</w:t>
      </w:r>
      <w:r w:rsidRPr="00D3729F">
        <w:t xml:space="preserve"> </w:t>
      </w:r>
      <w:r w:rsidR="0034734D">
        <w:t>đ</w:t>
      </w:r>
      <w:r w:rsidRPr="00D3729F">
        <w:t>ạt hiệu cao trong</w:t>
      </w:r>
      <w:r w:rsidR="0034734D">
        <w:t xml:space="preserve"> </w:t>
      </w:r>
      <w:r w:rsidRPr="00D3729F">
        <w:t>công tác truyển thông. giáo dục s</w:t>
      </w:r>
      <w:r w:rsidR="0034734D">
        <w:t>ứ</w:t>
      </w:r>
      <w:r w:rsidRPr="00D3729F">
        <w:t>c khỏe</w:t>
      </w:r>
      <w:r w:rsidR="0034734D">
        <w:t>.</w:t>
      </w:r>
      <w:r w:rsidRPr="00D3729F">
        <w:t xml:space="preserve"> Việc phối hợp của nhiều ban ngành</w:t>
      </w:r>
      <w:r w:rsidR="00BE5F87">
        <w:t xml:space="preserve"> </w:t>
      </w:r>
      <w:r w:rsidRPr="00D3729F">
        <w:t>trong c</w:t>
      </w:r>
      <w:r w:rsidR="00BE5F87">
        <w:t>ô</w:t>
      </w:r>
      <w:r w:rsidRPr="00D3729F">
        <w:t>ng cuộc quản lí bệnh nhân lao là vô cũng c</w:t>
      </w:r>
      <w:r w:rsidR="00BE5F87">
        <w:t>ầ</w:t>
      </w:r>
      <w:r w:rsidRPr="00D3729F">
        <w:t>n thiết. Không chỉ dùng lại ở quản</w:t>
      </w:r>
      <w:r w:rsidR="000D23B6">
        <w:t xml:space="preserve"> </w:t>
      </w:r>
      <w:r w:rsidRPr="00D3729F">
        <w:t>1í các bệnh nhân lao tạ bệnh viện mà c</w:t>
      </w:r>
      <w:r w:rsidR="000D23B6">
        <w:t>ò</w:t>
      </w:r>
      <w:r w:rsidRPr="00D3729F">
        <w:t>n tại cộng đẳng. Sự thay đỗ</w:t>
      </w:r>
      <w:r w:rsidR="000D23B6">
        <w:t>i</w:t>
      </w:r>
      <w:r w:rsidRPr="00D3729F">
        <w:t xml:space="preserve"> kiến thức về chế</w:t>
      </w:r>
      <w:r w:rsidR="000D23B6">
        <w:t xml:space="preserve"> độ</w:t>
      </w:r>
      <w:r w:rsidRPr="00D3729F">
        <w:t xml:space="preserve"> ăn cho người bệnh phải được quan tâm từ chỉnh bệnh nhân và các đổi tượng chăm</w:t>
      </w:r>
      <w:r w:rsidR="000D23B6">
        <w:t xml:space="preserve"> </w:t>
      </w:r>
      <w:r w:rsidRPr="00D3729F">
        <w:t>s</w:t>
      </w:r>
      <w:r w:rsidR="000D23B6">
        <w:t>ó</w:t>
      </w:r>
      <w:r w:rsidRPr="00D3729F">
        <w:t>c họ vả các biện pháp truyền thông,</w:t>
      </w:r>
      <w:r w:rsidR="000D23B6">
        <w:t xml:space="preserve"> giáo </w:t>
      </w:r>
      <w:r w:rsidRPr="00D3729F">
        <w:t>dục sức khỏe phải được chú trọng và đưa ra</w:t>
      </w:r>
      <w:r w:rsidR="000D23B6">
        <w:t xml:space="preserve"> </w:t>
      </w:r>
      <w:r w:rsidRPr="00D3729F">
        <w:t>các biện pháp hợp lí.</w:t>
      </w:r>
    </w:p>
    <w:p w14:paraId="168F0E8F" w14:textId="5CB727AB" w:rsidR="00D3729F" w:rsidRPr="00D3729F" w:rsidRDefault="00D3729F" w:rsidP="00C23165">
      <w:r w:rsidRPr="00D3729F">
        <w:t>Nghiên cửu này của chúng tôi cũng l</w:t>
      </w:r>
      <w:r w:rsidR="00DA4C9B">
        <w:t>à</w:t>
      </w:r>
      <w:r w:rsidRPr="00D3729F">
        <w:t>m ti</w:t>
      </w:r>
      <w:r w:rsidR="00DA4C9B">
        <w:t>ề</w:t>
      </w:r>
      <w:r w:rsidRPr="00D3729F">
        <w:t>n đề cho các n</w:t>
      </w:r>
      <w:r w:rsidR="00DA4C9B">
        <w:t xml:space="preserve">ghiên </w:t>
      </w:r>
      <w:r w:rsidRPr="00D3729F">
        <w:t>cứu tiếp theo,</w:t>
      </w:r>
      <w:r w:rsidR="00DA4C9B">
        <w:t xml:space="preserve"> </w:t>
      </w:r>
      <w:r w:rsidRPr="00D3729F">
        <w:t>trong việc t</w:t>
      </w:r>
      <w:r w:rsidR="00DA4C9B">
        <w:t>ầ</w:t>
      </w:r>
      <w:r w:rsidRPr="00D3729F">
        <w:t>m</w:t>
      </w:r>
      <w:r w:rsidR="00DA4C9B">
        <w:t xml:space="preserve"> soát</w:t>
      </w:r>
      <w:r w:rsidRPr="00D3729F">
        <w:t xml:space="preserve"> </w:t>
      </w:r>
      <w:r w:rsidR="00DA4C9B">
        <w:t xml:space="preserve">đánh giá </w:t>
      </w:r>
      <w:r w:rsidRPr="00D3729F">
        <w:t>t</w:t>
      </w:r>
      <w:r w:rsidR="00DA4C9B">
        <w:t>ì</w:t>
      </w:r>
      <w:r w:rsidRPr="00D3729F">
        <w:t xml:space="preserve">nh trạng dịnh </w:t>
      </w:r>
      <w:r w:rsidR="00DA4C9B">
        <w:t>dưỡng</w:t>
      </w:r>
      <w:r w:rsidRPr="00D3729F">
        <w:t xml:space="preserve"> của to</w:t>
      </w:r>
      <w:r w:rsidR="00DA4C9B">
        <w:t>à</w:t>
      </w:r>
      <w:r w:rsidRPr="00D3729F">
        <w:t>n bộ các người bệnh lao</w:t>
      </w:r>
      <w:r w:rsidR="00DA4C9B">
        <w:t xml:space="preserve"> </w:t>
      </w:r>
      <w:r w:rsidRPr="00D3729F">
        <w:t>nói riêng cũng như toàn bộ người bệnh nhập vi</w:t>
      </w:r>
      <w:r w:rsidR="00DA4C9B">
        <w:t xml:space="preserve">ện </w:t>
      </w:r>
      <w:r w:rsidRPr="00D3729F">
        <w:t xml:space="preserve">Bệnh viện Phổi </w:t>
      </w:r>
      <w:r w:rsidR="00DA4C9B">
        <w:t>Hải Phòng</w:t>
      </w:r>
      <w:r w:rsidRPr="00D3729F">
        <w:t xml:space="preserve"> trong</w:t>
      </w:r>
      <w:r w:rsidR="00DA4C9B">
        <w:t xml:space="preserve"> </w:t>
      </w:r>
      <w:r w:rsidRPr="00D3729F">
        <w:t>những năm tiếp theo.</w:t>
      </w:r>
    </w:p>
    <w:p w14:paraId="092E37E1" w14:textId="7AD7C707" w:rsidR="00D3729F" w:rsidRPr="00D3729F" w:rsidRDefault="00D3729F" w:rsidP="00C23165">
      <w:pPr>
        <w:pStyle w:val="Heading2"/>
      </w:pPr>
      <w:r w:rsidRPr="00D3729F">
        <w:t>4.</w:t>
      </w:r>
      <w:r w:rsidR="00972917">
        <w:t>2</w:t>
      </w:r>
      <w:r w:rsidRPr="00D3729F">
        <w:t>. T</w:t>
      </w:r>
      <w:r w:rsidR="00972917">
        <w:t>ì</w:t>
      </w:r>
      <w:r w:rsidRPr="00D3729F">
        <w:t>nh trạng dinh dưỡng người bệnh lao phối</w:t>
      </w:r>
    </w:p>
    <w:p w14:paraId="73216A5A" w14:textId="5C7EB94D" w:rsidR="009A217C" w:rsidRPr="009A217C" w:rsidRDefault="00972917" w:rsidP="00C23165">
      <w:r>
        <w:t>Tù</w:t>
      </w:r>
      <w:r w:rsidR="00D3729F" w:rsidRPr="00D3729F">
        <w:t>y theo cách đánh gi</w:t>
      </w:r>
      <w:r>
        <w:t>á</w:t>
      </w:r>
      <w:r w:rsidR="00D3729F" w:rsidRPr="00D3729F">
        <w:t>, phân loại suy dinh dưỡng kh</w:t>
      </w:r>
      <w:r>
        <w:t>ác</w:t>
      </w:r>
      <w:r w:rsidR="00D3729F" w:rsidRPr="00D3729F">
        <w:t xml:space="preserve"> nhau nhưng các nghi</w:t>
      </w:r>
      <w:r>
        <w:t>ê</w:t>
      </w:r>
      <w:r w:rsidR="00D3729F" w:rsidRPr="00D3729F">
        <w:t>n</w:t>
      </w:r>
      <w:r>
        <w:t xml:space="preserve"> </w:t>
      </w:r>
      <w:r w:rsidR="00D3729F" w:rsidRPr="00D3729F">
        <w:t>cứu t</w:t>
      </w:r>
      <w:r>
        <w:t>r</w:t>
      </w:r>
      <w:r w:rsidR="00D3729F" w:rsidRPr="00D3729F">
        <w:t>ong và ngoài nước đến cho một nhận định thống nhất à t</w:t>
      </w:r>
      <w:r>
        <w:t>ì</w:t>
      </w:r>
      <w:r w:rsidR="00D3729F" w:rsidRPr="00D3729F">
        <w:t xml:space="preserve">nh trạng suy </w:t>
      </w:r>
      <w:r>
        <w:t>d</w:t>
      </w:r>
      <w:r w:rsidR="00D3729F" w:rsidRPr="00D3729F">
        <w:t>ịnh</w:t>
      </w:r>
      <w:r>
        <w:t xml:space="preserve"> </w:t>
      </w:r>
      <w:r w:rsidR="009A217C" w:rsidRPr="009A217C">
        <w:t xml:space="preserve">dưỡng người bệnh trong bệnh viện là một </w:t>
      </w:r>
      <w:r>
        <w:t>vấn</w:t>
      </w:r>
      <w:r w:rsidR="009A217C" w:rsidRPr="009A217C">
        <w:t xml:space="preserve"> đề phổ biển ở các quốc gia đã và đang</w:t>
      </w:r>
      <w:r>
        <w:t xml:space="preserve"> </w:t>
      </w:r>
      <w:r w:rsidR="009A217C" w:rsidRPr="009A217C">
        <w:t>phát triển trên thể giới với tỷ lệ từ 20-50%. Tỷ lệ này tăng cao hơn ở một số nhóm</w:t>
      </w:r>
      <w:r>
        <w:t xml:space="preserve"> đối tượng</w:t>
      </w:r>
      <w:r w:rsidR="009A217C" w:rsidRPr="009A217C">
        <w:t xml:space="preserve"> như người cao toổi, người bệnh chăm s</w:t>
      </w:r>
      <w:r>
        <w:t>óc</w:t>
      </w:r>
      <w:r w:rsidR="009A217C" w:rsidRPr="009A217C">
        <w:t xml:space="preserve"> tích cực, mắc bệnh ung thư,</w:t>
      </w:r>
      <w:r>
        <w:t xml:space="preserve"> </w:t>
      </w:r>
      <w:r w:rsidR="009A217C" w:rsidRPr="009A217C">
        <w:t xml:space="preserve">bệnh đường tiêu </w:t>
      </w:r>
      <w:r>
        <w:t>hóa</w:t>
      </w:r>
      <w:r w:rsidR="009A217C" w:rsidRPr="009A217C">
        <w:t>, một số bệnh mạn tính (bệnh phối tắc ngh</w:t>
      </w:r>
      <w:r>
        <w:t>ẽ</w:t>
      </w:r>
      <w:r w:rsidR="009A217C" w:rsidRPr="009A217C">
        <w:t>n m</w:t>
      </w:r>
      <w:r>
        <w:t>ạ</w:t>
      </w:r>
      <w:r w:rsidR="009A217C" w:rsidRPr="009A217C">
        <w:t>n tính, suy thận</w:t>
      </w:r>
      <w:r>
        <w:t xml:space="preserve"> </w:t>
      </w:r>
      <w:r w:rsidR="009A217C" w:rsidRPr="009A217C">
        <w:t>mạn, suy gan mạn...), người bệnh đại phẫu. Các nghiên cứu quốc gia tại Anh cho</w:t>
      </w:r>
      <w:r>
        <w:t xml:space="preserve"> </w:t>
      </w:r>
      <w:r w:rsidR="009A217C" w:rsidRPr="009A217C">
        <w:t xml:space="preserve">thấy, tỷ lệ suy dinh dưỡng gặp ở khoảng 1⁄2 số người bệnh nhập viện. Suy </w:t>
      </w:r>
      <w:r>
        <w:t>di</w:t>
      </w:r>
      <w:r w:rsidR="009A217C" w:rsidRPr="009A217C">
        <w:t>nh</w:t>
      </w:r>
      <w:r>
        <w:t xml:space="preserve"> d</w:t>
      </w:r>
      <w:r w:rsidR="009A217C" w:rsidRPr="009A217C">
        <w:t>ưỡng phổ biển ở hầu hết các lứa tuổi và các nhóm bệnh. Tuy nhiên, nhóm đ</w:t>
      </w:r>
      <w:r>
        <w:t>ố</w:t>
      </w:r>
      <w:r w:rsidR="009A217C" w:rsidRPr="009A217C">
        <w:t>i</w:t>
      </w:r>
      <w:r>
        <w:t xml:space="preserve"> </w:t>
      </w:r>
      <w:r w:rsidR="009A217C" w:rsidRPr="009A217C">
        <w:t>tượng trên 65 tuổi cổ t</w:t>
      </w:r>
      <w:r>
        <w:t>ỷ</w:t>
      </w:r>
      <w:r w:rsidR="009A217C" w:rsidRPr="009A217C">
        <w:t xml:space="preserve"> lệ suy dinh dưỡng cao hơn so với nhóm dưới 65. Các bệnh</w:t>
      </w:r>
      <w:r>
        <w:t xml:space="preserve"> </w:t>
      </w:r>
      <w:r w:rsidRPr="009A217C">
        <w:t xml:space="preserve">có tỷ lệ suy </w:t>
      </w:r>
      <w:r w:rsidR="0066715C">
        <w:t>dinh dưỡng</w:t>
      </w:r>
      <w:r w:rsidRPr="009A217C">
        <w:t xml:space="preserve"> cao là bệnh đường tiêu hóa (41%</w:t>
      </w:r>
      <w:r>
        <w:t>), u</w:t>
      </w:r>
      <w:r w:rsidR="009A217C" w:rsidRPr="009A217C">
        <w:t>ng thư (40%), bệnh lý</w:t>
      </w:r>
      <w:r>
        <w:t xml:space="preserve"> </w:t>
      </w:r>
      <w:r w:rsidR="009A217C" w:rsidRPr="009A217C">
        <w:t>thần kinh (31</w:t>
      </w:r>
      <w:r>
        <w:t>%</w:t>
      </w:r>
      <w:r w:rsidR="009A217C" w:rsidRPr="009A217C">
        <w:t xml:space="preserve">). Theo Hiệp hội dinh dưỡng lâm </w:t>
      </w:r>
      <w:r w:rsidR="00205E2A">
        <w:t>sàng</w:t>
      </w:r>
      <w:r w:rsidR="009A217C" w:rsidRPr="009A217C">
        <w:t xml:space="preserve"> vả chuyển hóa Châu</w:t>
      </w:r>
      <w:r w:rsidR="00205E2A">
        <w:t xml:space="preserve"> </w:t>
      </w:r>
      <w:r w:rsidR="009A217C" w:rsidRPr="009A217C">
        <w:t>Âu, tỷ lệ suy dịnh dưỡng chiếm 20-60% người bệnh nằm viện và có đến 30-90% bị</w:t>
      </w:r>
      <w:r w:rsidR="00205E2A">
        <w:t xml:space="preserve"> </w:t>
      </w:r>
      <w:r w:rsidR="009A217C" w:rsidRPr="009A217C">
        <w:t xml:space="preserve">mất cân đối trong thời gian điều </w:t>
      </w:r>
      <w:r w:rsidR="00205E2A">
        <w:t>trị</w:t>
      </w:r>
      <w:r w:rsidR="009A217C" w:rsidRPr="009A217C">
        <w:t>, trong đó tỷ lệ suy dinh dưỡng (SDD) ở người</w:t>
      </w:r>
      <w:r w:rsidR="00205E2A">
        <w:t xml:space="preserve"> </w:t>
      </w:r>
      <w:r w:rsidR="009A217C" w:rsidRPr="009A217C">
        <w:t>bệnh phẫu thuật là 40-50%. Kết quả nghiên cứu tại Tây Ban Nha cho biết tỷ lệ</w:t>
      </w:r>
      <w:r w:rsidR="00205E2A">
        <w:t xml:space="preserve"> </w:t>
      </w:r>
      <w:r w:rsidR="009A217C" w:rsidRPr="009A217C">
        <w:t xml:space="preserve">suy dinh dưỡng gặp ở khoảng </w:t>
      </w:r>
      <w:r w:rsidR="00205E2A">
        <w:t>5</w:t>
      </w:r>
      <w:r w:rsidR="009A217C" w:rsidRPr="009A217C">
        <w:t>0% số người bệnh ngoại khoa. Nhóm người bệnh c</w:t>
      </w:r>
      <w:r w:rsidR="00205E2A">
        <w:t xml:space="preserve">ó </w:t>
      </w:r>
      <w:r w:rsidR="009A217C" w:rsidRPr="009A217C">
        <w:t>tình trạng dinh dưỡng tốt có thời gian nằm viện ngắn hơn so với nhóm người bệnh</w:t>
      </w:r>
      <w:r w:rsidR="00205E2A">
        <w:t xml:space="preserve"> </w:t>
      </w:r>
      <w:r w:rsidR="009A217C" w:rsidRPr="009A217C">
        <w:t>suy dinh dưỡng</w:t>
      </w:r>
      <w:r w:rsidR="00205E2A">
        <w:t>.</w:t>
      </w:r>
    </w:p>
    <w:p w14:paraId="69C3B761" w14:textId="7AA0F67D" w:rsidR="001B7F98" w:rsidRPr="001B7F98" w:rsidRDefault="009A217C" w:rsidP="00C23165">
      <w:r w:rsidRPr="009A217C">
        <w:t>Tại Vi</w:t>
      </w:r>
      <w:r w:rsidR="00ED126E">
        <w:t xml:space="preserve">ệt </w:t>
      </w:r>
      <w:r w:rsidRPr="009A217C">
        <w:t xml:space="preserve">Nam, tỷ lệ mắc suy dinh đường của người bệnh tại bệnh viện </w:t>
      </w:r>
      <w:r w:rsidR="00ED126E">
        <w:t>d</w:t>
      </w:r>
      <w:r w:rsidRPr="009A217C">
        <w:t>ao</w:t>
      </w:r>
      <w:r w:rsidR="00ED126E">
        <w:t xml:space="preserve"> </w:t>
      </w:r>
      <w:r w:rsidRPr="009A217C">
        <w:t>động khác nhau tùy theo từng loại bệnh ý, phụ thuộc vào các ngưỡng giá trị của các</w:t>
      </w:r>
      <w:r w:rsidR="00ED126E">
        <w:t xml:space="preserve"> </w:t>
      </w:r>
      <w:r w:rsidRPr="009A217C">
        <w:t>công cụ đánh gi</w:t>
      </w:r>
      <w:r w:rsidR="00ED126E">
        <w:t xml:space="preserve">á. </w:t>
      </w:r>
      <w:r w:rsidR="00ED126E" w:rsidRPr="009A217C">
        <w:t>Theo nghiên c</w:t>
      </w:r>
      <w:r w:rsidR="00ED126E">
        <w:t>ú</w:t>
      </w:r>
      <w:r w:rsidR="00ED126E" w:rsidRPr="009A217C">
        <w:t xml:space="preserve">u của Viện Dinh dưỡng có tới 60% </w:t>
      </w:r>
      <w:r w:rsidR="00ED126E">
        <w:t>BN</w:t>
      </w:r>
      <w:r w:rsidR="00ED126E" w:rsidRPr="009A217C">
        <w:t xml:space="preserve"> ở Việt</w:t>
      </w:r>
      <w:r w:rsidR="00ED126E">
        <w:t xml:space="preserve"> </w:t>
      </w:r>
      <w:r w:rsidRPr="009A217C">
        <w:t>Nam bị suy dinh dưỡng khi nằm viện. Đặc bi</w:t>
      </w:r>
      <w:r w:rsidR="000743AB">
        <w:t>ệ</w:t>
      </w:r>
      <w:r w:rsidRPr="009A217C">
        <w:t>t, nghiên cứu tại Bệnh viện Bạch Mai,</w:t>
      </w:r>
      <w:r w:rsidR="000743AB">
        <w:t xml:space="preserve"> t</w:t>
      </w:r>
      <w:r w:rsidRPr="009A217C">
        <w:t xml:space="preserve">rong số 308 người bệnh diễn </w:t>
      </w:r>
      <w:r w:rsidR="00205E2A">
        <w:t>trị</w:t>
      </w:r>
      <w:r w:rsidRPr="009A217C">
        <w:t xml:space="preserve"> ở khoa Tiêu h</w:t>
      </w:r>
      <w:r w:rsidR="00471626">
        <w:t>ó</w:t>
      </w:r>
      <w:r w:rsidRPr="009A217C">
        <w:t>a và Khoa Nội tiết th</w:t>
      </w:r>
      <w:r w:rsidR="00471626">
        <w:t>ì</w:t>
      </w:r>
      <w:r w:rsidRPr="009A217C">
        <w:t xml:space="preserve"> có đến 71</w:t>
      </w:r>
      <w:r w:rsidR="00471626">
        <w:t>.</w:t>
      </w:r>
      <w:r w:rsidRPr="009A217C">
        <w:t>9% bị</w:t>
      </w:r>
      <w:r w:rsidR="00471626">
        <w:t xml:space="preserve"> </w:t>
      </w:r>
      <w:r w:rsidRPr="009A217C">
        <w:t>suy dinh dưỡng. Một số trường hợp bệnh lý nặng như người bệnh phẫ</w:t>
      </w:r>
      <w:r w:rsidR="00471626">
        <w:t>u</w:t>
      </w:r>
      <w:r w:rsidRPr="009A217C">
        <w:t xml:space="preserve"> thuật gan m</w:t>
      </w:r>
      <w:r w:rsidR="00471626">
        <w:t>ậ</w:t>
      </w:r>
      <w:r w:rsidRPr="009A217C">
        <w:t>t</w:t>
      </w:r>
      <w:r w:rsidR="00471626">
        <w:t xml:space="preserve"> </w:t>
      </w:r>
      <w:r w:rsidRPr="009A217C">
        <w:t>t</w:t>
      </w:r>
      <w:r w:rsidR="00471626">
        <w:t>ụ</w:t>
      </w:r>
      <w:r w:rsidRPr="009A217C">
        <w:t>y</w:t>
      </w:r>
      <w:r w:rsidR="00471626">
        <w:t>,</w:t>
      </w:r>
      <w:r w:rsidRPr="009A217C">
        <w:t xml:space="preserve"> người bệnh ăn qua sond</w:t>
      </w:r>
      <w:r w:rsidR="00471626">
        <w:t>e</w:t>
      </w:r>
      <w:r w:rsidRPr="009A217C">
        <w:t xml:space="preserve"> dạ </w:t>
      </w:r>
      <w:r w:rsidR="00471626">
        <w:t>dà</w:t>
      </w:r>
      <w:r w:rsidRPr="009A217C">
        <w:t>y, tỷ lễ suy dình dưỡng có thể chiếm tới 70%. Th</w:t>
      </w:r>
      <w:r w:rsidR="00471626">
        <w:t>ờ</w:t>
      </w:r>
      <w:r w:rsidRPr="009A217C">
        <w:t>i</w:t>
      </w:r>
      <w:r w:rsidR="00471626">
        <w:t xml:space="preserve"> </w:t>
      </w:r>
      <w:r w:rsidR="00471626" w:rsidRPr="009A217C">
        <w:t>gian nằm v</w:t>
      </w:r>
      <w:r w:rsidR="00471626">
        <w:t>iện ké</w:t>
      </w:r>
      <w:r w:rsidRPr="009A217C">
        <w:t xml:space="preserve">o </w:t>
      </w:r>
      <w:r w:rsidR="00471626">
        <w:t>dà</w:t>
      </w:r>
      <w:r w:rsidRPr="009A217C">
        <w:t xml:space="preserve">i </w:t>
      </w:r>
      <w:r w:rsidR="00471626">
        <w:t>c</w:t>
      </w:r>
      <w:r w:rsidRPr="009A217C">
        <w:t xml:space="preserve">ó </w:t>
      </w:r>
      <w:r w:rsidR="00471626">
        <w:t>l</w:t>
      </w:r>
      <w:r w:rsidRPr="009A217C">
        <w:t>iên quan chặt ch</w:t>
      </w:r>
      <w:r w:rsidR="00471626">
        <w:t>ẽ</w:t>
      </w:r>
      <w:r w:rsidRPr="009A217C">
        <w:t xml:space="preserve"> với t</w:t>
      </w:r>
      <w:r w:rsidR="00471626">
        <w:t>ì</w:t>
      </w:r>
      <w:r w:rsidRPr="009A217C">
        <w:t>nh trạng dinh dưỡng</w:t>
      </w:r>
      <w:r w:rsidR="00471626">
        <w:t>.</w:t>
      </w:r>
      <w:r w:rsidRPr="009A217C">
        <w:t xml:space="preserve"> Đặc bi</w:t>
      </w:r>
      <w:r w:rsidR="00471626">
        <w:t>ệ</w:t>
      </w:r>
      <w:r w:rsidRPr="009A217C">
        <w:t xml:space="preserve">t </w:t>
      </w:r>
      <w:r w:rsidR="00471626">
        <w:t>hiện n</w:t>
      </w:r>
      <w:r w:rsidRPr="009A217C">
        <w:t>ay số người cao t</w:t>
      </w:r>
      <w:r w:rsidR="00471626">
        <w:t>uổ</w:t>
      </w:r>
      <w:r w:rsidRPr="009A217C">
        <w:t>i đi</w:t>
      </w:r>
      <w:r w:rsidR="00471626">
        <w:t>ề</w:t>
      </w:r>
      <w:r w:rsidRPr="009A217C">
        <w:t>u trị các bệnh mãn tính liên quan đến dinh dưỡng ng</w:t>
      </w:r>
      <w:r w:rsidR="00471626">
        <w:t>à</w:t>
      </w:r>
      <w:r w:rsidRPr="009A217C">
        <w:t>y c</w:t>
      </w:r>
      <w:r w:rsidR="00471626">
        <w:t>à</w:t>
      </w:r>
      <w:r w:rsidRPr="009A217C">
        <w:t>ng</w:t>
      </w:r>
      <w:r w:rsidR="00471626">
        <w:t xml:space="preserve"> </w:t>
      </w:r>
      <w:r w:rsidRPr="009A217C">
        <w:t xml:space="preserve">gia tăng. Suy dịnh dưỡng gặp </w:t>
      </w:r>
      <w:r w:rsidR="00471626">
        <w:t>khá</w:t>
      </w:r>
      <w:r w:rsidRPr="009A217C">
        <w:t xml:space="preserve"> cao ở </w:t>
      </w:r>
      <w:r w:rsidR="00471626">
        <w:t>BN</w:t>
      </w:r>
      <w:r w:rsidRPr="009A217C">
        <w:t xml:space="preserve"> ung thư, người bệnh mắc các bệnh lý</w:t>
      </w:r>
      <w:r w:rsidR="00471626">
        <w:t xml:space="preserve"> </w:t>
      </w:r>
      <w:r w:rsidRPr="009A217C">
        <w:t xml:space="preserve">ngoại khoa nhưng gặp thấp hơn ở người bệnh điẫu </w:t>
      </w:r>
      <w:r w:rsidR="00205E2A">
        <w:t>trị</w:t>
      </w:r>
      <w:r w:rsidRPr="009A217C">
        <w:t xml:space="preserve"> </w:t>
      </w:r>
      <w:r w:rsidR="00471626">
        <w:t>n</w:t>
      </w:r>
      <w:r w:rsidRPr="009A217C">
        <w:t>ội khoa</w:t>
      </w:r>
      <w:r w:rsidR="00471626">
        <w:t>.</w:t>
      </w:r>
    </w:p>
    <w:p w14:paraId="1BC45A07" w14:textId="7DAE0DEF" w:rsidR="001B7F98" w:rsidRPr="001B7F98" w:rsidRDefault="001B7F98" w:rsidP="00C23165">
      <w:pPr>
        <w:pStyle w:val="Heading3"/>
      </w:pPr>
      <w:r w:rsidRPr="001B7F98">
        <w:t>4</w:t>
      </w:r>
      <w:r w:rsidR="00471626">
        <w:t>.</w:t>
      </w:r>
      <w:r w:rsidRPr="001B7F98">
        <w:t>2</w:t>
      </w:r>
      <w:r w:rsidR="00471626">
        <w:t>.</w:t>
      </w:r>
      <w:r w:rsidRPr="001B7F98">
        <w:t>1. Tình trạng dịnh dưỡng của bệnh nhân lao theo chỉ số B</w:t>
      </w:r>
      <w:r w:rsidR="0066715C">
        <w:t>MI</w:t>
      </w:r>
    </w:p>
    <w:p w14:paraId="56BE8114" w14:textId="40B9E6B8" w:rsidR="001B7F98" w:rsidRPr="001B7F98" w:rsidRDefault="001B7F98" w:rsidP="00C23165">
      <w:r w:rsidRPr="001B7F98">
        <w:t>B</w:t>
      </w:r>
      <w:r w:rsidR="0066715C">
        <w:t>M</w:t>
      </w:r>
      <w:r w:rsidRPr="001B7F98">
        <w:t xml:space="preserve">I là một các chỉ số quan trọng việc đánh giá </w:t>
      </w:r>
      <w:r w:rsidR="0066715C">
        <w:t>tình trạng</w:t>
      </w:r>
      <w:r w:rsidRPr="001B7F98">
        <w:t xml:space="preserve"> </w:t>
      </w:r>
      <w:r w:rsidR="0066715C">
        <w:t>dinh dưỡng</w:t>
      </w:r>
      <w:r w:rsidRPr="001B7F98">
        <w:t xml:space="preserve"> đ</w:t>
      </w:r>
      <w:r w:rsidR="0066715C">
        <w:t>ố</w:t>
      </w:r>
      <w:r w:rsidRPr="001B7F98">
        <w:t>i</w:t>
      </w:r>
    </w:p>
    <w:p w14:paraId="1E4A43B3" w14:textId="77777777" w:rsidR="00B95E40" w:rsidRDefault="001B7F98" w:rsidP="00C23165">
      <w:r w:rsidRPr="001B7F98">
        <w:t xml:space="preserve">với </w:t>
      </w:r>
      <w:r w:rsidR="0066715C">
        <w:t>BN</w:t>
      </w:r>
      <w:r w:rsidRPr="001B7F98">
        <w:t xml:space="preserve"> lao trong khi gia tăng tình trạng mắc lao toàn </w:t>
      </w:r>
      <w:r w:rsidR="00A052E7">
        <w:t>cầu</w:t>
      </w:r>
      <w:r w:rsidRPr="001B7F98">
        <w:t>. Việc đánh giá BMI tại</w:t>
      </w:r>
      <w:r w:rsidR="00A052E7">
        <w:t xml:space="preserve"> </w:t>
      </w:r>
      <w:r w:rsidRPr="001B7F98">
        <w:t>thời điểm khi vào viện là rất có giá trị giúp cho cắn bộ y tế đánh giá được tỉnh</w:t>
      </w:r>
      <w:r w:rsidR="00A052E7">
        <w:t xml:space="preserve"> </w:t>
      </w:r>
      <w:r w:rsidRPr="001B7F98">
        <w:t>trạng dinh dưỡng đưa ra chế độ điều trị và chế độ đình dưỡng hợp lí. Kết quả BM</w:t>
      </w:r>
      <w:r w:rsidR="00B95E40">
        <w:t xml:space="preserve">I </w:t>
      </w:r>
      <w:r w:rsidRPr="001B7F98">
        <w:t xml:space="preserve">giúp cho NVYT để dàng phản loại NB theo đối </w:t>
      </w:r>
      <w:r w:rsidR="0066715C">
        <w:t>tình trạng</w:t>
      </w:r>
      <w:r w:rsidRPr="001B7F98">
        <w:t xml:space="preserve"> tăng cần và đấp ứng</w:t>
      </w:r>
      <w:r w:rsidR="00B95E40">
        <w:t xml:space="preserve"> </w:t>
      </w:r>
      <w:r w:rsidRPr="001B7F98">
        <w:t xml:space="preserve">điều trị với thuốc lao. Khí nhập viện </w:t>
      </w:r>
      <w:r w:rsidR="00B95E40">
        <w:t>B</w:t>
      </w:r>
      <w:r w:rsidRPr="001B7F98">
        <w:t>N thường trong tình trạng sút cân đo ảnh</w:t>
      </w:r>
      <w:r w:rsidR="00B95E40">
        <w:t xml:space="preserve"> </w:t>
      </w:r>
      <w:r w:rsidRPr="001B7F98">
        <w:t>hướng cửa t</w:t>
      </w:r>
      <w:r w:rsidR="00B95E40">
        <w:t>ì</w:t>
      </w:r>
      <w:r w:rsidRPr="001B7F98">
        <w:t>nh tr</w:t>
      </w:r>
      <w:r w:rsidR="00B95E40">
        <w:t>ạ</w:t>
      </w:r>
      <w:r w:rsidRPr="001B7F98">
        <w:t>ng bệnh, ch</w:t>
      </w:r>
      <w:r w:rsidR="00B95E40">
        <w:t>ức</w:t>
      </w:r>
      <w:r w:rsidRPr="001B7F98">
        <w:t xml:space="preserve"> năng gan suy gi</w:t>
      </w:r>
      <w:r w:rsidR="00B95E40">
        <w:t>ảm</w:t>
      </w:r>
      <w:r w:rsidRPr="001B7F98">
        <w:t>, khả năng hấp thụ các chất</w:t>
      </w:r>
      <w:r w:rsidR="00B95E40">
        <w:t xml:space="preserve"> </w:t>
      </w:r>
      <w:r w:rsidRPr="001B7F98">
        <w:t>dinh duỡng kếm vã tác hại của thuốc ho cũng như t</w:t>
      </w:r>
      <w:r w:rsidR="00B95E40">
        <w:t>â</w:t>
      </w:r>
      <w:r w:rsidRPr="001B7F98">
        <w:t xml:space="preserve">m </w:t>
      </w:r>
      <w:r w:rsidR="00B95E40">
        <w:t>lí lo</w:t>
      </w:r>
      <w:r w:rsidRPr="001B7F98">
        <w:t xml:space="preserve"> lắng v</w:t>
      </w:r>
      <w:r w:rsidR="00B95E40">
        <w:t>à</w:t>
      </w:r>
      <w:r w:rsidRPr="001B7F98">
        <w:t xml:space="preserve"> thối quen</w:t>
      </w:r>
      <w:r w:rsidR="00B95E40">
        <w:t xml:space="preserve"> </w:t>
      </w:r>
      <w:r w:rsidRPr="001B7F98">
        <w:t>sinh hoạt không tốt như sử đựng rượu bia hút thuốc lá. Cân nặng của bệnh nhân</w:t>
      </w:r>
      <w:r w:rsidR="00B95E40">
        <w:t xml:space="preserve"> </w:t>
      </w:r>
      <w:r w:rsidRPr="001B7F98">
        <w:t>tăng là dẫu hiệu cho thấy bệnh nhân đáp ứng ứng với phác đỏ điền trị nhanh</w:t>
      </w:r>
      <w:r w:rsidR="00B95E40">
        <w:t xml:space="preserve"> </w:t>
      </w:r>
      <w:r w:rsidRPr="001B7F98">
        <w:t xml:space="preserve">chông cải thiện tình trạng bệnh. Ngược lại </w:t>
      </w:r>
      <w:r w:rsidR="0066715C">
        <w:t>tình trạng</w:t>
      </w:r>
      <w:r w:rsidRPr="001B7F98">
        <w:t xml:space="preserve"> thiểu tăng cân hay sút cân</w:t>
      </w:r>
      <w:r w:rsidR="00B95E40">
        <w:t xml:space="preserve"> </w:t>
      </w:r>
      <w:r w:rsidRPr="001B7F98">
        <w:t xml:space="preserve">là đấu hiệu cho thấy bệnh nhân không đáp ứng với phác đồ điểu trị, </w:t>
      </w:r>
      <w:r w:rsidR="0066715C">
        <w:t>tình trạng</w:t>
      </w:r>
      <w:r w:rsidR="00B95E40">
        <w:t xml:space="preserve"> </w:t>
      </w:r>
      <w:r w:rsidRPr="001B7F98">
        <w:t>sức khỏe suy giă: Một số nghiễn cứu của cắc tắc giá Hannihan. CC và cộng sự</w:t>
      </w:r>
      <w:r w:rsidR="00B95E40">
        <w:t xml:space="preserve"> </w:t>
      </w:r>
      <w:r w:rsidRPr="001B7F98">
        <w:t>và Khan. A và cộng sự chứng tô rằng suy dinh dưỡng hay sự thiếu tăng cân trong</w:t>
      </w:r>
      <w:r w:rsidR="00B95E40">
        <w:t xml:space="preserve"> </w:t>
      </w:r>
      <w:r w:rsidRPr="001B7F98">
        <w:t xml:space="preserve">cu trình điều trị lâm gia tăng </w:t>
      </w:r>
      <w:r w:rsidR="0066715C">
        <w:t>tình trạng</w:t>
      </w:r>
      <w:r w:rsidRPr="001B7F98">
        <w:t xml:space="preserve"> nặng của bệnh, giám đáp ứng điều trị và</w:t>
      </w:r>
      <w:r w:rsidR="00B95E40">
        <w:t xml:space="preserve"> </w:t>
      </w:r>
      <w:r w:rsidRPr="001B7F98">
        <w:t>tăng nguy cơ từ vong. BMI tăng trước khi ra viện cho thấy hiệu quả của việc</w:t>
      </w:r>
      <w:r w:rsidR="00B95E40">
        <w:t xml:space="preserve"> </w:t>
      </w:r>
      <w:r w:rsidRPr="001B7F98">
        <w:t xml:space="preserve">châm sóc về chế độ n, cũng như sự phối hợp trong tư </w:t>
      </w:r>
      <w:r w:rsidR="00972917">
        <w:t>vấn</w:t>
      </w:r>
      <w:r w:rsidRPr="001B7F98">
        <w:t xml:space="preserve"> dinh dưỡng của nhân</w:t>
      </w:r>
      <w:r w:rsidR="00B95E40">
        <w:t xml:space="preserve"> v</w:t>
      </w:r>
      <w:r w:rsidRPr="001B7F98">
        <w:t>iên y tế, người bệnh, hiệu quả của việc sử dụng thuốc bảo vệ chức năng gan,</w:t>
      </w:r>
      <w:r w:rsidR="00B95E40">
        <w:t xml:space="preserve"> </w:t>
      </w:r>
      <w:r w:rsidRPr="001B7F98">
        <w:t>viamin và đáp ứng thuốc lao trong quả trình điều trị cũng như thay đối các thôi</w:t>
      </w:r>
      <w:r w:rsidR="00B95E40">
        <w:t xml:space="preserve"> </w:t>
      </w:r>
      <w:r w:rsidRPr="001B7F98">
        <w:t>quen sinh hoạt nhận thức tằm quan trọng của bệnh với súc khỏe</w:t>
      </w:r>
      <w:r w:rsidR="00B95E40">
        <w:t>.</w:t>
      </w:r>
    </w:p>
    <w:p w14:paraId="6349CDA9" w14:textId="77777777" w:rsidR="00B95E40" w:rsidRDefault="001B7F98" w:rsidP="00C23165">
      <w:r w:rsidRPr="001B7F98">
        <w:t xml:space="preserve">Theo các tác giá Podetwis LS nghiền cứu về tác động của suy </w:t>
      </w:r>
      <w:r w:rsidR="008A7F86">
        <w:t>dinh dưỡng</w:t>
      </w:r>
      <w:r w:rsidRPr="001B7F98">
        <w:t xml:space="preserve"> tối</w:t>
      </w:r>
      <w:r w:rsidR="00B95E40">
        <w:t xml:space="preserve"> </w:t>
      </w:r>
      <w:r w:rsidRPr="001B7F98">
        <w:t xml:space="preserve">biểu hiện lâm </w:t>
      </w:r>
      <w:r w:rsidR="00205E2A">
        <w:t>sàng</w:t>
      </w:r>
      <w:r w:rsidRPr="001B7F98">
        <w:t xml:space="preserve"> và</w:t>
      </w:r>
      <w:r w:rsidR="00B95E40">
        <w:t xml:space="preserve"> </w:t>
      </w:r>
      <w:r w:rsidRPr="001B7F98">
        <w:t xml:space="preserve">lên cửu về bổ sung các chất đình đường cho người dang điều </w:t>
      </w:r>
      <w:r w:rsidR="00205E2A">
        <w:t>trị</w:t>
      </w:r>
      <w:r w:rsidRPr="001B7F98">
        <w:t xml:space="preserve"> lao</w:t>
      </w:r>
      <w:r w:rsidR="00B95E40">
        <w:t xml:space="preserve"> </w:t>
      </w:r>
      <w:r w:rsidRPr="001B7F98">
        <w:t>lệ tử vong ở bệnh nhẫn lao năm 2011 vả tắc giả Sinclair và</w:t>
      </w:r>
      <w:r w:rsidR="00B95E40">
        <w:t xml:space="preserve"> </w:t>
      </w:r>
      <w:r w:rsidRPr="001B7F98">
        <w:t>công sự m</w:t>
      </w:r>
      <w:r w:rsidR="00B95E40">
        <w:t xml:space="preserve"> </w:t>
      </w:r>
      <w:r w:rsidRPr="001B7F98">
        <w:t>säm 2017 cho thấy ý nghĩa của đỉnh đường trong điều trị lao. Khi được cung</w:t>
      </w:r>
      <w:r w:rsidR="00B95E40">
        <w:t xml:space="preserve"> </w:t>
      </w:r>
      <w:r w:rsidRPr="001B7F98">
        <w:t>cấp đầy đủ các chất dinh đường các ý</w:t>
      </w:r>
      <w:r w:rsidR="00B95E40">
        <w:t xml:space="preserve"> </w:t>
      </w:r>
      <w:r w:rsidRPr="001B7F98">
        <w:t>tổ vĩ lượng giớp bệnh nhân lao tăng khả</w:t>
      </w:r>
      <w:r w:rsidR="00B95E40">
        <w:t xml:space="preserve"> </w:t>
      </w:r>
      <w:r w:rsidRPr="001B7F98">
        <w:t>năng miễn địch, đáp ứng tất phác đồ điều tr, hỗ trợ chức năng gan và tránh dẫn</w:t>
      </w:r>
      <w:r w:rsidR="00B95E40">
        <w:t xml:space="preserve"> </w:t>
      </w:r>
      <w:r w:rsidR="002401D7" w:rsidRPr="002401D7">
        <w:t xml:space="preserve">tới </w:t>
      </w:r>
      <w:r w:rsidR="0066715C">
        <w:t>tình trạng</w:t>
      </w:r>
      <w:r w:rsidR="002401D7" w:rsidRPr="002401D7">
        <w:t xml:space="preserve"> say dinh </w:t>
      </w:r>
      <w:r w:rsidR="008A7F86">
        <w:t>dưỡng</w:t>
      </w:r>
      <w:r w:rsidR="002401D7" w:rsidRPr="002401D7">
        <w:t>, sút cân trong thời gian mắc bệnh. BMI &gt;18,5 giúp</w:t>
      </w:r>
      <w:r w:rsidR="00B95E40">
        <w:t xml:space="preserve"> </w:t>
      </w:r>
      <w:r w:rsidR="002401D7" w:rsidRPr="002401D7">
        <w:t>lâm giảm tình trạng mắc bệnh và nguy cơ tử vong</w:t>
      </w:r>
      <w:r w:rsidR="00B95E40">
        <w:t>.</w:t>
      </w:r>
    </w:p>
    <w:p w14:paraId="042EDB4A" w14:textId="77777777" w:rsidR="00B95E40" w:rsidRDefault="00B95E40" w:rsidP="00C23165">
      <w:r>
        <w:t>T</w:t>
      </w:r>
      <w:r w:rsidR="002401D7" w:rsidRPr="002401D7">
        <w:t>rong nghiên cứu của chúng tôi, trung bình BMI của đổi tượng nghiền cứu đạt</w:t>
      </w:r>
      <w:r>
        <w:t xml:space="preserve"> </w:t>
      </w:r>
      <w:r w:rsidR="002401D7" w:rsidRPr="002401D7">
        <w:t>mmúc rất thấp chỉ cô 17.23; kết quả này tương tự với nghiên cứu của Nguyễn Thị</w:t>
      </w:r>
      <w:r>
        <w:t xml:space="preserve"> </w:t>
      </w:r>
      <w:r w:rsidR="002401D7" w:rsidRPr="002401D7">
        <w:t>Thủy Dương (2007) là 17,92; điều đó cho thấy đối với những người bệnh lao cần</w:t>
      </w:r>
      <w:r>
        <w:t xml:space="preserve"> </w:t>
      </w:r>
      <w:r w:rsidR="002401D7" w:rsidRPr="002401D7">
        <w:t>được quan tâm hơn nữa để bù đp cho quá trinh chống đỡ bệnh tật trong thời gian</w:t>
      </w:r>
      <w:r>
        <w:t xml:space="preserve"> </w:t>
      </w:r>
      <w:r w:rsidR="002401D7" w:rsidRPr="002401D7">
        <w:t>điều trị lâu dải cũng như sau quá trình điều trị</w:t>
      </w:r>
      <w:r>
        <w:t>.</w:t>
      </w:r>
    </w:p>
    <w:p w14:paraId="0438FD27" w14:textId="77777777" w:rsidR="00623F3C" w:rsidRDefault="002401D7" w:rsidP="00C23165">
      <w:r w:rsidRPr="002401D7">
        <w:t>Kết quả đánh giá 380 bệnh nhân có 184/380 (48,456) NB lao được đánh giá là</w:t>
      </w:r>
      <w:r w:rsidR="00B95E40">
        <w:t xml:space="preserve"> </w:t>
      </w:r>
      <w:r w:rsidRPr="002401D7">
        <w:t>SDD, trong đỏ gẩy độ 1, độ 2, độ 3 chiếm tỷ lệ lần lượt lã 28.2%; 16,3%; 3.9%. Kết</w:t>
      </w:r>
      <w:r w:rsidR="00B95E40">
        <w:t xml:space="preserve"> </w:t>
      </w:r>
      <w:r w:rsidRPr="002401D7">
        <w:t>quả này phù hợp với nghiên cứu của Dương Quang Tuấn (2015) bệnh nhân ở mức</w:t>
      </w:r>
      <w:r w:rsidR="00B95E40">
        <w:t xml:space="preserve"> </w:t>
      </w:r>
      <w:r w:rsidRPr="002401D7">
        <w:t>trong đó gầy độ 1. độ 2, độ 3 chiếm tỷ lệ lần lượt là 26,7%; 12.9%;</w:t>
      </w:r>
      <w:r w:rsidR="00B95E40">
        <w:t xml:space="preserve"> </w:t>
      </w:r>
      <w:r w:rsidRPr="002401D7">
        <w:t>9,9%; nghiên cứu của Dodor, E. (2008), bệnh nhân ở mức gẫy chiếm 51%, trong đó</w:t>
      </w:r>
      <w:r w:rsidR="00B95E40">
        <w:t xml:space="preserve"> </w:t>
      </w:r>
      <w:r w:rsidRPr="002401D7">
        <w:t>sấy chiếm 49;</w:t>
      </w:r>
      <w:r w:rsidR="00B95E40">
        <w:t xml:space="preserve"> </w:t>
      </w:r>
      <w:r w:rsidRPr="002401D7">
        <w:t>SẦy độ 1.23 chiếm lần lượt là 24%, 12% và 15%, nghiên cửu của Abdirdhman</w:t>
      </w:r>
      <w:r w:rsidR="00B95E40">
        <w:t xml:space="preserve"> </w:t>
      </w:r>
      <w:r w:rsidRPr="002401D7">
        <w:t>(200), bệnh nhân ở mức gẩy chiếm 57%, trong đó gẩy độ 12.3 chiếm lần lượt là</w:t>
      </w:r>
      <w:r w:rsidR="00B95E40">
        <w:t xml:space="preserve"> </w:t>
      </w:r>
      <w:r w:rsidRPr="002401D7">
        <w:t>22%, 149, 219 [39][40]. Tuy vậy, kết quả nghiền cứu không tương đồng so với</w:t>
      </w:r>
      <w:r w:rsidR="00B95E40">
        <w:t xml:space="preserve"> </w:t>
      </w:r>
      <w:r w:rsidRPr="002401D7">
        <w:t>nghiên cửu của Nguyễn Thị Thủy Dương (2007) là 62,7%, Nguyễn Thị Xuân Ảnh</w:t>
      </w:r>
      <w:r w:rsidR="00B95E40">
        <w:t xml:space="preserve"> </w:t>
      </w:r>
      <w:r w:rsidRPr="002401D7">
        <w:t>(2009), với 84% bệnh nhân vào viện với SDD theo BMI [50]{51]. Nghiền cứu của</w:t>
      </w:r>
      <w:r w:rsidR="00B95E40">
        <w:t xml:space="preserve"> </w:t>
      </w:r>
      <w:r w:rsidRPr="002401D7">
        <w:t>Đỗ Thị Ngọc Diệp và cộng sự đánh giá TTDD bằng nhiễu phương pháp khác nhau</w:t>
      </w:r>
      <w:r w:rsidR="00B95E40">
        <w:t xml:space="preserve"> </w:t>
      </w:r>
      <w:r w:rsidRPr="002401D7">
        <w:t>trên 200 người bệnh nội rủ tại Bệnh viện Thắng nhất thành phổ Hỗ Chỉ Minh năm</w:t>
      </w:r>
      <w:r w:rsidR="00B95E40">
        <w:t xml:space="preserve"> </w:t>
      </w:r>
      <w:r w:rsidRPr="002401D7">
        <w:t>2012 bao gầm các chuyên Khoa: Y học cỗ truyền, Tiêu hóa, Hô hắp, TÌm mạch</w:t>
      </w:r>
      <w:r w:rsidR="00B95E40">
        <w:t xml:space="preserve"> </w:t>
      </w:r>
      <w:r w:rsidRPr="002401D7">
        <w:t>Thận cho thấy, tỉ lệ SDD đánh giá theo phương pháp khác nhau thỉ cho kết quả</w:t>
      </w:r>
      <w:r w:rsidR="00B95E40">
        <w:t xml:space="preserve"> khác nhau</w:t>
      </w:r>
      <w:r w:rsidRPr="002401D7">
        <w:t>, đánh giá theo BMI tỉ lệ người bệnh SDD chỉ cổ 10,</w:t>
      </w:r>
      <w:r w:rsidR="00B95E40">
        <w:t xml:space="preserve"> </w:t>
      </w:r>
      <w:r w:rsidRPr="002401D7">
        <w:t>nhưng theo,</w:t>
      </w:r>
      <w:r w:rsidR="00B95E40">
        <w:t xml:space="preserve"> </w:t>
      </w:r>
      <w:r w:rsidRPr="002401D7">
        <w:t>phương pháp SGA, tỉ lệ nãy là 34,6% thấp hơn so với nghiên cứu của chủng tôi có</w:t>
      </w:r>
      <w:r w:rsidR="00B95E40">
        <w:t xml:space="preserve"> </w:t>
      </w:r>
      <w:r w:rsidRPr="002401D7">
        <w:t xml:space="preserve">thể do đối tượng nghiên cứu của chúng tôi trên người bệnh lao có thể cổ </w:t>
      </w:r>
      <w:r w:rsidR="0066715C">
        <w:t>tình trạng</w:t>
      </w:r>
      <w:r w:rsidR="00B95E40">
        <w:t xml:space="preserve"> </w:t>
      </w:r>
      <w:r w:rsidRPr="002401D7">
        <w:t>bệnh nặng hơn. Điễu này cảng chứng tỏ đánh giá TTDD trên đổi tượng người</w:t>
      </w:r>
      <w:r w:rsidR="008D3B99">
        <w:t xml:space="preserve"> </w:t>
      </w:r>
      <w:r w:rsidRPr="002401D7">
        <w:t>bệnh chỉ bằng BMI thỉ chưa toàn diện và đầy đủ. Theo kết quá nghiên của Phạm</w:t>
      </w:r>
      <w:r w:rsidR="008D3B99">
        <w:t xml:space="preserve"> </w:t>
      </w:r>
      <w:r w:rsidRPr="002401D7">
        <w:t>Thu Hương và Nghiêm Nguyệt Thu tại Bệnh viện Bạch Mai đánh giá TTDD của</w:t>
      </w:r>
      <w:r w:rsidR="008D3B99">
        <w:t xml:space="preserve"> </w:t>
      </w:r>
      <w:r w:rsidR="007E1330" w:rsidRPr="007E1330">
        <w:t>bệnh nhân khoa Tiểu hóa và Nội tiế theo BMI cho thấy tỷ lệ bệnh nhân SDD có</w:t>
      </w:r>
      <w:r w:rsidR="008D3B99">
        <w:t xml:space="preserve"> </w:t>
      </w:r>
      <w:r w:rsidR="007E1330" w:rsidRPr="007E1330">
        <w:t>BMI đưới 18,5 của 2 khoa là 26,7%, thấp hơn so với nghiên cứu của chúng tôi đó</w:t>
      </w:r>
      <w:r w:rsidR="008D3B99">
        <w:t xml:space="preserve"> </w:t>
      </w:r>
      <w:r w:rsidR="007E1330" w:rsidRPr="007E1330">
        <w:t>đổi tượng, mức độ và tính chất bệnh 2 khoa nảy khác nghiên cứu của chúng tôi.</w:t>
      </w:r>
      <w:r w:rsidR="008D3B99">
        <w:t xml:space="preserve"> </w:t>
      </w:r>
      <w:r w:rsidR="007E1330" w:rsidRPr="007E1330">
        <w:t>Một nghiên cứu được tiến hành tại Trùng tâm Y học hạt nhân và Ung bướu Bệnh</w:t>
      </w:r>
      <w:r w:rsidR="00225BB5">
        <w:t xml:space="preserve"> v</w:t>
      </w:r>
      <w:r w:rsidR="007E1330" w:rsidRPr="007E1330">
        <w:t>ện Bạch Mai năm 2012 trên 70 bệnh nhân ung thư đại trực trầng nhập viện trong</w:t>
      </w:r>
      <w:r w:rsidR="00225BB5">
        <w:t xml:space="preserve"> </w:t>
      </w:r>
      <w:r w:rsidR="007E1330" w:rsidRPr="007E1330">
        <w:t>vòng 48 giờ cũng của tác giả Phạm Thị Thu Hương và cộng sự cho thấy,</w:t>
      </w:r>
      <w:r w:rsidR="00225BB5">
        <w:t xml:space="preserve"> </w:t>
      </w:r>
      <w:r w:rsidR="007E1330" w:rsidRPr="007E1330">
        <w:t>BMI&lt;18,5 ở đổi tượng bệnh nhân nảy là 5§,696[53], cao hơn kết quá của chúng tôi</w:t>
      </w:r>
      <w:r w:rsidR="00225BB5">
        <w:t xml:space="preserve"> </w:t>
      </w:r>
      <w:r w:rsidR="007E1330" w:rsidRPr="007E1330">
        <w:t>là 48.4% có thể do đối tượng nghiên cứu của chúng tối lä toàn bộ bệnh nhân lao</w:t>
      </w:r>
      <w:r w:rsidR="00225BB5">
        <w:t xml:space="preserve"> </w:t>
      </w:r>
      <w:r w:rsidR="007E1330" w:rsidRPr="007E1330">
        <w:t>còn trong nghiên cứu của Nguyễn Thị Thu Hương là trên đối tượng ung thư đại</w:t>
      </w:r>
      <w:r w:rsidR="00225BB5">
        <w:t xml:space="preserve"> t</w:t>
      </w:r>
      <w:r w:rsidR="007E1330" w:rsidRPr="007E1330">
        <w:t>rắng và cỡ mẫu nhỏ</w:t>
      </w:r>
      <w:r w:rsidR="00225BB5">
        <w:t>.</w:t>
      </w:r>
    </w:p>
    <w:p w14:paraId="58AC30A3" w14:textId="40DC9CD9" w:rsidR="00F73620" w:rsidRDefault="007E1330" w:rsidP="00C23165">
      <w:r w:rsidRPr="007E1330">
        <w:t>Một số nghiên cứu của các ác giả nước ngoài cũng cho những nhận định tương tự.</w:t>
      </w:r>
      <w:r w:rsidR="00623F3C">
        <w:t xml:space="preserve"> </w:t>
      </w:r>
      <w:r w:rsidRPr="007E1330">
        <w:t>Tỷ lệ nảy ở người bệnh lao theo chỉ số BMI có thể dao động trong khoảng 20-60% tủy</w:t>
      </w:r>
      <w:r w:rsidR="00623F3C">
        <w:t xml:space="preserve"> </w:t>
      </w:r>
      <w:r w:rsidRPr="007E1330">
        <w:t>theo nghiên cứu. Một nghiên cứu tại Nepal cho thấy, tý lệ này là 28.3% [54]. C</w:t>
      </w:r>
      <w:r w:rsidR="00F73620">
        <w:t>ò</w:t>
      </w:r>
      <w:r w:rsidRPr="007E1330">
        <w:t>n một</w:t>
      </w:r>
      <w:r w:rsidR="00623F3C">
        <w:t xml:space="preserve"> </w:t>
      </w:r>
      <w:r w:rsidRPr="007E1330">
        <w:t xml:space="preserve">nghiên cứu khác tại Malawy cho biếttỷ lệ này là </w:t>
      </w:r>
      <w:r w:rsidR="00623F3C">
        <w:t>28.3%.</w:t>
      </w:r>
    </w:p>
    <w:p w14:paraId="69B57A78" w14:textId="77777777" w:rsidR="00393F96" w:rsidRDefault="007E1330" w:rsidP="00C23165">
      <w:r w:rsidRPr="007E1330">
        <w:t>Một số tắc giả nhận định chỉ số BMI là công cụ đơn giản để đánh giá nhưng</w:t>
      </w:r>
      <w:r w:rsidR="00623F3C">
        <w:t xml:space="preserve"> </w:t>
      </w:r>
      <w:r w:rsidRPr="007E1330">
        <w:t xml:space="preserve">nhiễu trường hợp không đủ độ nhạy để đánh giá tổng thể </w:t>
      </w:r>
      <w:r w:rsidR="0066715C">
        <w:t>tình trạng</w:t>
      </w:r>
      <w:r w:rsidRPr="007E1330">
        <w:t xml:space="preserve"> dinh </w:t>
      </w:r>
      <w:r w:rsidR="00DA4C9B">
        <w:t>dưỡng</w:t>
      </w:r>
      <w:r w:rsidR="00623F3C">
        <w:t xml:space="preserve"> </w:t>
      </w:r>
      <w:r w:rsidRPr="007E1330">
        <w:t>người bệnh nằm viện. BMI nhiều khi không tương ứng vớ</w:t>
      </w:r>
      <w:r w:rsidR="00623F3C">
        <w:t xml:space="preserve"> </w:t>
      </w:r>
      <w:r w:rsidRPr="007E1330">
        <w:t xml:space="preserve">dấu hiệu lâm </w:t>
      </w:r>
      <w:r w:rsidR="00205E2A">
        <w:t>sàng</w:t>
      </w:r>
      <w:r w:rsidR="00393F96">
        <w:t xml:space="preserve"> </w:t>
      </w:r>
      <w:r w:rsidRPr="007E1330">
        <w:t>các chỉ số hóa sinh</w:t>
      </w:r>
      <w:r w:rsidR="00393F96">
        <w:t>. M</w:t>
      </w:r>
      <w:r w:rsidRPr="007E1330">
        <w:t xml:space="preserve">ột số tắc giá khi so sánh </w:t>
      </w:r>
      <w:r w:rsidR="0066715C">
        <w:t>tình trạng</w:t>
      </w:r>
      <w:r w:rsidRPr="007E1330">
        <w:t xml:space="preserve"> đình đường theo</w:t>
      </w:r>
      <w:r w:rsidR="00393F96">
        <w:t xml:space="preserve"> </w:t>
      </w:r>
      <w:r w:rsidRPr="007E1330">
        <w:t>sắc cách đánh giá khác nhau đãcho thấy B</w:t>
      </w:r>
      <w:r w:rsidR="00393F96">
        <w:t>MI</w:t>
      </w:r>
      <w:r w:rsidRPr="007E1330">
        <w:t xml:space="preserve"> không ph</w:t>
      </w:r>
      <w:r w:rsidR="00393F96">
        <w:t>ải</w:t>
      </w:r>
      <w:r w:rsidRPr="007E1330">
        <w:t xml:space="preserve"> là một phương pháp thích</w:t>
      </w:r>
      <w:r w:rsidR="00393F96">
        <w:t xml:space="preserve"> </w:t>
      </w:r>
      <w:r w:rsidRPr="007E1330">
        <w:t>hợp để đánh gi tác động của suy dịnh dưỡn ở người bệnh nhập viện so với thang</w:t>
      </w:r>
      <w:r w:rsidR="00393F96">
        <w:t xml:space="preserve"> </w:t>
      </w:r>
      <w:r w:rsidRPr="007E1330">
        <w:t>phân loi SGA</w:t>
      </w:r>
      <w:r w:rsidR="00393F96">
        <w:t>.</w:t>
      </w:r>
    </w:p>
    <w:p w14:paraId="3DE8D379" w14:textId="77777777" w:rsidR="00393F96" w:rsidRDefault="007E1330" w:rsidP="00C23165">
      <w:r w:rsidRPr="007E1330">
        <w:t>Hiện nay rất nhiều nơi sử đụng chỉ số BMI đánh giá TTDD của người bệnh</w:t>
      </w:r>
      <w:r w:rsidR="00393F96">
        <w:t xml:space="preserve"> c</w:t>
      </w:r>
      <w:r w:rsidRPr="007E1330">
        <w:t>ó thể nói, căn cử vào BMI, tuổi, g</w:t>
      </w:r>
      <w:r w:rsidR="00393F96">
        <w:t xml:space="preserve">iới </w:t>
      </w:r>
      <w:r w:rsidRPr="007E1330">
        <w:t>công thêm các yên tổ gây tiêu tốn năng</w:t>
      </w:r>
      <w:r w:rsidR="00393F96">
        <w:t xml:space="preserve"> </w:t>
      </w:r>
      <w:r w:rsidRPr="007E1330">
        <w:t>lượng có thể xác định cơ cấu và xây dựng khâu phần cho người bệnh một cách</w:t>
      </w:r>
      <w:r w:rsidR="00393F96">
        <w:t xml:space="preserve"> </w:t>
      </w:r>
      <w:r w:rsidRPr="007E1330">
        <w:t>hợp lý, tuy nhiên nếu người bệnh cô phù không do yếu tố đỉnh dưỡng thỉ căn cứ</w:t>
      </w:r>
      <w:r w:rsidR="00393F96">
        <w:t xml:space="preserve"> vào</w:t>
      </w:r>
      <w:r w:rsidRPr="007E1330">
        <w:t xml:space="preserve"> BMI sẽ khổ xác định nhủ cầu năng lượng, Thao kết quả nghiên cứu của</w:t>
      </w:r>
      <w:r w:rsidR="00393F96">
        <w:t xml:space="preserve"> </w:t>
      </w:r>
      <w:r w:rsidRPr="007E1330">
        <w:t>Nguyễn Đỗ Huy và Nguyễn Thị Lâm năm 2009 tại Bệnh viện Đa khoa tỉnh Hải</w:t>
      </w:r>
      <w:r w:rsidR="00393F96">
        <w:t xml:space="preserve"> </w:t>
      </w:r>
      <w:r w:rsidR="00DB0857" w:rsidRPr="00DB0857">
        <w:t>Dương có tới 35% bệnh nhân vì lý đo bệnh tật không thể đo và cân được cần nặng</w:t>
      </w:r>
      <w:r w:rsidR="00393F96">
        <w:t xml:space="preserve"> </w:t>
      </w:r>
      <w:r w:rsidR="00DB0857" w:rsidRPr="00DB0857">
        <w:t>và chiều cao. Trong nghiên cứu của chúng tôi có đến 115/380 chiếm 30,2% người</w:t>
      </w:r>
      <w:r w:rsidR="00393F96">
        <w:t xml:space="preserve"> </w:t>
      </w:r>
      <w:r w:rsidR="00DB0857" w:rsidRPr="00DB0857">
        <w:t>bệnh SDD theo phương pháp SGA có BMI trên 18,5, Từ những kết quả nghiên</w:t>
      </w:r>
      <w:r w:rsidR="00393F96">
        <w:t xml:space="preserve"> </w:t>
      </w:r>
      <w:r w:rsidR="00DB0857" w:rsidRPr="00DB0857">
        <w:t>cửa trên chúng tôi thông nhất quan điểm cho rằng đánh giá bằng chỉ số BMI chưa</w:t>
      </w:r>
      <w:r w:rsidR="00393F96">
        <w:t xml:space="preserve"> </w:t>
      </w:r>
      <w:r w:rsidR="00DB0857" w:rsidRPr="00DB0857">
        <w:t>hoàn toàn thỉch hợp, chưa phản ánh hết được các yêu tổ nguy cơ ảnh hưởng đến</w:t>
      </w:r>
      <w:r w:rsidR="00393F96">
        <w:t xml:space="preserve"> </w:t>
      </w:r>
      <w:r w:rsidR="00DB0857" w:rsidRPr="00DB0857">
        <w:t>'TTDD của NB đặc biệt là trên đối tượng người bệnh lao.</w:t>
      </w:r>
    </w:p>
    <w:p w14:paraId="24626716" w14:textId="0DC2660F" w:rsidR="00DB0857" w:rsidRPr="00DB0857" w:rsidRDefault="00DB0857" w:rsidP="00C23165">
      <w:r w:rsidRPr="00DB0857">
        <w:t>Tuy nhiên, hẳu hết các nghiên cứu đều thống nhất rằng dinh dưỡng tốt cô vai</w:t>
      </w:r>
      <w:r w:rsidR="00393F96">
        <w:t xml:space="preserve"> </w:t>
      </w:r>
      <w:r w:rsidRPr="00DB0857">
        <w:t xml:space="preserve">trò quan trọng trong cải thiện </w:t>
      </w:r>
      <w:r w:rsidR="0066715C">
        <w:t>tình trạng</w:t>
      </w:r>
      <w:r w:rsidRPr="00DB0857">
        <w:t xml:space="preserve"> bệnh lý ở người bệnh lao. Suy dinh dưỡng</w:t>
      </w:r>
      <w:r w:rsidR="00393F96">
        <w:t xml:space="preserve"> là</w:t>
      </w:r>
      <w:r w:rsidRPr="00DB0857">
        <w:t xml:space="preserve"> một trong những yếu tổ tiên lượng tử vong mạnh nhất ở người bệnh lao.</w:t>
      </w:r>
      <w:r w:rsidR="00393F96">
        <w:t xml:space="preserve"> </w:t>
      </w:r>
      <w:r w:rsidRPr="00DB0857">
        <w:t>Việc</w:t>
      </w:r>
      <w:r w:rsidR="00393F96">
        <w:t xml:space="preserve"> </w:t>
      </w:r>
      <w:r w:rsidRPr="00DB0857">
        <w:t xml:space="preserve">cảnh giá </w:t>
      </w:r>
      <w:r w:rsidR="0066715C">
        <w:t>tình trạng</w:t>
      </w:r>
      <w:r w:rsidRPr="00DB0857">
        <w:t xml:space="preserve"> dinh dưỡng giúp kiểm soát tốt chế độ ăn, từ đó cải thiện tỉnh</w:t>
      </w:r>
      <w:r w:rsidR="00393F96">
        <w:t xml:space="preserve"> </w:t>
      </w:r>
      <w:r w:rsidRPr="00DB0857">
        <w:t>trạng dinh dưỡng sẽ giúp giảm nguy cơ tử vong cho người bệnh. Tuy</w:t>
      </w:r>
      <w:r w:rsidR="00393F96">
        <w:t xml:space="preserve"> </w:t>
      </w:r>
      <w:r w:rsidRPr="00DB0857">
        <w:t>nh dưỡng là</w:t>
      </w:r>
      <w:r w:rsidR="00393F96">
        <w:t xml:space="preserve"> </w:t>
      </w:r>
      <w:r w:rsidRPr="00DB0857">
        <w:t>hiệu thừa cần không có vai trồ bảo vệ giúp giảm nguy cơ này ở người bệnh. Trong</w:t>
      </w:r>
      <w:r w:rsidR="00393F96">
        <w:t xml:space="preserve"> </w:t>
      </w:r>
      <w:r w:rsidRPr="00DB0857">
        <w:t>nghiên cứu của chủng tôi có 13/380 chiếm 3,4% NB thừa cân. Do đó, kiểm soát cần</w:t>
      </w:r>
      <w:r w:rsidR="00393F96">
        <w:t xml:space="preserve"> </w:t>
      </w:r>
      <w:r w:rsidRPr="00DB0857">
        <w:t>nặng hợp lý ở nhóm bệnh nhân nảy là rất cản thiết để giúp cho bệnh nhân cổ giới</w:t>
      </w:r>
      <w:r w:rsidR="00393F96">
        <w:t xml:space="preserve"> </w:t>
      </w:r>
      <w:r w:rsidRPr="00DB0857">
        <w:t>hạn cân nặng hợp lý, giảm nguy cơ mắc các biển chứng đo thừa cân</w:t>
      </w:r>
      <w:r w:rsidR="00393F96">
        <w:t>.</w:t>
      </w:r>
    </w:p>
    <w:p w14:paraId="60108F86" w14:textId="4D2D38D5" w:rsidR="00DB0857" w:rsidRPr="00DB0857" w:rsidRDefault="00DB0857" w:rsidP="00C23165">
      <w:pPr>
        <w:pStyle w:val="Heading3"/>
      </w:pPr>
      <w:r w:rsidRPr="00DB0857">
        <w:t>4.2.2. Tình trạng dịnh dưỡng của bệnh nhân lao theo chỉ số SGA</w:t>
      </w:r>
    </w:p>
    <w:p w14:paraId="5B448F7C" w14:textId="08A3B210" w:rsidR="00DB0857" w:rsidRPr="00DB0857" w:rsidRDefault="00DB0857" w:rsidP="00C23165">
      <w:r w:rsidRPr="00DB0857">
        <w:t xml:space="preserve">Phương pháp đánh giá nhanh, đánh giá tổng thể, toàn điện </w:t>
      </w:r>
      <w:r w:rsidR="0066715C">
        <w:t>tình trạng</w:t>
      </w:r>
      <w:r w:rsidRPr="00DB0857">
        <w:t xml:space="preserve"> đình</w:t>
      </w:r>
      <w:r w:rsidR="00393F96">
        <w:t xml:space="preserve"> </w:t>
      </w:r>
      <w:r w:rsidRPr="00DB0857">
        <w:t>cưỡng theo chủ quan (SGA- Subjectiee Global Assessment- Destky vả cộng sự</w:t>
      </w:r>
      <w:r w:rsidR="00393F96">
        <w:t xml:space="preserve"> (</w:t>
      </w:r>
      <w:r w:rsidRPr="00DB0857">
        <w:t>1987), theo khuyến nghị bởi Hội dinh dưỡng lâm sàng Châu Âu (EPSEN) và Mỹ</w:t>
      </w:r>
      <w:r w:rsidR="00393F96">
        <w:t xml:space="preserve"> </w:t>
      </w:r>
      <w:r w:rsidRPr="00DB0857">
        <w:t>y, cũng</w:t>
      </w:r>
      <w:r w:rsidR="00393F96">
        <w:t xml:space="preserve"> </w:t>
      </w:r>
      <w:r w:rsidRPr="00DB0857">
        <w:t>cần lưu ÿ là mặc dã suy</w:t>
      </w:r>
      <w:r w:rsidR="00393F96">
        <w:t xml:space="preserve"> </w:t>
      </w:r>
      <w:r w:rsidRPr="00DB0857">
        <w:t>tổ dự báo độ lập về từ vong nhưng dẫu</w:t>
      </w:r>
      <w:r w:rsidR="00393F96">
        <w:t xml:space="preserve"> </w:t>
      </w:r>
      <w:r w:rsidRPr="00DB0857">
        <w:t>(ASPEN) năm 2002 quan tâm đến sự thay đổi cân nặng, khả năng ăn tổng, triệ</w:t>
      </w:r>
      <w:r w:rsidR="00393F96">
        <w:t xml:space="preserve">u </w:t>
      </w:r>
      <w:r w:rsidRPr="00DB0857">
        <w:t>chứng đường tiêu h</w:t>
      </w:r>
      <w:r w:rsidR="00393F96">
        <w:t xml:space="preserve">óa </w:t>
      </w:r>
      <w:r w:rsidRPr="00DB0857">
        <w:t>tiêm</w:t>
      </w:r>
      <w:r w:rsidR="00393F96">
        <w:t xml:space="preserve"> </w:t>
      </w:r>
      <w:r w:rsidRPr="00DB0857">
        <w:t>khá năng sinh hoạt, loại bệnh, các nguy cơ và</w:t>
      </w:r>
      <w:r w:rsidR="00393F96">
        <w:t xml:space="preserve"> </w:t>
      </w:r>
      <w:r w:rsidRPr="00DB0857">
        <w:t>tảng gây lên tình trạng SDD. Thăm khám lâm sàng gồm lớp mở dưới đa, khối cơ,</w:t>
      </w:r>
      <w:r w:rsidR="00393F96">
        <w:t xml:space="preserve"> </w:t>
      </w:r>
      <w:r w:rsidRPr="00DB0857">
        <w:t xml:space="preserve">phủ, trong đó lưu ý đến các thông số quan trọng giúp phản lọai </w:t>
      </w:r>
      <w:r w:rsidR="0066715C">
        <w:t>tình trạng</w:t>
      </w:r>
      <w:r w:rsidRPr="00DB0857">
        <w:t xml:space="preserve"> đình</w:t>
      </w:r>
      <w:r w:rsidR="00393F96">
        <w:t xml:space="preserve"> </w:t>
      </w:r>
      <w:r w:rsidRPr="00DB0857">
        <w:t>cđường bệnh nhân như: Tỷ lệ phần trăm sụt cản không chủ ÿ trong vòng 6 thắng đến</w:t>
      </w:r>
      <w:r w:rsidR="00393F96">
        <w:t xml:space="preserve"> </w:t>
      </w:r>
      <w:r w:rsidRPr="00DB0857">
        <w:t>15 ngày trước nhập viện, khả năng ăn uống, ình trạng mất lớp mỡ đưới da, teo cơ</w:t>
      </w:r>
      <w:r w:rsidR="00393F96">
        <w:t xml:space="preserve"> </w:t>
      </w:r>
      <w:r w:rsidRPr="00DB0857">
        <w:t>phù, do đồ đã có tắc dụng tốt hơn trong việc tiên lượng đi trị và giáp bổ sung</w:t>
      </w:r>
      <w:r w:rsidR="00393F96">
        <w:t xml:space="preserve"> </w:t>
      </w:r>
      <w:r w:rsidRPr="00DB0857">
        <w:t>khẩu phần ăn hợp lý hơn cho người bệnh.</w:t>
      </w:r>
    </w:p>
    <w:p w14:paraId="44BC666F" w14:textId="77777777" w:rsidR="00393F96" w:rsidRDefault="00393F96" w:rsidP="00C23165">
      <w:r>
        <w:t>T</w:t>
      </w:r>
      <w:r w:rsidR="003734BC" w:rsidRPr="003734BC">
        <w:t>rong nghiên cứu này ngoài việc sử dụng đánh giá TTDD của bệnh nhân theo</w:t>
      </w:r>
      <w:r>
        <w:t xml:space="preserve"> </w:t>
      </w:r>
      <w:r w:rsidR="003734BC" w:rsidRPr="003734BC">
        <w:t xml:space="preserve">phương pháp nhân trắc BMI chúng tôi đánh giá </w:t>
      </w:r>
      <w:r w:rsidR="0066715C">
        <w:t>tình trạng</w:t>
      </w:r>
      <w:r w:rsidR="003734BC" w:rsidRPr="003734BC">
        <w:t xml:space="preserve"> dinh dưỡng của bệnh</w:t>
      </w:r>
      <w:r>
        <w:t xml:space="preserve"> </w:t>
      </w:r>
      <w:r w:rsidR="003734BC" w:rsidRPr="003734BC">
        <w:t>nhân theo SGA. Kết quả cho thấy đánh giá theo phương pháp nào cũng có những</w:t>
      </w:r>
      <w:r>
        <w:t xml:space="preserve"> </w:t>
      </w:r>
      <w:r w:rsidR="003734BC" w:rsidRPr="003734BC">
        <w:t>hạn chế và ưu điểm tuy nhiên, để đánh giá TTDD một cách tổng thể vả toàn điện thì</w:t>
      </w:r>
      <w:r>
        <w:t xml:space="preserve"> </w:t>
      </w:r>
      <w:r w:rsidR="003734BC" w:rsidRPr="003734BC">
        <w:t>SGA tô ra ưu thể và với các tiêu chí khá toàn điện và đấy đủ.</w:t>
      </w:r>
    </w:p>
    <w:p w14:paraId="72EF01E3" w14:textId="70F27CD6" w:rsidR="003734BC" w:rsidRPr="003734BC" w:rsidRDefault="003734BC" w:rsidP="00C23165">
      <w:r w:rsidRPr="003734BC">
        <w:t xml:space="preserve">Mặc dù đánh giá SGAA là một phương pháp chủ quan để đo lường </w:t>
      </w:r>
      <w:r w:rsidR="0066715C">
        <w:t>tình trạng</w:t>
      </w:r>
      <w:r w:rsidR="00393F96">
        <w:t xml:space="preserve"> </w:t>
      </w:r>
      <w:r w:rsidR="0066715C">
        <w:t>dinh dưỡng</w:t>
      </w:r>
      <w:r w:rsidRPr="003734BC">
        <w:t xml:space="preserve"> tuy nhiên đây là phương pháp nhanh và dễ đăng thực hiện. Trong</w:t>
      </w:r>
      <w:r w:rsidR="00393F96">
        <w:t xml:space="preserve"> </w:t>
      </w:r>
      <w:r w:rsidRPr="003734BC">
        <w:t>nghiên cứu của Shigeru Miyata và cộng sự (2017), kết luận SGA là một công cụ</w:t>
      </w:r>
      <w:r w:rsidR="00393F96">
        <w:t xml:space="preserve"> </w:t>
      </w:r>
      <w:r w:rsidRPr="003734BC">
        <w:t>hữu ích để đánh giá dinh dưỡng của bệnh nhân lao phổi. Ngoài ra, SGA. có thể là</w:t>
      </w:r>
      <w:r w:rsidR="00393F96">
        <w:t xml:space="preserve"> </w:t>
      </w:r>
      <w:r w:rsidRPr="003734BC">
        <w:t>một chỉ số tiên lượng sống sót ớ người bệnh lao phối, việc đánh giá nảy nên thực</w:t>
      </w:r>
      <w:r w:rsidR="00393F96">
        <w:t xml:space="preserve"> </w:t>
      </w:r>
      <w:r w:rsidRPr="003734BC">
        <w:t xml:space="preserve">hiện tạ thời điểm bệnh nhân nhập viện nắm bắt rõ </w:t>
      </w:r>
      <w:r w:rsidR="0066715C">
        <w:t>tình trạng</w:t>
      </w:r>
      <w:r w:rsidRPr="003734BC">
        <w:t xml:space="preserve"> sút cân và khám kịp</w:t>
      </w:r>
      <w:r w:rsidR="00393F96">
        <w:t xml:space="preserve"> </w:t>
      </w:r>
      <w:r w:rsidRPr="003734BC">
        <w:t>thời trước khi bước vào điều trị.</w:t>
      </w:r>
    </w:p>
    <w:p w14:paraId="2E9B96D4" w14:textId="77777777" w:rsidR="00435514" w:rsidRDefault="003734BC" w:rsidP="00C23165">
      <w:r w:rsidRPr="003734BC">
        <w:t>K</w:t>
      </w:r>
      <w:r w:rsidR="00733296">
        <w:t>ết</w:t>
      </w:r>
      <w:r w:rsidRPr="003734BC">
        <w:t xml:space="preserve"> quả đánh giá nh trạng dinh dưỡng dựa vào chỉ số SOA. của chúng tôi có</w:t>
      </w:r>
      <w:r w:rsidR="00733296">
        <w:t xml:space="preserve"> </w:t>
      </w:r>
      <w:r w:rsidRPr="003734BC">
        <w:t>213/380(56,1%) BN được đánh giá là SDD. Kết quả này tương đương với kết quả</w:t>
      </w:r>
      <w:r w:rsidR="00733296">
        <w:t xml:space="preserve"> </w:t>
      </w:r>
      <w:r w:rsidRPr="003734BC">
        <w:t>của Shigeru Miyata cộng sự trên NB lao với là 54.3 % nhưng cao hơn so với nghiên</w:t>
      </w:r>
      <w:r w:rsidR="00733296">
        <w:t xml:space="preserve"> </w:t>
      </w:r>
      <w:r w:rsidRPr="003734BC">
        <w:t>cửu của Trần Văn Vũ (2010) là 42,6% trên NB suy thận mạa[60] (61]. Điều này được</w:t>
      </w:r>
      <w:r w:rsidR="00733296">
        <w:t xml:space="preserve"> </w:t>
      </w:r>
      <w:r w:rsidRPr="003734BC">
        <w:t>giải thệh là do người bệnh lao là một rong những nhóm có tỷ lệ suy dinh dưỡng cao</w:t>
      </w:r>
      <w:r w:rsidR="00733296">
        <w:t xml:space="preserve"> </w:t>
      </w:r>
      <w:r w:rsidRPr="003734BC">
        <w:t xml:space="preserve">nguyên nhân do chắn ân vả tăng dị hỏa và suy </w:t>
      </w:r>
      <w:r w:rsidR="0066715C">
        <w:t>dinh dưỡng</w:t>
      </w:r>
      <w:r w:rsidRPr="003734BC">
        <w:t xml:space="preserve"> gây nhiều bắt lợi cho những</w:t>
      </w:r>
      <w:r w:rsidR="00733296">
        <w:t xml:space="preserve"> </w:t>
      </w:r>
      <w:r w:rsidRPr="003734BC">
        <w:t xml:space="preserve">người bệnh này. Tắc giả Lê Thị Diễm Tuyết đánh giá </w:t>
      </w:r>
      <w:r w:rsidR="0066715C">
        <w:t>tình trạng</w:t>
      </w:r>
      <w:r w:rsidRPr="003734BC">
        <w:t xml:space="preserve"> dinh dưỡng của người</w:t>
      </w:r>
      <w:r w:rsidR="00733296">
        <w:t xml:space="preserve"> </w:t>
      </w:r>
      <w:r w:rsidRPr="003734BC">
        <w:t>bệnh mắc bệnh phối tắc nghền mạn tính cũng cho thấy tỷ lệ SDD theo cách đảnh giá</w:t>
      </w:r>
      <w:r w:rsidR="00733296">
        <w:t xml:space="preserve"> </w:t>
      </w:r>
      <w:r w:rsidRPr="003734BC">
        <w:t>của công cụ SGA là 54% suy dinh dưỡng ở mức độ nhọ, vừa và 38,0% suy dinh dưỡng</w:t>
      </w:r>
      <w:r w:rsidR="00733296">
        <w:t xml:space="preserve"> </w:t>
      </w:r>
      <w:r w:rsidRPr="003734BC">
        <w:t>mức độ nặng, Tỷ lệ này cao hơn rắtnhiễn so với nghiên cứu của chủng</w:t>
      </w:r>
      <w:r w:rsidR="00733296">
        <w:t xml:space="preserve"> </w:t>
      </w:r>
      <w:r w:rsidRPr="003734BC">
        <w:t xml:space="preserve">nghiễn cứu khác do đây là người bệnh nặng, mắc bệnh đã lâu, nằm điển </w:t>
      </w:r>
      <w:r w:rsidR="00205E2A">
        <w:t>trị</w:t>
      </w:r>
      <w:r w:rsidRPr="003734BC">
        <w:t xml:space="preserve"> tử khoa cấp</w:t>
      </w:r>
      <w:r w:rsidR="00435514">
        <w:t xml:space="preserve"> </w:t>
      </w:r>
      <w:r w:rsidRPr="003734BC">
        <w:t>cửu và trung tâm hô hấp Bệnh viện Bạch Mai</w:t>
      </w:r>
      <w:r w:rsidR="00435514">
        <w:t xml:space="preserve"> </w:t>
      </w:r>
      <w:r w:rsidRPr="003734BC">
        <w:t>và một số</w:t>
      </w:r>
      <w:r w:rsidR="00435514">
        <w:t>.</w:t>
      </w:r>
    </w:p>
    <w:p w14:paraId="2D8CB364" w14:textId="409FC499" w:rsidR="00B35210" w:rsidRPr="00B35210" w:rsidRDefault="003734BC" w:rsidP="00C23165">
      <w:r w:rsidRPr="003734BC">
        <w:t>Theo các nghiền cứu từ 2010 đến 2015 tại các bệnh viện uyễn tính và một</w:t>
      </w:r>
      <w:r w:rsidR="00435514">
        <w:t xml:space="preserve"> </w:t>
      </w:r>
      <w:r w:rsidRPr="003734BC">
        <w:t>số bệnh viện tuyển Trung ương như Bạch Mai, Chợ Rẫy, Bệnh viện Nhĩ Trong</w:t>
      </w:r>
      <w:r w:rsidR="00435514">
        <w:t xml:space="preserve"> </w:t>
      </w:r>
      <w:r w:rsidRPr="003734BC">
        <w:t>ương, tỷ lệ suy dinh dưỡng của người bệnh nằm viện khoảng 40% - 50% theo</w:t>
      </w:r>
      <w:r w:rsidR="00435514">
        <w:t xml:space="preserve"> </w:t>
      </w:r>
      <w:r w:rsidR="00B35210" w:rsidRPr="00B35210">
        <w:t>tháng đánh giá GA. Tác giả Nguyễn An Giang nghiên cứu tại bệnh viện 103</w:t>
      </w:r>
      <w:r w:rsidR="00435514">
        <w:t xml:space="preserve"> </w:t>
      </w:r>
      <w:r w:rsidR="00B35210" w:rsidRPr="00B35210">
        <w:t xml:space="preserve">cho thấy 98,6% số người bệnh suy thận lọc máu chu kỳ bị suy đình </w:t>
      </w:r>
      <w:r w:rsidR="008A7F86">
        <w:t>dưỡng</w:t>
      </w:r>
      <w:r w:rsidR="00B35210" w:rsidRPr="00B35210">
        <w:t xml:space="preserve"> theo</w:t>
      </w:r>
      <w:r w:rsidR="00435514">
        <w:t xml:space="preserve"> </w:t>
      </w:r>
      <w:r w:rsidR="00B35210" w:rsidRPr="00B35210">
        <w:t>thang điểm đánh giá SGA(63]. Tác giá Lưu Ngân Tâm, Nguyễn Thùy An nghiên</w:t>
      </w:r>
      <w:r w:rsidR="00435514">
        <w:t xml:space="preserve"> </w:t>
      </w:r>
      <w:r w:rsidR="00B35210" w:rsidRPr="00B35210">
        <w:t xml:space="preserve">cứa về </w:t>
      </w:r>
      <w:r w:rsidR="0066715C">
        <w:t>tình trạng</w:t>
      </w:r>
      <w:r w:rsidR="00B35210" w:rsidRPr="00B35210">
        <w:t xml:space="preserve"> </w:t>
      </w:r>
      <w:r w:rsidR="008A7F86">
        <w:t>dinh dưỡng</w:t>
      </w:r>
      <w:r w:rsidR="00B35210" w:rsidRPr="00B35210">
        <w:t xml:space="preserve"> trước mổ và biển chứng nhiễm trùng sau phẫu thuật</w:t>
      </w:r>
      <w:r w:rsidR="00435514">
        <w:t xml:space="preserve"> </w:t>
      </w:r>
      <w:r w:rsidR="00B35210" w:rsidRPr="00B35210">
        <w:t>gan, mật, tụy tại bệnh viện Chợ Rẫy cho thấy tỉ lệ suy dinh đường của người</w:t>
      </w:r>
      <w:r w:rsidR="00435514">
        <w:t xml:space="preserve"> </w:t>
      </w:r>
      <w:r w:rsidR="00B35210" w:rsidRPr="00B35210">
        <w:t>bệnh trước phẫu thuật lã 56,7% theo SGA</w:t>
      </w:r>
      <w:r w:rsidR="00435514">
        <w:t>.</w:t>
      </w:r>
    </w:p>
    <w:p w14:paraId="39FCD566" w14:textId="63580B1C" w:rsidR="00B35210" w:rsidRPr="00B35210" w:rsidRDefault="00B35210" w:rsidP="00C23165">
      <w:r w:rsidRPr="00B35210">
        <w:t xml:space="preserve">Nghiên cứu tại của Komindrg tại Thái Lan cho biết, suy dinh </w:t>
      </w:r>
      <w:r w:rsidR="00DA4C9B">
        <w:t>dưỡng</w:t>
      </w:r>
      <w:r w:rsidRPr="00B35210">
        <w:t xml:space="preserve"> ở</w:t>
      </w:r>
      <w:r w:rsidR="00435514">
        <w:t xml:space="preserve"> </w:t>
      </w:r>
      <w:r w:rsidRPr="00B35210">
        <w:t>người bệnh nằm viện gặp chiếm tới 40,5% với 24.8% có mức độ suy dinh</w:t>
      </w:r>
      <w:r w:rsidR="00435514">
        <w:t xml:space="preserve"> </w:t>
      </w:r>
      <w:r w:rsidRPr="00B35210">
        <w:t>đường vừa và 157% là suy đính dưỡng nặng. Một nghiên cửu khác của</w:t>
      </w:r>
      <w:r w:rsidR="00435514">
        <w:t xml:space="preserve"> </w:t>
      </w:r>
      <w:r w:rsidRPr="00B35210">
        <w:t>Kenturek và cộng sự tại Đức cho thấy tý lệ suy dinh dưỡng của NB nằm viện là</w:t>
      </w:r>
      <w:r w:rsidR="00435514">
        <w:t xml:space="preserve"> </w:t>
      </w:r>
      <w:r w:rsidRPr="00B35210">
        <w:t>53,6% theo SGA.</w:t>
      </w:r>
    </w:p>
    <w:p w14:paraId="7084F38F" w14:textId="03073E33" w:rsidR="00B35210" w:rsidRPr="00B35210" w:rsidRDefault="00B35210" w:rsidP="00C23165">
      <w:r w:rsidRPr="00B35210">
        <w:t>Tình trạng dinh dưỡng bệnh nhân đánh giá bằng phương pháp SGA khác so</w:t>
      </w:r>
      <w:r w:rsidR="00624424">
        <w:t xml:space="preserve"> </w:t>
      </w:r>
      <w:r w:rsidRPr="00B35210">
        <w:t xml:space="preserve">với BMI (56,1% so với 48.4%). </w:t>
      </w:r>
      <w:r w:rsidR="0066715C">
        <w:t>Tình trạng</w:t>
      </w:r>
      <w:r w:rsidRPr="00B35210">
        <w:t xml:space="preserve"> dinh dưỡng bệnh nhân đánh giá bằng</w:t>
      </w:r>
      <w:r w:rsidR="00624424">
        <w:t xml:space="preserve"> </w:t>
      </w:r>
      <w:r w:rsidRPr="00B35210">
        <w:t>phương pháp SGA so với BMI (bảng 3.26) cho thấy, 86/380 chiếm 22,6% số bệnh</w:t>
      </w:r>
      <w:r w:rsidR="00624424">
        <w:t xml:space="preserve"> </w:t>
      </w:r>
      <w:r w:rsidRPr="00B35210">
        <w:t xml:space="preserve">nhân có BMI dưới 18,5 nhưng có </w:t>
      </w:r>
      <w:r w:rsidR="0066715C">
        <w:t>tình trạng</w:t>
      </w:r>
      <w:r w:rsidRPr="00B35210">
        <w:t xml:space="preserve"> dinh dưỡng tốt khi đánh giá bằng</w:t>
      </w:r>
      <w:r w:rsidR="00624424">
        <w:t xml:space="preserve"> </w:t>
      </w:r>
      <w:r w:rsidRPr="00B35210">
        <w:t>phương pháp SGA. Cũng như vị</w:t>
      </w:r>
      <w:r w:rsidR="00624424">
        <w:t xml:space="preserve"> </w:t>
      </w:r>
      <w:r w:rsidRPr="00B35210">
        <w:t>18,5 nhưng lại bị SDD theo đánh giá SGA. Sở</w:t>
      </w:r>
      <w:r w:rsidR="00624424">
        <w:t xml:space="preserve"> </w:t>
      </w:r>
      <w:r w:rsidRPr="00B35210">
        <w:t>lêu chỉ đánh giá của 2 phương pháp có sự khác nhau. IKhi đánh giá tình trang đình</w:t>
      </w:r>
    </w:p>
    <w:p w14:paraId="6FAA0C36" w14:textId="77777777" w:rsidR="00624424" w:rsidRDefault="00624424" w:rsidP="00C23165">
      <w:r>
        <w:t xml:space="preserve"> </w:t>
      </w:r>
      <w:r w:rsidR="00B35210" w:rsidRPr="00B35210">
        <w:t>cổ 115/380 chiếm 30,2% bệnh nhân cỏ BMI trên</w:t>
      </w:r>
      <w:r>
        <w:t xml:space="preserve"> </w:t>
      </w:r>
      <w:r w:rsidR="00B35210" w:rsidRPr="00B35210">
        <w:t>'ó kết quá khác nhau là đo các</w:t>
      </w:r>
      <w:r>
        <w:t xml:space="preserve"> </w:t>
      </w:r>
      <w:r w:rsidR="00B35210" w:rsidRPr="00B35210">
        <w:t>dưỡng của người bệnh theo phương pháp SGA có 5 yếu tổ gồm thay đổi về cần</w:t>
      </w:r>
      <w:r>
        <w:t xml:space="preserve"> </w:t>
      </w:r>
      <w:r w:rsidR="00B35210" w:rsidRPr="00B35210">
        <w:t>nặng so với 6 tháng và so với 2 tuần, thay đổi ăn uống, triệu chứng tiêu hóa, thay</w:t>
      </w:r>
      <w:r>
        <w:t xml:space="preserve"> </w:t>
      </w:r>
      <w:r w:rsidR="00B35210" w:rsidRPr="00B35210">
        <w:t>cdỗi hoạt động chức năng cơ thể các bệnh lý và sang chắn tâm lý, những dấu hi</w:t>
      </w:r>
      <w:r>
        <w:t xml:space="preserve"> </w:t>
      </w:r>
      <w:r w:rsidR="00B35210" w:rsidRPr="00B35210">
        <w:t xml:space="preserve">này ở người bệnh có chỉ số BMI binh thường thậm chỉ thừa cân bảo phì có thể </w:t>
      </w:r>
      <w:r w:rsidR="00972917">
        <w:t>vấn</w:t>
      </w:r>
      <w:r>
        <w:t xml:space="preserve"> </w:t>
      </w:r>
      <w:r w:rsidR="00B35210" w:rsidRPr="00B35210">
        <w:t xml:space="preserve">xuất hiện nhưng không được đánh giá. Vẻ các chí số thăm khám lâm </w:t>
      </w:r>
      <w:r w:rsidR="00205E2A">
        <w:t>sàng</w:t>
      </w:r>
      <w:r w:rsidR="00B35210" w:rsidRPr="00B35210">
        <w:t xml:space="preserve"> thỉ có 3</w:t>
      </w:r>
      <w:r>
        <w:t xml:space="preserve"> </w:t>
      </w:r>
      <w:r w:rsidR="00B35210" w:rsidRPr="00B35210">
        <w:t>triện chúng: Giảm lớp mỡ dưới đa, dẫu hiện giữ nước, giảm khối cơ. Các triệu</w:t>
      </w:r>
      <w:r>
        <w:t xml:space="preserve"> </w:t>
      </w:r>
      <w:r w:rsidR="00B35210" w:rsidRPr="00B35210">
        <w:t>chứng này nếu chỉ đựa vào phần loại theo BMI thường bị mở nhạt vỉ vậy một người</w:t>
      </w:r>
      <w:r>
        <w:t xml:space="preserve">. </w:t>
      </w:r>
      <w:r w:rsidR="00B35210" w:rsidRPr="00B35210">
        <w:t xml:space="preserve">Đệnh </w:t>
      </w:r>
      <w:r w:rsidR="0066715C">
        <w:t>tình trạng</w:t>
      </w:r>
      <w:r w:rsidR="00B35210" w:rsidRPr="00B35210">
        <w:t xml:space="preserve"> dinh dưỡng theo BMI là bình thường, nễu không được quan tâm</w:t>
      </w:r>
      <w:r>
        <w:t xml:space="preserve"> </w:t>
      </w:r>
      <w:r w:rsidR="00B35210" w:rsidRPr="00B35210">
        <w:t>phân loại về các triệu chứng hoặc bệnh sử như phương pháp SGA thỉ có thể có một</w:t>
      </w:r>
      <w:r>
        <w:t xml:space="preserve"> </w:t>
      </w:r>
      <w:r w:rsidR="00EC7F9D" w:rsidRPr="00EC7F9D">
        <w:t>loạt các nguy cơ SDD bị bộ sót như thay đổi về ăn uống, triệu chứng bệnh lý đường</w:t>
      </w:r>
      <w:r>
        <w:t xml:space="preserve"> t</w:t>
      </w:r>
      <w:r w:rsidR="00EC7F9D" w:rsidRPr="00EC7F9D">
        <w:t xml:space="preserve">iểu hóa nụ cầu dinh </w:t>
      </w:r>
      <w:r w:rsidR="008A7F86">
        <w:t>dưỡng</w:t>
      </w:r>
      <w:r w:rsidR="00EC7F9D" w:rsidRPr="00EC7F9D">
        <w:t xml:space="preserve"> chuyển hóa làm cho TTDD của người bệnh trở nên</w:t>
      </w:r>
      <w:r>
        <w:t xml:space="preserve"> </w:t>
      </w:r>
      <w:r w:rsidR="00EC7F9D" w:rsidRPr="00EC7F9D">
        <w:t>nghiêm trọng hơn.</w:t>
      </w:r>
    </w:p>
    <w:p w14:paraId="4BE9D671" w14:textId="44377453" w:rsidR="002A1B48" w:rsidRPr="002A1B48" w:rsidRDefault="00EC7F9D" w:rsidP="00C23165">
      <w:r w:rsidRPr="00EC7F9D">
        <w:t>Kết quả đánh giá TTDD bằng phương pháp SGA cho thấy cẩn phải có kế</w:t>
      </w:r>
      <w:r w:rsidR="00624424">
        <w:t xml:space="preserve"> </w:t>
      </w:r>
      <w:r w:rsidRPr="00EC7F9D">
        <w:t xml:space="preserve">hoạch </w:t>
      </w:r>
      <w:r w:rsidR="00205E2A">
        <w:t>sàng</w:t>
      </w:r>
      <w:r w:rsidRPr="00EC7F9D">
        <w:t xml:space="preserve"> lọc đánh giá và đánh giá lại định kỳ TTDD của tắt cá các người bệnh</w:t>
      </w:r>
      <w:r w:rsidR="00624424">
        <w:t xml:space="preserve"> </w:t>
      </w:r>
      <w:r w:rsidRPr="00EC7F9D">
        <w:t>ngay từ kh nhập viện để cô biện pháp can thiệp phù hợp, đặc biệt trên đối tượng,</w:t>
      </w:r>
      <w:r w:rsidR="00624424">
        <w:t xml:space="preserve"> </w:t>
      </w:r>
      <w:r w:rsidRPr="00EC7F9D">
        <w:t>người bệnh có nguy cơ SDD cao như người bệnh lao.</w:t>
      </w:r>
    </w:p>
    <w:p w14:paraId="64D47F52" w14:textId="42319AF1" w:rsidR="002A1B48" w:rsidRPr="002A1B48" w:rsidRDefault="00624424" w:rsidP="00C23165">
      <w:pPr>
        <w:pStyle w:val="Heading2"/>
      </w:pPr>
      <w:r>
        <w:t>4.</w:t>
      </w:r>
      <w:r w:rsidR="002A1B48" w:rsidRPr="002A1B48">
        <w:t>3</w:t>
      </w:r>
      <w:r>
        <w:t>.</w:t>
      </w:r>
      <w:r w:rsidR="002A1B48" w:rsidRPr="002A1B48">
        <w:t xml:space="preserve"> Các yếu tổ liên quan đến </w:t>
      </w:r>
      <w:r w:rsidR="0066715C">
        <w:t>tình trạng</w:t>
      </w:r>
      <w:r w:rsidR="002A1B48" w:rsidRPr="002A1B48">
        <w:t xml:space="preserve"> đỉnh dưỡng</w:t>
      </w:r>
    </w:p>
    <w:p w14:paraId="68865992" w14:textId="6F615F2C" w:rsidR="002A1B48" w:rsidRPr="002A1B48" w:rsidRDefault="002A1B48" w:rsidP="00C23165">
      <w:pPr>
        <w:pStyle w:val="Heading3"/>
      </w:pPr>
      <w:r w:rsidRPr="002A1B48">
        <w:t>4.3</w:t>
      </w:r>
      <w:r w:rsidR="00624424">
        <w:t>.</w:t>
      </w:r>
      <w:r w:rsidRPr="002A1B48">
        <w:t>1. Mỗi iên quan giữa tình trạng dịnh dưỡng theo BMI</w:t>
      </w:r>
    </w:p>
    <w:p w14:paraId="3961F188" w14:textId="77777777" w:rsidR="00624424" w:rsidRDefault="002A1B48" w:rsidP="00C23165">
      <w:r w:rsidRPr="002A1B48">
        <w:t>Kết quá nghiên cứu ghỉ nhận có bổn yêu tổ có mỗi liên quan đến điểm TTDD</w:t>
      </w:r>
      <w:r w:rsidR="00624424">
        <w:t xml:space="preserve"> </w:t>
      </w:r>
      <w:r w:rsidRPr="002A1B48">
        <w:t>theo BMI qua phân tích đơn biến: nơi sinh sống, hoàn cảnh kính tế, loại bệnh lao</w:t>
      </w:r>
      <w:r w:rsidR="00624424">
        <w:t xml:space="preserve"> </w:t>
      </w:r>
      <w:r w:rsidRPr="002A1B48">
        <w:t>phổi và kiến thức của NB. Tuy nhiên trong phản tích đa biển chúng tôi ghỉ nhận</w:t>
      </w:r>
      <w:r w:rsidR="00624424">
        <w:t xml:space="preserve"> </w:t>
      </w:r>
      <w:r w:rsidRPr="002A1B48">
        <w:t xml:space="preserve">năm yếu tổ liên quan đến TTDD của NB vẻ lá giới, nơi sinh sống, </w:t>
      </w:r>
      <w:r w:rsidR="0066715C">
        <w:t>tình trạng</w:t>
      </w:r>
      <w:r w:rsidRPr="002A1B48">
        <w:t xml:space="preserve"> hôn</w:t>
      </w:r>
      <w:r w:rsidR="00624424">
        <w:t xml:space="preserve"> </w:t>
      </w:r>
      <w:r w:rsidRPr="002A1B48">
        <w:t>nhân, lại bệnh lao phi và kiến thúc của NH trước khi vào viện TKẾt quả này tương</w:t>
      </w:r>
      <w:r w:rsidR="00624424">
        <w:t xml:space="preserve"> </w:t>
      </w:r>
      <w:r w:rsidRPr="002A1B48">
        <w:t>tự với nghiên cứu của tắc giả Hoàng Thị Bạch Yến (2018) trên bệnh nhân nội trú tại</w:t>
      </w:r>
      <w:r w:rsidR="00624424">
        <w:t xml:space="preserve"> </w:t>
      </w:r>
      <w:r w:rsidRPr="002A1B48">
        <w:t>Bệnh viện Đại học y dược Huế chỉ ra rẳng có mỗi liên quan giữa giới, nơi sinh sống</w:t>
      </w:r>
      <w:r w:rsidR="00624424">
        <w:t xml:space="preserve"> </w:t>
      </w:r>
      <w:r w:rsidRPr="002A1B48">
        <w:t>và trình độ học vấn với TTDD của NB [71] Mốt liên quan giữa bệnh lao với các</w:t>
      </w:r>
      <w:r w:rsidR="00624424">
        <w:t xml:space="preserve"> </w:t>
      </w:r>
      <w:r w:rsidRPr="002A1B48">
        <w:t>yếu tổ kinh tế xã hội và nghèo đối đã được chứng mình mắc bệnh lao thường phải</w:t>
      </w:r>
      <w:r w:rsidR="00624424">
        <w:t xml:space="preserve"> </w:t>
      </w:r>
      <w:r w:rsidR="00204E58" w:rsidRPr="00204E58">
        <w:t>đổi mặt với gánh nặng gấp đôi của thu nhập giảm vả chỉ phí tăng: NB thường không</w:t>
      </w:r>
      <w:r w:rsidR="00624424">
        <w:t xml:space="preserve"> </w:t>
      </w:r>
      <w:r w:rsidR="00204E58" w:rsidRPr="00204E58">
        <w:t>khỏe mạnh đề làm việc và gia đỉnh họ phải trả các chỉ phí liên quan đến điều</w:t>
      </w:r>
      <w:r w:rsidR="00624424">
        <w:t xml:space="preserve"> </w:t>
      </w:r>
      <w:r w:rsidR="00204E58" w:rsidRPr="00204E58">
        <w:t xml:space="preserve">trị. Những người cổ </w:t>
      </w:r>
      <w:r w:rsidR="0066715C">
        <w:t>tình trạng</w:t>
      </w:r>
      <w:r w:rsidR="00204E58" w:rsidRPr="00204E58">
        <w:t xml:space="preserve"> nh tổ xã hộ thấp có xu hướng sông rong diễu kiện</w:t>
      </w:r>
      <w:r w:rsidR="00624424">
        <w:t xml:space="preserve"> </w:t>
      </w:r>
      <w:r w:rsidR="00204E58" w:rsidRPr="00204E58">
        <w:t>đông dúc, chịt hẹp và làm tăng nguy cơ nhiễm lao, đẫn đến tý lệ mắc bệnh cao hơ</w:t>
      </w:r>
      <w:r w:rsidR="00624424">
        <w:t xml:space="preserve">n </w:t>
      </w:r>
      <w:r w:rsidR="00204E58" w:rsidRPr="00204E58">
        <w:t>vở những người này. Nghèo đổi và sống ở nông thôn cũng có thể lä một rào cản</w:t>
      </w:r>
      <w:r w:rsidR="00624424">
        <w:t xml:space="preserve"> </w:t>
      </w:r>
      <w:r w:rsidR="00204E58" w:rsidRPr="00204E58">
        <w:t>trong việc tiếp cận các địch vụ chăm sốc sức khỏe và điều nây kếo đãi thời gian</w:t>
      </w:r>
      <w:r w:rsidR="00624424">
        <w:t xml:space="preserve"> </w:t>
      </w:r>
      <w:r w:rsidR="00204E58" w:rsidRPr="00204E58">
        <w:t>nhiễm bệnh lao, làm tăng thêm nguy cơ nhiễm trủng giữa những người tiếp xúc với</w:t>
      </w:r>
      <w:r w:rsidR="00624424">
        <w:t xml:space="preserve"> </w:t>
      </w:r>
      <w:r w:rsidR="00204E58" w:rsidRPr="00204E58">
        <w:t xml:space="preserve">'bệnh nhân đó. Hơn nữa, </w:t>
      </w:r>
      <w:r w:rsidR="0066715C">
        <w:t>tình trạng</w:t>
      </w:r>
      <w:r w:rsidR="00204E58" w:rsidRPr="00204E58">
        <w:t xml:space="preserve"> nghèo đẫn đến suy đinh dưỡng, đây là một yêu tố</w:t>
      </w:r>
      <w:r w:rsidR="00624424">
        <w:t xml:space="preserve"> </w:t>
      </w:r>
      <w:r w:rsidR="00204E58" w:rsidRPr="00204E58">
        <w:t>nguy cơ Khác của bệnh lao. Trong các nghiền cứu từ Ấn Độ, những người nghềo</w:t>
      </w:r>
      <w:r w:rsidR="00624424">
        <w:t xml:space="preserve"> </w:t>
      </w:r>
      <w:r w:rsidR="00204E58" w:rsidRPr="00204E58">
        <w:t xml:space="preserve">khổ có khả năng suy </w:t>
      </w:r>
      <w:r w:rsidR="008A7F86">
        <w:t>dinh dưỡng</w:t>
      </w:r>
      <w:r w:rsidR="00204E58" w:rsidRPr="00204E58">
        <w:t xml:space="preserve"> do mắc lao cao gắp đôi, khả năng điều trị bệnh lao</w:t>
      </w:r>
      <w:r w:rsidR="00624424">
        <w:t xml:space="preserve"> </w:t>
      </w:r>
      <w:r w:rsidR="00204E58" w:rsidRPr="00204E58">
        <w:t>thấp hơn ba lần và có khá năng chỉ trả nhiều hơn cho việc chăm sóc bệnh lao so với</w:t>
      </w:r>
      <w:r w:rsidR="00624424">
        <w:t xml:space="preserve"> </w:t>
      </w:r>
      <w:r w:rsidR="00204E58" w:rsidRPr="00204E58">
        <w:t>người bình thường. Nguy cơ tử vong trong điền trị lao ở những người bệnh thiếu</w:t>
      </w:r>
      <w:r w:rsidR="00624424">
        <w:t xml:space="preserve"> </w:t>
      </w:r>
      <w:r w:rsidR="00204E58" w:rsidRPr="00204E58">
        <w:t>dinh dưỡng nghiêm trọng lä gắp đôi so với những người bệnh không suy đỉnh</w:t>
      </w:r>
      <w:r w:rsidR="00624424">
        <w:t xml:space="preserve"> </w:t>
      </w:r>
      <w:r w:rsidR="00204E58" w:rsidRPr="00204E58">
        <w:t>cdưỡng ở nông thôn và miễn trong Ân Độ [72]. Mỗi quan hệ liên kết này có thể giải</w:t>
      </w:r>
      <w:r w:rsidR="00624424">
        <w:t xml:space="preserve"> </w:t>
      </w:r>
      <w:r w:rsidR="00204E58" w:rsidRPr="00204E58">
        <w:t>thịch tại sao các chỉ số kinh tế xã hội như nơi sinh sống, hoàn cảnh kinh tể được tìm</w:t>
      </w:r>
      <w:r w:rsidR="00624424">
        <w:t xml:space="preserve"> </w:t>
      </w:r>
      <w:r w:rsidR="00204E58" w:rsidRPr="00204E58">
        <w:t>thấy trong phân ích đơn biến và đa biển đầu có liền quan đáng kể đến tình trạng suy</w:t>
      </w:r>
      <w:r w:rsidR="00624424">
        <w:t xml:space="preserve"> </w:t>
      </w:r>
      <w:r w:rsidR="00204E58" w:rsidRPr="00204E58">
        <w:t>cdịnh dưỡng theo các phương pháp đánh giá ở bệnh nhân lao tại thời điểm đăng ký</w:t>
      </w:r>
      <w:r w:rsidR="00624424">
        <w:t xml:space="preserve"> </w:t>
      </w:r>
      <w:r w:rsidR="00204E58" w:rsidRPr="00204E58">
        <w:t>diều trị trong nghiên cứu của chúng tôi</w:t>
      </w:r>
    </w:p>
    <w:p w14:paraId="554A9D0F" w14:textId="77777777" w:rsidR="00624424" w:rsidRDefault="00204E58" w:rsidP="00C23165">
      <w:r w:rsidRPr="00204E58">
        <w:t>Trong nghiền cứu nảy, chúng tôi thấy rằng NB điều trị thất bại, NB mắc lao.</w:t>
      </w:r>
      <w:r w:rsidR="00624424">
        <w:t xml:space="preserve"> </w:t>
      </w:r>
      <w:r w:rsidRPr="00204E58">
        <w:t>kháng thuốc sử dụng các thuốc hàng hai như flouroquinolones, ethlonamide vả</w:t>
      </w:r>
      <w:r w:rsidR="00624424">
        <w:t xml:space="preserve"> </w:t>
      </w:r>
      <w:r w:rsidRPr="00204E58">
        <w:t>partaminosilicylie acid, có thể gây ra chứng không đũng nạp đường tiêu hỏa đăng</w:t>
      </w:r>
      <w:r w:rsidR="00624424">
        <w:t xml:space="preserve"> </w:t>
      </w:r>
      <w:r w:rsidRPr="00204E58">
        <w:t>chủ ý Ảnh hưởng của suy dịnh dưỡng đến biểu hiện âm sẵng, diễn biển lâm sẵng và tỷ</w:t>
      </w:r>
      <w:r w:rsidR="00624424">
        <w:t xml:space="preserve"> </w:t>
      </w:r>
      <w:r w:rsidRPr="00204E58">
        <w:t>ệ từ vong ở NB lao đa kháng thuốc. Podswils L 7 và cộng sự (2004) người bệnh mắc</w:t>
      </w:r>
      <w:r w:rsidR="00624424">
        <w:t xml:space="preserve"> </w:t>
      </w:r>
      <w:r w:rsidRPr="00204E58">
        <w:t>ho đã kháng thuc thường ải qua điề tr lao trước đó mà không thẳnh công và do đó</w:t>
      </w:r>
      <w:r w:rsidR="00624424">
        <w:t xml:space="preserve"> </w:t>
      </w:r>
      <w:r w:rsidRPr="00204E58">
        <w:t>5ịbệnh kéo đãi bơ, gip nhiễn tác đụng phụ đẫn đến suy dnh dưỡng</w:t>
      </w:r>
      <w:r w:rsidR="00624424">
        <w:t>.</w:t>
      </w:r>
    </w:p>
    <w:p w14:paraId="38CDCD3B" w14:textId="2CC34172" w:rsidR="00337C8E" w:rsidRPr="00337C8E" w:rsidRDefault="00337C8E" w:rsidP="00C23165">
      <w:r w:rsidRPr="00337C8E">
        <w:t>Một số yếu tổ chúng tôi tìm hiểu nhưng không thấy mối liên quan nảo qua cả</w:t>
      </w:r>
      <w:r w:rsidR="00624424">
        <w:t xml:space="preserve"> </w:t>
      </w:r>
      <w:r w:rsidRPr="00337C8E">
        <w:t>phân tích đơn biển và đa biến: tuổi, nghề nghiệp và bệnh lý kèm theo. Qua tổng</w:t>
      </w:r>
      <w:r w:rsidR="00624424">
        <w:t xml:space="preserve"> </w:t>
      </w:r>
      <w:r w:rsidRPr="00337C8E">
        <w:t>quan tải liệu chúng tôi tìm hiểu thấy, những yếu tổ nây có ảnh hưởng ít nhiều đến</w:t>
      </w:r>
      <w:r w:rsidR="00624424">
        <w:t xml:space="preserve"> </w:t>
      </w:r>
      <w:r w:rsidRPr="00337C8E">
        <w:t>TTDD của người bệnh. Tuy nhiền, có lẽ tại địa bàn chúng tôi nghiên cứu, những</w:t>
      </w:r>
      <w:r w:rsidR="00624424">
        <w:t xml:space="preserve"> </w:t>
      </w:r>
      <w:r w:rsidRPr="00337C8E">
        <w:t>yếu tổ này hiện diện chưa đủ nhiều và chưa tới mức quả nghiêm trọng đễ tác động</w:t>
      </w:r>
      <w:r w:rsidR="00624424">
        <w:t xml:space="preserve"> </w:t>
      </w:r>
      <w:r w:rsidRPr="00337C8E">
        <w:t>lên TTDD của NB theo BML Kết quả này tương tự với nghiên cứu của Võ Thị</w:t>
      </w:r>
      <w:r w:rsidR="00624424">
        <w:t xml:space="preserve"> </w:t>
      </w:r>
      <w:r w:rsidRPr="00337C8E">
        <w:t>Trang Đài (2011) trên bệnh nhân đặt sonde đạ đây tại Bệnh viện Bến Tre cho</w:t>
      </w:r>
      <w:r w:rsidR="00624424">
        <w:t xml:space="preserve"> </w:t>
      </w:r>
      <w:r w:rsidRPr="00337C8E">
        <w:t>th</w:t>
      </w:r>
      <w:r w:rsidR="00624424">
        <w:t xml:space="preserve"> </w:t>
      </w:r>
      <w:r w:rsidRPr="00337C8E">
        <w:t>y các yếu tổ về tuôi và bệnh nhân bệnh lý kèm theo Không có mỗi liên quan</w:t>
      </w:r>
      <w:r w:rsidR="00624424">
        <w:t xml:space="preserve"> </w:t>
      </w:r>
      <w:r w:rsidRPr="00337C8E">
        <w:t>với TTDD của NB</w:t>
      </w:r>
      <w:r w:rsidR="00624424">
        <w:t>.</w:t>
      </w:r>
    </w:p>
    <w:p w14:paraId="4A471584" w14:textId="50B049F4" w:rsidR="00337C8E" w:rsidRPr="00337C8E" w:rsidRDefault="00624424" w:rsidP="00C23165">
      <w:pPr>
        <w:pStyle w:val="Heading3"/>
      </w:pPr>
      <w:r>
        <w:t>4.3</w:t>
      </w:r>
      <w:r w:rsidR="00337C8E" w:rsidRPr="00337C8E">
        <w:t>.2. M</w:t>
      </w:r>
      <w:r>
        <w:t>ối</w:t>
      </w:r>
      <w:r w:rsidR="00337C8E" w:rsidRPr="00337C8E">
        <w:t xml:space="preserve"> liên quan giữu tình trạng dình đường theo SG</w:t>
      </w:r>
      <w:r>
        <w:t>A</w:t>
      </w:r>
    </w:p>
    <w:p w14:paraId="03B55D05" w14:textId="77777777" w:rsidR="00624424" w:rsidRDefault="00337C8E" w:rsidP="00C23165">
      <w:r w:rsidRPr="00337C8E">
        <w:t>Kết quá đánh giá TTDD bằng phương pháp SGA cho thấy cần phải có kế</w:t>
      </w:r>
      <w:r w:rsidR="00624424">
        <w:t xml:space="preserve"> </w:t>
      </w:r>
      <w:r w:rsidRPr="00337C8E">
        <w:t xml:space="preserve">hoạch </w:t>
      </w:r>
      <w:r w:rsidR="00205E2A">
        <w:t>sàng</w:t>
      </w:r>
      <w:r w:rsidRPr="00337C8E">
        <w:t xml:space="preserve"> lọc đánh giá và đánh giả lại định kỷ TTDD của tắt cả các người bệnh</w:t>
      </w:r>
      <w:r w:rsidR="00624424">
        <w:t xml:space="preserve"> </w:t>
      </w:r>
      <w:r w:rsidRPr="00337C8E">
        <w:t>ngay từ khi nhập viện để cô biện pháp can thiệp phủ hợp, đặc biệt trên đối tượng</w:t>
      </w:r>
      <w:r w:rsidR="00624424">
        <w:t xml:space="preserve"> </w:t>
      </w:r>
      <w:r w:rsidRPr="00337C8E">
        <w:t>NB có nguy cơ SDD cao như người bệnh lao</w:t>
      </w:r>
      <w:r w:rsidR="00624424">
        <w:t>.</w:t>
      </w:r>
    </w:p>
    <w:p w14:paraId="75FE8FA8" w14:textId="1D6A55EA" w:rsidR="00337C8E" w:rsidRPr="00337C8E" w:rsidRDefault="00337C8E" w:rsidP="00C23165">
      <w:r w:rsidRPr="00337C8E">
        <w:t>Kết quá nghiên cứu cũng ghi nhận có ba yếu tổ có mỗi liên quan đến điểm</w:t>
      </w:r>
      <w:r w:rsidR="00624424">
        <w:t xml:space="preserve"> </w:t>
      </w:r>
      <w:r w:rsidRPr="00337C8E">
        <w:t>TTDD theo SGA qua phân tích đơn biển: trình độ học vấn, loại bệnh lao phối và</w:t>
      </w:r>
      <w:r w:rsidR="00624424">
        <w:t xml:space="preserve"> </w:t>
      </w:r>
      <w:r w:rsidRPr="00337C8E">
        <w:t>kiến thức của NB khi vào viên, Tuy nhiên trong phân tích đa biển chúng tôi ghỉ</w:t>
      </w:r>
      <w:r w:rsidR="00624424">
        <w:t xml:space="preserve"> </w:t>
      </w:r>
      <w:r w:rsidRPr="00337C8E">
        <w:t>nhận năm yếu tổ liên quan đến TTDD của NB là giới, nơi sinh sống. hoàn cảnh</w:t>
      </w:r>
      <w:r w:rsidR="00624424">
        <w:t xml:space="preserve"> </w:t>
      </w:r>
      <w:r w:rsidRPr="00337C8E">
        <w:t>kinh tế, loại bệnh lao phối và kiến thúc của NB khi vào viện. Kết quả này tương</w:t>
      </w:r>
      <w:r w:rsidR="00624424">
        <w:t xml:space="preserve"> </w:t>
      </w:r>
      <w:r w:rsidRPr="00337C8E">
        <w:t>tự với nghiên cửu của Zeng Qing Guo và cộng sự (2019) trên bệnh nhân có khi</w:t>
      </w:r>
      <w:r w:rsidR="00624424">
        <w:t xml:space="preserve"> </w:t>
      </w:r>
      <w:r w:rsidRPr="00337C8E">
        <w:t>dủạ đây ác tính ti Trung Quốc cũng chỉ ra giới. nơi sinh sống, hoàn cảnh kinh tế có</w:t>
      </w:r>
      <w:r w:rsidR="00624424">
        <w:t xml:space="preserve"> </w:t>
      </w:r>
      <w:r w:rsidRPr="00337C8E">
        <w:t>cảnh hưởng đến TTĐD của người bệnh</w:t>
      </w:r>
      <w:r w:rsidR="00624424">
        <w:t xml:space="preserve"> </w:t>
      </w:r>
      <w:r w:rsidRPr="00337C8E">
        <w:t>l</w:t>
      </w:r>
      <w:r w:rsidR="00624424">
        <w:t>ao.</w:t>
      </w:r>
    </w:p>
    <w:p w14:paraId="21DF9924" w14:textId="616182F2" w:rsidR="00464FDA" w:rsidRPr="00464FDA" w:rsidRDefault="00337C8E" w:rsidP="00C23165">
      <w:r w:rsidRPr="00337C8E">
        <w:t>Ba yếu tổ về tuổi, nghề nghiệp và bệnh lý kèm theo không thấy m</w:t>
      </w:r>
      <w:r w:rsidR="00624424">
        <w:t xml:space="preserve"> </w:t>
      </w:r>
      <w:r w:rsidRPr="00337C8E">
        <w:t>quan não qua cả phân tích đơn biển và đa biển. Kết quả này tương tự đổi</w:t>
      </w:r>
      <w:r w:rsidR="00624424">
        <w:t xml:space="preserve"> </w:t>
      </w:r>
      <w:r w:rsidRPr="00337C8E">
        <w:t>phân tíh mỗi liên quan TDDD theo BMI. Nghiền cứu của Bùi Thị Quỳnh</w:t>
      </w:r>
      <w:r w:rsidR="00624424">
        <w:t xml:space="preserve"> </w:t>
      </w:r>
      <w:r w:rsidRPr="00337C8E">
        <w:t>(2015) ở bệnh nhân thận giai đoạn cuối chưa điều trị thay thể tại Bệnh viện</w:t>
      </w:r>
      <w:r w:rsidR="00624424">
        <w:t xml:space="preserve"> </w:t>
      </w:r>
      <w:r w:rsidR="00464FDA" w:rsidRPr="00464FDA">
        <w:t>Bạch Mai cũng chỉ ra không có mỗi liên quan giữa tuổi và TTDD của N, tuy</w:t>
      </w:r>
      <w:r w:rsidR="00624424">
        <w:t xml:space="preserve"> </w:t>
      </w:r>
      <w:r w:rsidR="00464FDA" w:rsidRPr="00464FDA">
        <w:t>nhiên khác với kết quả nghiên cứu của Đặng Trần Khiêm (2014) trên bệnh nhân</w:t>
      </w:r>
      <w:r w:rsidR="00624424">
        <w:t xml:space="preserve"> </w:t>
      </w:r>
      <w:r w:rsidR="00464FDA" w:rsidRPr="00464FDA">
        <w:t>gân mật tụy tại Bệnh viện Chợ Rấy và tác giá Nguyễn An Giang (2013) trên</w:t>
      </w:r>
      <w:r w:rsidR="00624424">
        <w:t xml:space="preserve"> </w:t>
      </w:r>
      <w:r w:rsidR="00464FDA" w:rsidRPr="00464FDA">
        <w:t>bệnh nhân suy thận mạn tính lọc máu chu kỷ tại Bệnh viện Bạch Mai xác định</w:t>
      </w:r>
      <w:r w:rsidR="00624424">
        <w:t xml:space="preserve"> </w:t>
      </w:r>
      <w:r w:rsidR="00464FDA" w:rsidRPr="00464FDA">
        <w:t>có mỗi liên quan giữa tuổi và TTDD theo SGA</w:t>
      </w:r>
      <w:r w:rsidR="00624424">
        <w:t>.</w:t>
      </w:r>
    </w:p>
    <w:p w14:paraId="5629748B" w14:textId="6AB7671B" w:rsidR="00751236" w:rsidRDefault="00464FDA" w:rsidP="00C23165">
      <w:r w:rsidRPr="00464FDA">
        <w:t>Trong các yếu tổ liên quan thì yếu tổ loại bệnh lao phỏi và kiến thức của</w:t>
      </w:r>
      <w:r w:rsidR="00751236">
        <w:t xml:space="preserve"> </w:t>
      </w:r>
      <w:r w:rsidRPr="00464FDA">
        <w:t>người bệnh có mối liên quan chặt chẽ với TTDD của NB và kết quả này được</w:t>
      </w:r>
      <w:r w:rsidR="00751236">
        <w:t xml:space="preserve"> </w:t>
      </w:r>
      <w:r w:rsidRPr="00464FDA">
        <w:t>khẳng định rỡ qua cä phân tích đơn biển và đa biến. Những bệnh nhãn mắc bệnh</w:t>
      </w:r>
      <w:r w:rsidR="00751236">
        <w:t xml:space="preserve"> </w:t>
      </w:r>
      <w:r w:rsidRPr="00464FDA">
        <w:t>lho tối trị, láo kháng thuắc và thiểu kiến thức về dịnh dưỡng thỉ TT SDD của người</w:t>
      </w:r>
      <w:r w:rsidR="00751236">
        <w:t xml:space="preserve"> </w:t>
      </w:r>
      <w:r w:rsidRPr="00464FDA">
        <w:t>bệnh cảng cao theo SGA.</w:t>
      </w:r>
    </w:p>
    <w:p w14:paraId="18FB6FBF" w14:textId="77777777" w:rsidR="00751236" w:rsidRDefault="00751236" w:rsidP="00C23165">
      <w:r>
        <w:br w:type="page"/>
      </w:r>
    </w:p>
    <w:p w14:paraId="28CA0F3D" w14:textId="439F82FE" w:rsidR="00751236" w:rsidRDefault="00751236" w:rsidP="00C23165"/>
    <w:p w14:paraId="0F68D9C2" w14:textId="21FD56D7" w:rsidR="00751236" w:rsidRPr="00751236" w:rsidRDefault="00751236" w:rsidP="00C23165">
      <w:pPr>
        <w:pStyle w:val="Heading1"/>
      </w:pPr>
      <w:r w:rsidRPr="00751236">
        <w:t>KẾT LUẬN</w:t>
      </w:r>
    </w:p>
    <w:p w14:paraId="4476921C" w14:textId="77777777" w:rsidR="00751236" w:rsidRPr="00751236" w:rsidRDefault="00751236" w:rsidP="00C23165"/>
    <w:p w14:paraId="32F18B5B" w14:textId="35BE2B6C" w:rsidR="00751236" w:rsidRPr="00751236" w:rsidRDefault="00751236" w:rsidP="00C23165">
      <w:r w:rsidRPr="00751236">
        <w:t>Qua nghiên cứu về định dưỡng người bệnh lao đang điều tị tạ khoa Lao hô</w:t>
      </w:r>
      <w:r>
        <w:t xml:space="preserve"> </w:t>
      </w:r>
      <w:r w:rsidRPr="00751236">
        <w:t>hấp Bệnh viện Phỏi Trung Ương, chúng tôi rút ra một số kết luận như sau:</w:t>
      </w:r>
    </w:p>
    <w:p w14:paraId="42AE7C03" w14:textId="4E16D5CB" w:rsidR="00751236" w:rsidRPr="00751236" w:rsidRDefault="00751236" w:rsidP="00C23165">
      <w:pPr>
        <w:pStyle w:val="Heading2"/>
      </w:pPr>
      <w:r w:rsidRPr="00751236">
        <w:t>1. Tình trạng dinh dưỡng của người bệnh lao điều trị tại bệnh viện Phối</w:t>
      </w:r>
      <w:r>
        <w:t xml:space="preserve"> </w:t>
      </w:r>
      <w:r w:rsidRPr="00751236">
        <w:t>Trung tương năm 2018</w:t>
      </w:r>
      <w:r>
        <w:t xml:space="preserve"> </w:t>
      </w:r>
      <w:r w:rsidRPr="00751236">
        <w:t>Bệnh nhân lao gặp chủ yếu ở nam giới nam/ nữ = 2,3/1 và đa số bệnh nhân từ</w:t>
      </w:r>
      <w:r>
        <w:t xml:space="preserve"> </w:t>
      </w:r>
      <w:r w:rsidRPr="00751236">
        <w:t>41-65 tuổi chiếm 44.2%</w:t>
      </w:r>
    </w:p>
    <w:p w14:paraId="6383D78A" w14:textId="77777777" w:rsidR="00756DE3" w:rsidRDefault="00751236" w:rsidP="00C23165">
      <w:r w:rsidRPr="00751236">
        <w:t>Đánh giá tỉnh trạng định dưỡng theo các phương phâp khác nhau la thấy BN</w:t>
      </w:r>
      <w:r>
        <w:t xml:space="preserve"> </w:t>
      </w:r>
      <w:r w:rsidRPr="00751236">
        <w:t>SDD chú yếu gặp ở mức độ nhẹ.</w:t>
      </w:r>
    </w:p>
    <w:p w14:paraId="05567677" w14:textId="77777777" w:rsidR="00756DE3" w:rsidRDefault="00751236" w:rsidP="00C23165">
      <w:r w:rsidRPr="00751236">
        <w:t>Các phương pháp đánh giá dinh dưỡng khác nhau cho kết quả về tỷ lệ SDD</w:t>
      </w:r>
      <w:r w:rsidR="00756DE3">
        <w:t xml:space="preserve"> </w:t>
      </w:r>
      <w:r w:rsidRPr="00751236">
        <w:t>không giống nhau.</w:t>
      </w:r>
    </w:p>
    <w:p w14:paraId="0596C3A9" w14:textId="77777777" w:rsidR="00756DE3" w:rsidRDefault="00751236" w:rsidP="00C23165">
      <w:r w:rsidRPr="00751236">
        <w:t>Theo phương pháp BMI có 48.2% NB trong giới hạn bỉnh thường, 48,49 NB</w:t>
      </w:r>
      <w:r w:rsidR="00756DE3">
        <w:t xml:space="preserve"> </w:t>
      </w:r>
      <w:r w:rsidRPr="00751236">
        <w:t>suy dinh dưỡng và 3,4% NB thửa cân.</w:t>
      </w:r>
    </w:p>
    <w:p w14:paraId="5644F340" w14:textId="4DCBE99A" w:rsidR="00751236" w:rsidRPr="00751236" w:rsidRDefault="00751236" w:rsidP="00C23165">
      <w:r w:rsidRPr="00751236">
        <w:t>Theo phương pháp SGA có 43,9% NB trong giới hạn bình thường, 46,6% người</w:t>
      </w:r>
      <w:r w:rsidR="00756DE3">
        <w:t xml:space="preserve"> </w:t>
      </w:r>
      <w:r w:rsidRPr="00751236">
        <w:t>bệnh có nguy cơ suy dinh đường và 9,5 người bệnh suy định dưỡng.</w:t>
      </w:r>
    </w:p>
    <w:p w14:paraId="6EE8482B" w14:textId="42122B60" w:rsidR="00751236" w:rsidRPr="00751236" w:rsidRDefault="00751236" w:rsidP="00C23165">
      <w:r w:rsidRPr="00751236">
        <w:t>Chí có có 22,9% NB có kiến thức về dinh dưỡng khi nhập viên, còn đa số</w:t>
      </w:r>
      <w:r w:rsidR="00756DE3">
        <w:t xml:space="preserve"> </w:t>
      </w:r>
      <w:r w:rsidRPr="00751236">
        <w:t>chưa có kiến thức về dinh dưỡng chiếm 77,1 %.</w:t>
      </w:r>
    </w:p>
    <w:p w14:paraId="60257A34" w14:textId="77777777" w:rsidR="00751236" w:rsidRPr="00751236" w:rsidRDefault="00751236" w:rsidP="00C23165">
      <w:pPr>
        <w:pStyle w:val="Heading2"/>
      </w:pPr>
      <w:r w:rsidRPr="00751236">
        <w:t>2- Các yếu tổ liên quan đến tình trạng đỉnh đưỡng của NB lao</w:t>
      </w:r>
    </w:p>
    <w:p w14:paraId="0F4AFF94" w14:textId="5AA93095" w:rsidR="00751236" w:rsidRPr="00751236" w:rsidRDefault="00751236" w:rsidP="00C23165">
      <w:r w:rsidRPr="00751236">
        <w:t>Các yếu tổ nguy cơ về của tỉnh trạng suy đính dưỡng của bệnh nhân lao</w:t>
      </w:r>
      <w:r w:rsidR="00756DE3">
        <w:t xml:space="preserve"> </w:t>
      </w:r>
      <w:r w:rsidRPr="00751236">
        <w:t>như tuổi, nơi sinh sống, trinh độ học vẫn và hoàn cảnh kinh tế, Trong phân</w:t>
      </w:r>
      <w:r w:rsidR="00756DE3">
        <w:t xml:space="preserve"> </w:t>
      </w:r>
      <w:r w:rsidRPr="00751236">
        <w:t>tích đa biến, các yêu tổ mắc lao tái phát, lao kháng thuốc và kiến thức của</w:t>
      </w:r>
      <w:r w:rsidR="00756DE3">
        <w:t xml:space="preserve"> </w:t>
      </w:r>
      <w:r w:rsidRPr="00751236">
        <w:t xml:space="preserve">người bệnh ảnh hưởng đến tỉnh trạng dinh đường của cả </w:t>
      </w:r>
      <w:r w:rsidR="00756DE3">
        <w:t>2</w:t>
      </w:r>
      <w:r w:rsidRPr="00751236">
        <w:t xml:space="preserve"> phương pháp đánh</w:t>
      </w:r>
      <w:r w:rsidR="00756DE3">
        <w:t xml:space="preserve"> </w:t>
      </w:r>
      <w:r w:rsidRPr="00751236">
        <w:t>giá (BMI, SGA</w:t>
      </w:r>
      <w:r w:rsidR="00756DE3">
        <w:t>)</w:t>
      </w:r>
    </w:p>
    <w:p w14:paraId="63B94FB7" w14:textId="77777777" w:rsidR="00756DE3" w:rsidRDefault="00751236" w:rsidP="00C23165">
      <w:r w:rsidRPr="00751236">
        <w:t>Dinh dưỡng là một trong những yếu tổ quan trọng trong quá trh điều trị,</w:t>
      </w:r>
      <w:r w:rsidR="00756DE3">
        <w:t xml:space="preserve"> </w:t>
      </w:r>
      <w:r w:rsidRPr="00751236">
        <w:t>không chỉ là biện pháp hỗ trợ mà hoạt động dinh dưỡng tiết chế góp phần nâng cao</w:t>
      </w:r>
      <w:r w:rsidR="00756DE3">
        <w:t xml:space="preserve"> </w:t>
      </w:r>
      <w:r w:rsidRPr="00751236">
        <w:t>sức đề kháng cho NB, làm rút ngắn thời gian đi</w:t>
      </w:r>
      <w:r w:rsidR="00756DE3">
        <w:t xml:space="preserve"> </w:t>
      </w:r>
      <w:r w:rsidRPr="00751236">
        <w:t>trị, hồi phục các tổn thương do</w:t>
      </w:r>
      <w:r w:rsidR="00756DE3">
        <w:t xml:space="preserve"> </w:t>
      </w:r>
      <w:r w:rsidRPr="00751236">
        <w:t>bệnh gây nên. Như vậy, cần tăng cường nhiều hơn nữa các chương trình truyền</w:t>
      </w:r>
      <w:r w:rsidR="00756DE3">
        <w:t xml:space="preserve"> </w:t>
      </w:r>
      <w:r w:rsidRPr="00751236">
        <w:t>thông và tổ chức hiệu quả hơn hoạt động định dưỡng Bệnh viện để các đổi tượng</w:t>
      </w:r>
      <w:r w:rsidR="00756DE3">
        <w:t xml:space="preserve"> </w:t>
      </w:r>
      <w:r w:rsidRPr="00751236">
        <w:t>hiểu được lợi ích của chế độ ăn trong quá trình điều tị, Đối tượng ở đây không chỉ</w:t>
      </w:r>
      <w:r w:rsidR="00756DE3">
        <w:t xml:space="preserve"> </w:t>
      </w:r>
      <w:r w:rsidRPr="00751236">
        <w:t>là NB lào, nhân viên y tế mã trong cộng đồng. người thân những người trực tiếp</w:t>
      </w:r>
      <w:r w:rsidR="00756DE3">
        <w:t xml:space="preserve"> </w:t>
      </w:r>
      <w:r w:rsidRPr="00751236">
        <w:t>tham gia chăm sóc NB.</w:t>
      </w:r>
    </w:p>
    <w:p w14:paraId="1D80AE9F" w14:textId="04CD3877" w:rsidR="00751236" w:rsidRPr="00751236" w:rsidRDefault="00751236" w:rsidP="00C23165">
      <w:r w:rsidRPr="00751236">
        <w:t>Các kết quả trên đã cung cấp bằng chứng hữu ích trong công tác chăm sóc sức</w:t>
      </w:r>
      <w:r w:rsidR="00756DE3">
        <w:t xml:space="preserve"> </w:t>
      </w:r>
      <w:r w:rsidRPr="00751236">
        <w:t>khỏe cộng đồng cũng như trong chẳn đoán vả điều trị lao.</w:t>
      </w:r>
    </w:p>
    <w:p w14:paraId="6CB7C03B" w14:textId="4FFBF2EA" w:rsidR="00751236" w:rsidRPr="00751236" w:rsidRDefault="00751236" w:rsidP="00C23165">
      <w:pPr>
        <w:pStyle w:val="Heading3"/>
      </w:pPr>
      <w:r w:rsidRPr="00751236">
        <w:t>3. Hạn chế nghiên cứu</w:t>
      </w:r>
    </w:p>
    <w:p w14:paraId="56CFB6E0" w14:textId="77777777" w:rsidR="00756DE3" w:rsidRDefault="00751236" w:rsidP="00C23165">
      <w:r w:rsidRPr="00751236">
        <w:t>Nghiên cửu của em là một trong số rất t nghiên cửu đánh giá tỉnh trạng định</w:t>
      </w:r>
      <w:r w:rsidR="00756DE3">
        <w:t xml:space="preserve"> </w:t>
      </w:r>
      <w:r w:rsidRPr="00751236">
        <w:t>dường của NB lao phổi, là vẫn để khả mới ở Việt Nam do đó nghiên cứu không</w:t>
      </w:r>
      <w:r w:rsidR="00756DE3">
        <w:t xml:space="preserve"> </w:t>
      </w:r>
      <w:r w:rsidRPr="00751236">
        <w:t>trảnh khỏi một số hạn chế</w:t>
      </w:r>
      <w:r w:rsidR="00756DE3">
        <w:t>.</w:t>
      </w:r>
    </w:p>
    <w:p w14:paraId="3C414C6A" w14:textId="77777777" w:rsidR="00756DE3" w:rsidRDefault="00751236" w:rsidP="00C23165">
      <w:r w:rsidRPr="00751236">
        <w:t>Hiện tại chưa cỏ bộ công cụ chuẩn để đo lường kiến thức về đình dưỡng cho</w:t>
      </w:r>
      <w:r w:rsidR="00756DE3">
        <w:t xml:space="preserve"> </w:t>
      </w:r>
      <w:r w:rsidRPr="00751236">
        <w:t>NB tại Việt Nam và các hướng đẫn về công tác chăm sóc dính dưỡng cho NB lao</w:t>
      </w:r>
      <w:r w:rsidR="00756DE3">
        <w:t xml:space="preserve"> </w:t>
      </w:r>
      <w:r w:rsidRPr="00751236">
        <w:t>của ĐD còn hạn chế, em tham kháo các tải liệu và xây dựng bộ công cụ để do</w:t>
      </w:r>
      <w:r w:rsidR="00756DE3">
        <w:t xml:space="preserve"> </w:t>
      </w:r>
      <w:r w:rsidRPr="00751236">
        <w:t>lường, chính vì vậy việc chuẩn bị bộ câu hỏi có thể mới đáp ứng được các nội dụng,</w:t>
      </w:r>
      <w:r w:rsidR="00756DE3">
        <w:t xml:space="preserve"> </w:t>
      </w:r>
      <w:r w:rsidRPr="00751236">
        <w:t>chung về chăm sóc dinh dưỡng mà chưa đi sâu vào các bệnh lý có liên quan đến</w:t>
      </w:r>
      <w:r w:rsidR="00756DE3">
        <w:t xml:space="preserve"> </w:t>
      </w:r>
      <w:r w:rsidRPr="00751236">
        <w:t>định dưỡng,</w:t>
      </w:r>
    </w:p>
    <w:p w14:paraId="78CB91AA" w14:textId="69A2F563" w:rsidR="00751236" w:rsidRPr="00751236" w:rsidRDefault="00751236" w:rsidP="00C23165">
      <w:r w:rsidRPr="00751236">
        <w:t>Chủ để nghiền cứu được tiễn bảnh trong một bệnh viện vá là đề tải mới, ít</w:t>
      </w:r>
      <w:r w:rsidR="00756DE3">
        <w:t xml:space="preserve"> </w:t>
      </w:r>
      <w:r w:rsidRPr="00751236">
        <w:t>được thục hiện, đo không có nhiều nghiền cứu tương tự nên trong quá trình tiến</w:t>
      </w:r>
      <w:r w:rsidR="00756DE3">
        <w:t xml:space="preserve"> </w:t>
      </w:r>
      <w:r w:rsidRPr="00751236">
        <w:t>hành nghiên cứu còn gặp nhiều khỏ khăn trong việc triển khai tìm tải liệu tham</w:t>
      </w:r>
      <w:r w:rsidR="00756DE3">
        <w:t xml:space="preserve"> </w:t>
      </w:r>
      <w:r w:rsidRPr="00751236">
        <w:t>khảo để viết tổng quan tải lệu, so sánh bản luận và trích đẫn thông tin còn chưa</w:t>
      </w:r>
      <w:r w:rsidR="00756DE3">
        <w:t xml:space="preserve"> </w:t>
      </w:r>
      <w:r w:rsidRPr="00751236">
        <w:t>được phong phú.</w:t>
      </w:r>
    </w:p>
    <w:p w14:paraId="1D8B838B" w14:textId="77777777" w:rsidR="00756DE3" w:rsidRDefault="00756DE3" w:rsidP="00C23165"/>
    <w:p w14:paraId="5F3DCD0B" w14:textId="77777777" w:rsidR="00756DE3" w:rsidRDefault="00756DE3" w:rsidP="00C23165">
      <w:r>
        <w:br w:type="page"/>
      </w:r>
    </w:p>
    <w:p w14:paraId="7A4CDF57" w14:textId="7485CEF5" w:rsidR="00751236" w:rsidRPr="00751236" w:rsidRDefault="00751236" w:rsidP="00C23165">
      <w:pPr>
        <w:pStyle w:val="Heading1"/>
      </w:pPr>
      <w:r w:rsidRPr="00751236">
        <w:t>KHUYÊN NGHỊ</w:t>
      </w:r>
    </w:p>
    <w:p w14:paraId="72210A68" w14:textId="77777777" w:rsidR="00751236" w:rsidRPr="00751236" w:rsidRDefault="00751236" w:rsidP="00C23165"/>
    <w:p w14:paraId="2051BADA" w14:textId="53D5A740" w:rsidR="00751236" w:rsidRPr="00751236" w:rsidRDefault="00751236" w:rsidP="00C23165">
      <w:r w:rsidRPr="00751236">
        <w:t>Từ kết quả nghiên cứu, chúng tôi có một số khuyến nghị nhằm góp phân nâng</w:t>
      </w:r>
      <w:r w:rsidR="00EB6355">
        <w:t xml:space="preserve"> c</w:t>
      </w:r>
      <w:r w:rsidRPr="00751236">
        <w:t>ao chất lượng điều trị và chăm sóc NB lao tại khoa Lao hô háo Bệnh viện Phối</w:t>
      </w:r>
      <w:r w:rsidR="00EB6355">
        <w:t xml:space="preserve"> </w:t>
      </w:r>
      <w:r w:rsidRPr="00751236">
        <w:t>Trùng ương.</w:t>
      </w:r>
    </w:p>
    <w:p w14:paraId="1F877110" w14:textId="4AF26391" w:rsidR="00751236" w:rsidRPr="00751236" w:rsidRDefault="00751236" w:rsidP="00C23165">
      <w:r w:rsidRPr="00751236">
        <w:t>1. Cần sảng lọc, đánh giá ngay tại thời điểm NB nhập viện, đánh giá định</w:t>
      </w:r>
      <w:r w:rsidR="00EB6355">
        <w:t xml:space="preserve"> </w:t>
      </w:r>
      <w:r w:rsidRPr="00751236">
        <w:t>cđưỡng(nhân trắc học, sinh hóa, lâm sảng và chế độ ăn) đặc biệt nên ưu tiền sử dụng công.</w:t>
      </w:r>
      <w:r w:rsidR="00EB6355">
        <w:t xml:space="preserve"> </w:t>
      </w:r>
      <w:r w:rsidRPr="00751236">
        <w:t>cụ SGA đánh gi nhg trang dinh dưỡng.</w:t>
      </w:r>
    </w:p>
    <w:p w14:paraId="30D95BB8" w14:textId="73BB39D4" w:rsidR="00751236" w:rsidRPr="00751236" w:rsidRDefault="00751236" w:rsidP="00C23165">
      <w:r w:rsidRPr="00751236">
        <w:t>2: Tăng cường công tác tư vẫn dinh đưỡng cho người bệnh lao đặc biệt những</w:t>
      </w:r>
      <w:r w:rsidR="00EB6355">
        <w:t xml:space="preserve"> </w:t>
      </w:r>
      <w:r w:rsidRPr="00751236">
        <w:t>người bệnh mắc bệnh lao phối có hoàn cảnh kinh tế khó khăn, và bệnh lao kèm kêm</w:t>
      </w:r>
      <w:r w:rsidR="00EB6355">
        <w:t xml:space="preserve"> </w:t>
      </w:r>
      <w:r w:rsidRPr="00751236">
        <w:t>theo như đái tháo đường, HIV... và NB lao điều trị thất bại, lao kháng thuốc... đồng thời</w:t>
      </w:r>
      <w:r w:rsidR="00EB6355">
        <w:t xml:space="preserve"> </w:t>
      </w:r>
      <w:r w:rsidRPr="00751236">
        <w:t>cẩn có chế độ dinh dưỡng tốt để bù đắp cho quá trình chẳng đỡ bệnh tật trong thời gian</w:t>
      </w:r>
      <w:r w:rsidR="00EB6355">
        <w:t xml:space="preserve"> </w:t>
      </w:r>
      <w:r w:rsidRPr="00751236">
        <w:t>(Siêu tr lê đài cũng như sau qui vinh đi tỉ.</w:t>
      </w:r>
    </w:p>
    <w:p w14:paraId="4A482CC8" w14:textId="2ABA8276" w:rsidR="00042888" w:rsidRDefault="00751236" w:rsidP="00C23165">
      <w:r w:rsidRPr="00751236">
        <w:t>3. Căn có các nghiên cũo bỗ sung là cần thiết để đánh giá ác động của việc bổ</w:t>
      </w:r>
      <w:r w:rsidR="00EB6355">
        <w:t xml:space="preserve"> </w:t>
      </w:r>
      <w:r w:rsidRPr="00751236">
        <w:t>sung đình dưỡng và kết hợp các chất dinh dưỡng cụ thẻ, đến kết quả bệnh lao ở</w:t>
      </w:r>
      <w:r w:rsidR="00EB6355">
        <w:t xml:space="preserve"> </w:t>
      </w:r>
      <w:r w:rsidRPr="00751236">
        <w:t>những NB bị suy dinh dưỡng tự thời điểm chẳn đoán lao. Quan trọng hơn nữa lá</w:t>
      </w:r>
      <w:r w:rsidR="00EB6355">
        <w:t xml:space="preserve"> </w:t>
      </w:r>
      <w:r w:rsidRPr="00751236">
        <w:t>phải hiểu rõ hơn về vai trở của sự đầy đủ dình dưỡng trong việc ngăn ngùa bệnh lao</w:t>
      </w:r>
      <w:r w:rsidR="00EB6355">
        <w:t xml:space="preserve"> </w:t>
      </w:r>
      <w:r w:rsidRPr="00751236">
        <w:t>ở</w:t>
      </w:r>
      <w:r w:rsidR="00D94507">
        <w:t xml:space="preserve"> </w:t>
      </w:r>
      <w:r w:rsidRPr="00751236">
        <w:t>những nhóm có nguy cơ cao bị nhiễm lao</w:t>
      </w:r>
      <w:r w:rsidR="00621D3A">
        <w:t>.</w:t>
      </w:r>
    </w:p>
    <w:p w14:paraId="5271327D" w14:textId="77777777" w:rsidR="00042888" w:rsidRDefault="00042888" w:rsidP="00C23165">
      <w:r>
        <w:br w:type="page"/>
      </w:r>
    </w:p>
    <w:p w14:paraId="7E0CA3E1" w14:textId="0EC9D409" w:rsidR="00751236" w:rsidRDefault="00042888" w:rsidP="00C23165">
      <w:pPr>
        <w:pStyle w:val="Heading1"/>
      </w:pPr>
      <w:r>
        <w:t>TÀI LIỆU THAM KHẢO</w:t>
      </w:r>
    </w:p>
    <w:p w14:paraId="09437B40" w14:textId="77777777" w:rsidR="00021ACD" w:rsidRDefault="00021ACD" w:rsidP="00C23165"/>
    <w:p w14:paraId="1E756155" w14:textId="77777777" w:rsidR="00021ACD" w:rsidRDefault="00021ACD" w:rsidP="00C23165"/>
    <w:p w14:paraId="6332CF23" w14:textId="77777777" w:rsidR="00E01B8D" w:rsidRPr="00E01B8D" w:rsidRDefault="00021ACD" w:rsidP="00E01B8D">
      <w:pPr>
        <w:pStyle w:val="EndNoteBibliography"/>
        <w:spacing w:after="0"/>
        <w:ind w:left="720" w:hanging="720"/>
        <w:rPr>
          <w:noProof/>
        </w:rPr>
      </w:pPr>
      <w:r>
        <w:fldChar w:fldCharType="begin"/>
      </w:r>
      <w:r>
        <w:instrText xml:space="preserve"> ADDIN EN.REFLIST </w:instrText>
      </w:r>
      <w:r>
        <w:fldChar w:fldCharType="separate"/>
      </w:r>
      <w:r w:rsidR="00E01B8D" w:rsidRPr="00E01B8D">
        <w:rPr>
          <w:noProof/>
        </w:rPr>
        <w:t>1.</w:t>
      </w:r>
      <w:r w:rsidR="00E01B8D" w:rsidRPr="00E01B8D">
        <w:rPr>
          <w:noProof/>
        </w:rPr>
        <w:tab/>
        <w:t>Tế, Bộ Y (2020), Hướng dẫn chẩn đoán, điều trị và dự phòng bệnh lao, chủ biên.</w:t>
      </w:r>
    </w:p>
    <w:p w14:paraId="790D4075" w14:textId="77777777" w:rsidR="00E01B8D" w:rsidRPr="00E01B8D" w:rsidRDefault="00E01B8D" w:rsidP="00E01B8D">
      <w:pPr>
        <w:pStyle w:val="EndNoteBibliography"/>
        <w:spacing w:after="0"/>
        <w:ind w:left="720" w:hanging="720"/>
        <w:rPr>
          <w:noProof/>
        </w:rPr>
      </w:pPr>
      <w:r w:rsidRPr="00E01B8D">
        <w:rPr>
          <w:noProof/>
        </w:rPr>
        <w:t>2.</w:t>
      </w:r>
      <w:r w:rsidRPr="00E01B8D">
        <w:rPr>
          <w:noProof/>
        </w:rPr>
        <w:tab/>
        <w:t xml:space="preserve">Organization, World Health (2020), </w:t>
      </w:r>
      <w:r w:rsidRPr="00E01B8D">
        <w:rPr>
          <w:i/>
          <w:noProof/>
        </w:rPr>
        <w:t>Global tuberculosis report 2020</w:t>
      </w:r>
      <w:r w:rsidRPr="00E01B8D">
        <w:rPr>
          <w:noProof/>
        </w:rPr>
        <w:t>.</w:t>
      </w:r>
    </w:p>
    <w:p w14:paraId="4666CB65" w14:textId="77777777" w:rsidR="00E01B8D" w:rsidRPr="00E01B8D" w:rsidRDefault="00E01B8D" w:rsidP="00E01B8D">
      <w:pPr>
        <w:pStyle w:val="EndNoteBibliography"/>
        <w:spacing w:after="0"/>
        <w:ind w:left="720" w:hanging="720"/>
        <w:rPr>
          <w:noProof/>
        </w:rPr>
      </w:pPr>
      <w:r w:rsidRPr="00E01B8D">
        <w:rPr>
          <w:noProof/>
        </w:rPr>
        <w:t>3.</w:t>
      </w:r>
      <w:r w:rsidRPr="00E01B8D">
        <w:rPr>
          <w:noProof/>
        </w:rPr>
        <w:tab/>
        <w:t>Feleke, B. E., Feleke, T. E. và Biadglegne, F. (2019), "Nutritional status of tuberculosis patients, a comparative cross-sectional study</w:t>
      </w:r>
      <w:r w:rsidRPr="00E01B8D">
        <w:rPr>
          <w:i/>
          <w:noProof/>
        </w:rPr>
        <w:t>"</w:t>
      </w:r>
      <w:r w:rsidRPr="00E01B8D">
        <w:rPr>
          <w:noProof/>
        </w:rPr>
        <w:t xml:space="preserve">, </w:t>
      </w:r>
      <w:r w:rsidRPr="00E01B8D">
        <w:rPr>
          <w:i/>
          <w:noProof/>
        </w:rPr>
        <w:t>BMC Pulm Med</w:t>
      </w:r>
      <w:r w:rsidRPr="00E01B8D">
        <w:rPr>
          <w:noProof/>
        </w:rPr>
        <w:t>. 19(1), tr. 182.</w:t>
      </w:r>
    </w:p>
    <w:p w14:paraId="399335BD" w14:textId="77777777" w:rsidR="00E01B8D" w:rsidRPr="00E01B8D" w:rsidRDefault="00E01B8D" w:rsidP="00E01B8D">
      <w:pPr>
        <w:pStyle w:val="EndNoteBibliography"/>
        <w:spacing w:after="0"/>
        <w:ind w:left="720" w:hanging="720"/>
        <w:rPr>
          <w:noProof/>
        </w:rPr>
      </w:pPr>
      <w:r w:rsidRPr="00E01B8D">
        <w:rPr>
          <w:noProof/>
        </w:rPr>
        <w:t>4.</w:t>
      </w:r>
      <w:r w:rsidRPr="00E01B8D">
        <w:rPr>
          <w:noProof/>
        </w:rPr>
        <w:tab/>
        <w:t>Organization, World Health (2013), "Nutritional care and support for patients with tuberculosis".</w:t>
      </w:r>
    </w:p>
    <w:p w14:paraId="2B13146D" w14:textId="77777777" w:rsidR="00E01B8D" w:rsidRPr="00E01B8D" w:rsidRDefault="00E01B8D" w:rsidP="00E01B8D">
      <w:pPr>
        <w:pStyle w:val="EndNoteBibliography"/>
        <w:spacing w:after="0"/>
        <w:ind w:left="720" w:hanging="720"/>
        <w:rPr>
          <w:noProof/>
        </w:rPr>
      </w:pPr>
      <w:r w:rsidRPr="00E01B8D">
        <w:rPr>
          <w:noProof/>
        </w:rPr>
        <w:t>5.</w:t>
      </w:r>
      <w:r w:rsidRPr="00E01B8D">
        <w:rPr>
          <w:noProof/>
        </w:rPr>
        <w:tab/>
        <w:t>Gupta, K. B. và các cộng sự. (2009), "Tuberculosis and nutrition</w:t>
      </w:r>
      <w:r w:rsidRPr="00E01B8D">
        <w:rPr>
          <w:i/>
          <w:noProof/>
        </w:rPr>
        <w:t>"</w:t>
      </w:r>
      <w:r w:rsidRPr="00E01B8D">
        <w:rPr>
          <w:noProof/>
        </w:rPr>
        <w:t xml:space="preserve">, </w:t>
      </w:r>
      <w:r w:rsidRPr="00E01B8D">
        <w:rPr>
          <w:i/>
          <w:noProof/>
        </w:rPr>
        <w:t>Lung India</w:t>
      </w:r>
      <w:r w:rsidRPr="00E01B8D">
        <w:rPr>
          <w:noProof/>
        </w:rPr>
        <w:t>. 26(1), tr. 9-16.</w:t>
      </w:r>
    </w:p>
    <w:p w14:paraId="196B4FA9" w14:textId="77777777" w:rsidR="00E01B8D" w:rsidRPr="00E01B8D" w:rsidRDefault="00E01B8D" w:rsidP="00E01B8D">
      <w:pPr>
        <w:pStyle w:val="EndNoteBibliography"/>
        <w:spacing w:after="0"/>
        <w:ind w:left="720" w:hanging="720"/>
        <w:rPr>
          <w:noProof/>
        </w:rPr>
      </w:pPr>
      <w:r w:rsidRPr="00E01B8D">
        <w:rPr>
          <w:noProof/>
        </w:rPr>
        <w:t>6.</w:t>
      </w:r>
      <w:r w:rsidRPr="00E01B8D">
        <w:rPr>
          <w:noProof/>
        </w:rPr>
        <w:tab/>
        <w:t>Ren, Zhewen và các cộng sự. (2019), "Nutritional intakes and associated factors among tuberculosis patients: a cross-sectional study in China</w:t>
      </w:r>
      <w:r w:rsidRPr="00E01B8D">
        <w:rPr>
          <w:i/>
          <w:noProof/>
        </w:rPr>
        <w:t>"</w:t>
      </w:r>
      <w:r w:rsidRPr="00E01B8D">
        <w:rPr>
          <w:noProof/>
        </w:rPr>
        <w:t xml:space="preserve">, </w:t>
      </w:r>
      <w:r w:rsidRPr="00E01B8D">
        <w:rPr>
          <w:i/>
          <w:noProof/>
        </w:rPr>
        <w:t>BMC Infectious Diseases</w:t>
      </w:r>
      <w:r w:rsidRPr="00E01B8D">
        <w:rPr>
          <w:noProof/>
        </w:rPr>
        <w:t>. 19(1).</w:t>
      </w:r>
    </w:p>
    <w:p w14:paraId="5DAA6F09" w14:textId="77777777" w:rsidR="00E01B8D" w:rsidRPr="00E01B8D" w:rsidRDefault="00E01B8D" w:rsidP="00E01B8D">
      <w:pPr>
        <w:pStyle w:val="EndNoteBibliography"/>
        <w:spacing w:after="0"/>
        <w:ind w:left="720" w:hanging="720"/>
        <w:rPr>
          <w:noProof/>
        </w:rPr>
      </w:pPr>
      <w:r w:rsidRPr="00E01B8D">
        <w:rPr>
          <w:noProof/>
        </w:rPr>
        <w:t>7.</w:t>
      </w:r>
      <w:r w:rsidRPr="00E01B8D">
        <w:rPr>
          <w:noProof/>
        </w:rPr>
        <w:tab/>
        <w:t>Thuỷ, Lê và các cộng sự. (2019), "Đặc điểm Lao phổi ở người bệnh điều trị tại khoa Lao hô hấp, Bệnh viện Phổi Trung ương năm 2018</w:t>
      </w:r>
      <w:r w:rsidRPr="00E01B8D">
        <w:rPr>
          <w:i/>
          <w:noProof/>
        </w:rPr>
        <w:t>"</w:t>
      </w:r>
      <w:r w:rsidRPr="00E01B8D">
        <w:rPr>
          <w:noProof/>
        </w:rPr>
        <w:t>.</w:t>
      </w:r>
    </w:p>
    <w:p w14:paraId="68EC6332" w14:textId="77777777" w:rsidR="00E01B8D" w:rsidRPr="00E01B8D" w:rsidRDefault="00E01B8D" w:rsidP="00E01B8D">
      <w:pPr>
        <w:pStyle w:val="EndNoteBibliography"/>
        <w:spacing w:after="0"/>
        <w:ind w:left="720" w:hanging="720"/>
        <w:rPr>
          <w:noProof/>
        </w:rPr>
      </w:pPr>
      <w:r w:rsidRPr="00E01B8D">
        <w:rPr>
          <w:noProof/>
        </w:rPr>
        <w:t>8.</w:t>
      </w:r>
      <w:r w:rsidRPr="00E01B8D">
        <w:rPr>
          <w:noProof/>
        </w:rPr>
        <w:tab/>
        <w:t>Thuỷ, Lê và các cộng sự. (2019), "Tình trạng dinh dưỡng theo phương pháp SGA &amp; một số yếu tố liên quan của bệnh Lao phổi ở người bệnh điều trị tại khoa Lao hô hấp, Bệnh viện Phổi Trung ương năm 2018</w:t>
      </w:r>
      <w:r w:rsidRPr="00E01B8D">
        <w:rPr>
          <w:i/>
          <w:noProof/>
        </w:rPr>
        <w:t>"</w:t>
      </w:r>
      <w:r w:rsidRPr="00E01B8D">
        <w:rPr>
          <w:noProof/>
        </w:rPr>
        <w:t>.</w:t>
      </w:r>
    </w:p>
    <w:p w14:paraId="3D0EAA0F" w14:textId="77777777" w:rsidR="00E01B8D" w:rsidRPr="00E01B8D" w:rsidRDefault="00E01B8D" w:rsidP="00E01B8D">
      <w:pPr>
        <w:pStyle w:val="EndNoteBibliography"/>
        <w:spacing w:after="0"/>
        <w:ind w:left="720" w:hanging="720"/>
        <w:rPr>
          <w:noProof/>
        </w:rPr>
      </w:pPr>
      <w:r w:rsidRPr="00E01B8D">
        <w:rPr>
          <w:noProof/>
        </w:rPr>
        <w:t>9.</w:t>
      </w:r>
      <w:r w:rsidRPr="00E01B8D">
        <w:rPr>
          <w:noProof/>
        </w:rPr>
        <w:tab/>
        <w:t>Gurung, L. M. và các cộng sự. (2018), "Dietary Practice and Nutritional Status of Tuberculosis Patients in Pokhara: A Cross Sectional Study</w:t>
      </w:r>
      <w:r w:rsidRPr="00E01B8D">
        <w:rPr>
          <w:i/>
          <w:noProof/>
        </w:rPr>
        <w:t>"</w:t>
      </w:r>
      <w:r w:rsidRPr="00E01B8D">
        <w:rPr>
          <w:noProof/>
        </w:rPr>
        <w:t xml:space="preserve">, </w:t>
      </w:r>
      <w:r w:rsidRPr="00E01B8D">
        <w:rPr>
          <w:i/>
          <w:noProof/>
        </w:rPr>
        <w:t>Front Nutr</w:t>
      </w:r>
      <w:r w:rsidRPr="00E01B8D">
        <w:rPr>
          <w:noProof/>
        </w:rPr>
        <w:t>. 5, tr. 63.</w:t>
      </w:r>
    </w:p>
    <w:p w14:paraId="44FC7253" w14:textId="77777777" w:rsidR="00E01B8D" w:rsidRPr="00E01B8D" w:rsidRDefault="00E01B8D" w:rsidP="00E01B8D">
      <w:pPr>
        <w:pStyle w:val="EndNoteBibliography"/>
        <w:spacing w:after="0"/>
        <w:ind w:left="720" w:hanging="720"/>
        <w:rPr>
          <w:noProof/>
        </w:rPr>
      </w:pPr>
      <w:r w:rsidRPr="00E01B8D">
        <w:rPr>
          <w:noProof/>
        </w:rPr>
        <w:t>10.</w:t>
      </w:r>
      <w:r w:rsidRPr="00E01B8D">
        <w:rPr>
          <w:noProof/>
        </w:rPr>
        <w:tab/>
        <w:t>Sáng, Trần Văn (2007), "Bệnh học Lao", tr. 12-13.</w:t>
      </w:r>
    </w:p>
    <w:p w14:paraId="72B8609E" w14:textId="77777777" w:rsidR="00E01B8D" w:rsidRPr="00E01B8D" w:rsidRDefault="00E01B8D" w:rsidP="00E01B8D">
      <w:pPr>
        <w:pStyle w:val="EndNoteBibliography"/>
        <w:spacing w:after="0"/>
        <w:ind w:left="720" w:hanging="720"/>
        <w:rPr>
          <w:noProof/>
        </w:rPr>
      </w:pPr>
      <w:r w:rsidRPr="00E01B8D">
        <w:rPr>
          <w:noProof/>
        </w:rPr>
        <w:t>11.</w:t>
      </w:r>
      <w:r w:rsidRPr="00E01B8D">
        <w:rPr>
          <w:noProof/>
        </w:rPr>
        <w:tab/>
        <w:t>Das, Somnath và các cộng sự. (2018), "A study of nutritional assessment of newly diagnosed tuberculosis patients in a tertiary care hospital of Tripura, India</w:t>
      </w:r>
      <w:r w:rsidRPr="00E01B8D">
        <w:rPr>
          <w:i/>
          <w:noProof/>
        </w:rPr>
        <w:t>"</w:t>
      </w:r>
      <w:r w:rsidRPr="00E01B8D">
        <w:rPr>
          <w:noProof/>
        </w:rPr>
        <w:t xml:space="preserve">, </w:t>
      </w:r>
      <w:r w:rsidRPr="00E01B8D">
        <w:rPr>
          <w:i/>
          <w:noProof/>
        </w:rPr>
        <w:t>International Journal of Research in Medical Sciences</w:t>
      </w:r>
      <w:r w:rsidRPr="00E01B8D">
        <w:rPr>
          <w:noProof/>
        </w:rPr>
        <w:t>. 6, tr. 1382.</w:t>
      </w:r>
    </w:p>
    <w:p w14:paraId="305D704D" w14:textId="77777777" w:rsidR="00E01B8D" w:rsidRPr="00E01B8D" w:rsidRDefault="00E01B8D" w:rsidP="00E01B8D">
      <w:pPr>
        <w:pStyle w:val="EndNoteBibliography"/>
        <w:spacing w:after="0"/>
        <w:ind w:left="720" w:hanging="720"/>
        <w:rPr>
          <w:noProof/>
        </w:rPr>
      </w:pPr>
      <w:r w:rsidRPr="00E01B8D">
        <w:rPr>
          <w:noProof/>
        </w:rPr>
        <w:t>12.</w:t>
      </w:r>
      <w:r w:rsidRPr="00E01B8D">
        <w:rPr>
          <w:noProof/>
        </w:rPr>
        <w:tab/>
        <w:t>Rüfenacht, Ursula và các cộng sự. (2009), "Nutrition counseling improves quality of life and nutrient intake in hospitalized undernourished patients</w:t>
      </w:r>
      <w:r w:rsidRPr="00E01B8D">
        <w:rPr>
          <w:i/>
          <w:noProof/>
        </w:rPr>
        <w:t>"</w:t>
      </w:r>
      <w:r w:rsidRPr="00E01B8D">
        <w:rPr>
          <w:noProof/>
        </w:rPr>
        <w:t xml:space="preserve">, </w:t>
      </w:r>
      <w:r w:rsidRPr="00E01B8D">
        <w:rPr>
          <w:i/>
          <w:noProof/>
        </w:rPr>
        <w:t>Nutrition (Burbank, Los Angeles County, Calif.)</w:t>
      </w:r>
      <w:r w:rsidRPr="00E01B8D">
        <w:rPr>
          <w:noProof/>
        </w:rPr>
        <w:t>. 26, tr. 53-60.</w:t>
      </w:r>
    </w:p>
    <w:p w14:paraId="4DBA67B7" w14:textId="77777777" w:rsidR="00E01B8D" w:rsidRPr="00E01B8D" w:rsidRDefault="00E01B8D" w:rsidP="00E01B8D">
      <w:pPr>
        <w:pStyle w:val="EndNoteBibliography"/>
        <w:ind w:left="720" w:hanging="720"/>
        <w:rPr>
          <w:noProof/>
        </w:rPr>
      </w:pPr>
      <w:r w:rsidRPr="00E01B8D">
        <w:rPr>
          <w:noProof/>
        </w:rPr>
        <w:t>13.</w:t>
      </w:r>
      <w:r w:rsidRPr="00E01B8D">
        <w:rPr>
          <w:noProof/>
        </w:rPr>
        <w:tab/>
        <w:t xml:space="preserve">gia, Chương trình Chống lao Quốc (2020), </w:t>
      </w:r>
      <w:r w:rsidRPr="00E01B8D">
        <w:rPr>
          <w:i/>
          <w:noProof/>
        </w:rPr>
        <w:t>Báo cáo tổng kết hoạt động chương trình chống lao năm 2020</w:t>
      </w:r>
      <w:r w:rsidRPr="00E01B8D">
        <w:rPr>
          <w:noProof/>
        </w:rPr>
        <w:t>.</w:t>
      </w:r>
    </w:p>
    <w:p w14:paraId="6FD80654" w14:textId="15E6AE53" w:rsidR="007D3B20" w:rsidRDefault="00021ACD" w:rsidP="00C23165">
      <w:r>
        <w:fldChar w:fldCharType="end"/>
      </w:r>
    </w:p>
    <w:sectPr w:rsidR="007D3B20">
      <w:headerReference w:type="default" r:id="rId10"/>
      <w:pgSz w:w="12240" w:h="15840"/>
      <w:pgMar w:top="1985" w:right="1134" w:bottom="1701"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AB2E26" w14:textId="77777777" w:rsidR="005B259B" w:rsidRDefault="005B259B" w:rsidP="00C23165">
      <w:r>
        <w:separator/>
      </w:r>
    </w:p>
  </w:endnote>
  <w:endnote w:type="continuationSeparator" w:id="0">
    <w:p w14:paraId="29032488" w14:textId="77777777" w:rsidR="005B259B" w:rsidRDefault="005B259B"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E38A7" w14:textId="77777777" w:rsidR="005B259B" w:rsidRDefault="005B259B" w:rsidP="00C23165">
      <w:r>
        <w:separator/>
      </w:r>
    </w:p>
  </w:footnote>
  <w:footnote w:type="continuationSeparator" w:id="0">
    <w:p w14:paraId="0B009489" w14:textId="77777777" w:rsidR="005B259B" w:rsidRDefault="005B259B"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1"/>
  </w:num>
  <w:num w:numId="2" w16cid:durableId="474956585">
    <w:abstractNumId w:val="0"/>
  </w:num>
  <w:num w:numId="3" w16cid:durableId="1909995907">
    <w:abstractNumId w:val="3"/>
  </w:num>
  <w:num w:numId="4" w16cid:durableId="13259330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PMU-Numbered-TV&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apatfz3pftasew0vov5t0nv9xptpax9vf2&quot;&gt;EndNote-Library&lt;record-ids&gt;&lt;item&gt;8&lt;/item&gt;&lt;item&gt;9&lt;/item&gt;&lt;item&gt;10&lt;/item&gt;&lt;item&gt;11&lt;/item&gt;&lt;item&gt;12&lt;/item&gt;&lt;item&gt;14&lt;/item&gt;&lt;item&gt;15&lt;/item&gt;&lt;item&gt;16&lt;/item&gt;&lt;item&gt;17&lt;/item&gt;&lt;item&gt;18&lt;/item&gt;&lt;item&gt;19&lt;/item&gt;&lt;item&gt;20&lt;/item&gt;&lt;item&gt;21&lt;/item&gt;&lt;/record-ids&gt;&lt;/item&gt;&lt;/Libraries&gt;"/>
  </w:docVars>
  <w:rsids>
    <w:rsidRoot w:val="00101135"/>
    <w:rsid w:val="000053F8"/>
    <w:rsid w:val="00005D12"/>
    <w:rsid w:val="00007024"/>
    <w:rsid w:val="0001143E"/>
    <w:rsid w:val="00021ACD"/>
    <w:rsid w:val="0002683F"/>
    <w:rsid w:val="00034376"/>
    <w:rsid w:val="00034E73"/>
    <w:rsid w:val="00040454"/>
    <w:rsid w:val="00041823"/>
    <w:rsid w:val="00042888"/>
    <w:rsid w:val="00050484"/>
    <w:rsid w:val="000507D2"/>
    <w:rsid w:val="00065CB5"/>
    <w:rsid w:val="00071306"/>
    <w:rsid w:val="000743AB"/>
    <w:rsid w:val="000756E0"/>
    <w:rsid w:val="00087AB4"/>
    <w:rsid w:val="000A104B"/>
    <w:rsid w:val="000B282E"/>
    <w:rsid w:val="000C39AB"/>
    <w:rsid w:val="000D1722"/>
    <w:rsid w:val="000D23B6"/>
    <w:rsid w:val="000D631B"/>
    <w:rsid w:val="000D6327"/>
    <w:rsid w:val="000D736B"/>
    <w:rsid w:val="000E01C5"/>
    <w:rsid w:val="000E45EB"/>
    <w:rsid w:val="000F39E8"/>
    <w:rsid w:val="000F43A3"/>
    <w:rsid w:val="0010054A"/>
    <w:rsid w:val="00101135"/>
    <w:rsid w:val="00103231"/>
    <w:rsid w:val="0010362A"/>
    <w:rsid w:val="001037FB"/>
    <w:rsid w:val="00104C96"/>
    <w:rsid w:val="00105D23"/>
    <w:rsid w:val="00110A70"/>
    <w:rsid w:val="00114017"/>
    <w:rsid w:val="00116479"/>
    <w:rsid w:val="00116EB6"/>
    <w:rsid w:val="00117A02"/>
    <w:rsid w:val="00121CF6"/>
    <w:rsid w:val="00122A11"/>
    <w:rsid w:val="00125342"/>
    <w:rsid w:val="00127543"/>
    <w:rsid w:val="00133366"/>
    <w:rsid w:val="001469A4"/>
    <w:rsid w:val="00162078"/>
    <w:rsid w:val="0016699F"/>
    <w:rsid w:val="00167948"/>
    <w:rsid w:val="00171095"/>
    <w:rsid w:val="001762A9"/>
    <w:rsid w:val="001827AC"/>
    <w:rsid w:val="00182ADB"/>
    <w:rsid w:val="001831D7"/>
    <w:rsid w:val="00186348"/>
    <w:rsid w:val="001A2DC1"/>
    <w:rsid w:val="001A2F26"/>
    <w:rsid w:val="001B303A"/>
    <w:rsid w:val="001B7F98"/>
    <w:rsid w:val="001D4D15"/>
    <w:rsid w:val="001D5841"/>
    <w:rsid w:val="001D6255"/>
    <w:rsid w:val="001F2F92"/>
    <w:rsid w:val="001F4914"/>
    <w:rsid w:val="00204E58"/>
    <w:rsid w:val="00205E2A"/>
    <w:rsid w:val="00206C64"/>
    <w:rsid w:val="00217CD1"/>
    <w:rsid w:val="0022069B"/>
    <w:rsid w:val="00225BB5"/>
    <w:rsid w:val="00233AEA"/>
    <w:rsid w:val="002350E3"/>
    <w:rsid w:val="002401D7"/>
    <w:rsid w:val="00245A13"/>
    <w:rsid w:val="00253BF0"/>
    <w:rsid w:val="00256BC7"/>
    <w:rsid w:val="00257379"/>
    <w:rsid w:val="00267890"/>
    <w:rsid w:val="00267ED3"/>
    <w:rsid w:val="00270A1F"/>
    <w:rsid w:val="002731DD"/>
    <w:rsid w:val="002765A1"/>
    <w:rsid w:val="002820CA"/>
    <w:rsid w:val="00293AAF"/>
    <w:rsid w:val="002A1B48"/>
    <w:rsid w:val="002A22BB"/>
    <w:rsid w:val="002A4DCD"/>
    <w:rsid w:val="002B14E8"/>
    <w:rsid w:val="002B3524"/>
    <w:rsid w:val="002C4BBA"/>
    <w:rsid w:val="002C7837"/>
    <w:rsid w:val="002D4E11"/>
    <w:rsid w:val="002D659C"/>
    <w:rsid w:val="002E4FC4"/>
    <w:rsid w:val="002F266C"/>
    <w:rsid w:val="00300506"/>
    <w:rsid w:val="00304836"/>
    <w:rsid w:val="003060E8"/>
    <w:rsid w:val="0031195F"/>
    <w:rsid w:val="00313618"/>
    <w:rsid w:val="00314518"/>
    <w:rsid w:val="0031457C"/>
    <w:rsid w:val="00322D8A"/>
    <w:rsid w:val="00332515"/>
    <w:rsid w:val="00334899"/>
    <w:rsid w:val="00337C8E"/>
    <w:rsid w:val="0034734D"/>
    <w:rsid w:val="00365B9D"/>
    <w:rsid w:val="003707BB"/>
    <w:rsid w:val="00373313"/>
    <w:rsid w:val="003734BC"/>
    <w:rsid w:val="00376CAB"/>
    <w:rsid w:val="00384C36"/>
    <w:rsid w:val="00393F96"/>
    <w:rsid w:val="003A17B4"/>
    <w:rsid w:val="003A18E3"/>
    <w:rsid w:val="003A2093"/>
    <w:rsid w:val="003B2B87"/>
    <w:rsid w:val="003C632F"/>
    <w:rsid w:val="003D688C"/>
    <w:rsid w:val="003E0B4E"/>
    <w:rsid w:val="003E1039"/>
    <w:rsid w:val="003F14F4"/>
    <w:rsid w:val="003F4590"/>
    <w:rsid w:val="00402E4C"/>
    <w:rsid w:val="00402E5E"/>
    <w:rsid w:val="00432B92"/>
    <w:rsid w:val="004346BA"/>
    <w:rsid w:val="00435514"/>
    <w:rsid w:val="004431EC"/>
    <w:rsid w:val="00454B35"/>
    <w:rsid w:val="0045687B"/>
    <w:rsid w:val="00460D69"/>
    <w:rsid w:val="00462864"/>
    <w:rsid w:val="00464AA1"/>
    <w:rsid w:val="00464CD9"/>
    <w:rsid w:val="00464FDA"/>
    <w:rsid w:val="00465154"/>
    <w:rsid w:val="0046723C"/>
    <w:rsid w:val="00471481"/>
    <w:rsid w:val="00471626"/>
    <w:rsid w:val="00472575"/>
    <w:rsid w:val="004728F3"/>
    <w:rsid w:val="004944FF"/>
    <w:rsid w:val="004973A0"/>
    <w:rsid w:val="00497B0D"/>
    <w:rsid w:val="004A0127"/>
    <w:rsid w:val="004A12CC"/>
    <w:rsid w:val="004A3916"/>
    <w:rsid w:val="004A569F"/>
    <w:rsid w:val="004B0C7D"/>
    <w:rsid w:val="004B2FC9"/>
    <w:rsid w:val="004B7795"/>
    <w:rsid w:val="004C18E6"/>
    <w:rsid w:val="004C2B1E"/>
    <w:rsid w:val="004C4E65"/>
    <w:rsid w:val="004D4431"/>
    <w:rsid w:val="004E3B39"/>
    <w:rsid w:val="004F6E2C"/>
    <w:rsid w:val="004F73C5"/>
    <w:rsid w:val="0050429E"/>
    <w:rsid w:val="00505B60"/>
    <w:rsid w:val="00506C99"/>
    <w:rsid w:val="00510AA5"/>
    <w:rsid w:val="00512EED"/>
    <w:rsid w:val="005164E0"/>
    <w:rsid w:val="00521754"/>
    <w:rsid w:val="00525EFF"/>
    <w:rsid w:val="00532787"/>
    <w:rsid w:val="0053666D"/>
    <w:rsid w:val="005369A1"/>
    <w:rsid w:val="005400EB"/>
    <w:rsid w:val="00543231"/>
    <w:rsid w:val="00543C84"/>
    <w:rsid w:val="00552A44"/>
    <w:rsid w:val="005553AD"/>
    <w:rsid w:val="0055567B"/>
    <w:rsid w:val="00555C79"/>
    <w:rsid w:val="00556146"/>
    <w:rsid w:val="005562A0"/>
    <w:rsid w:val="00572EF4"/>
    <w:rsid w:val="00573EA7"/>
    <w:rsid w:val="00593E40"/>
    <w:rsid w:val="005B259B"/>
    <w:rsid w:val="005B3DA6"/>
    <w:rsid w:val="005B5258"/>
    <w:rsid w:val="005B6175"/>
    <w:rsid w:val="005B7495"/>
    <w:rsid w:val="005C2ECD"/>
    <w:rsid w:val="005D70BA"/>
    <w:rsid w:val="005E6039"/>
    <w:rsid w:val="005F0EB7"/>
    <w:rsid w:val="005F3E3D"/>
    <w:rsid w:val="005F53F2"/>
    <w:rsid w:val="005F7636"/>
    <w:rsid w:val="006153D8"/>
    <w:rsid w:val="006162C7"/>
    <w:rsid w:val="00616F87"/>
    <w:rsid w:val="006171B0"/>
    <w:rsid w:val="00617715"/>
    <w:rsid w:val="0062137C"/>
    <w:rsid w:val="00621D3A"/>
    <w:rsid w:val="00623F3C"/>
    <w:rsid w:val="00624424"/>
    <w:rsid w:val="00640CAC"/>
    <w:rsid w:val="006479D7"/>
    <w:rsid w:val="00647CD8"/>
    <w:rsid w:val="0065462A"/>
    <w:rsid w:val="0065505F"/>
    <w:rsid w:val="00656EF1"/>
    <w:rsid w:val="006630CE"/>
    <w:rsid w:val="0066715C"/>
    <w:rsid w:val="006724B7"/>
    <w:rsid w:val="0067397B"/>
    <w:rsid w:val="006754EB"/>
    <w:rsid w:val="00682A4D"/>
    <w:rsid w:val="00683551"/>
    <w:rsid w:val="00683BDA"/>
    <w:rsid w:val="00691EBB"/>
    <w:rsid w:val="00692E67"/>
    <w:rsid w:val="006B1DD4"/>
    <w:rsid w:val="006B2B78"/>
    <w:rsid w:val="006B4DF5"/>
    <w:rsid w:val="006B6D8F"/>
    <w:rsid w:val="006B6FD8"/>
    <w:rsid w:val="006C5797"/>
    <w:rsid w:val="006D030F"/>
    <w:rsid w:val="006D18AF"/>
    <w:rsid w:val="006D3811"/>
    <w:rsid w:val="006D4B7C"/>
    <w:rsid w:val="006D51AA"/>
    <w:rsid w:val="006D6567"/>
    <w:rsid w:val="006E6AFC"/>
    <w:rsid w:val="006F0014"/>
    <w:rsid w:val="006F414C"/>
    <w:rsid w:val="006F69D0"/>
    <w:rsid w:val="00704E1D"/>
    <w:rsid w:val="00705626"/>
    <w:rsid w:val="00707D8C"/>
    <w:rsid w:val="00710146"/>
    <w:rsid w:val="007109C9"/>
    <w:rsid w:val="00725A64"/>
    <w:rsid w:val="007320B3"/>
    <w:rsid w:val="00733296"/>
    <w:rsid w:val="00733CD6"/>
    <w:rsid w:val="00745C8C"/>
    <w:rsid w:val="00746BC2"/>
    <w:rsid w:val="00751236"/>
    <w:rsid w:val="00754FF2"/>
    <w:rsid w:val="00756DE3"/>
    <w:rsid w:val="00760C54"/>
    <w:rsid w:val="00760DC1"/>
    <w:rsid w:val="00762A9E"/>
    <w:rsid w:val="00762C00"/>
    <w:rsid w:val="007659E4"/>
    <w:rsid w:val="0077064D"/>
    <w:rsid w:val="007709E9"/>
    <w:rsid w:val="0078001E"/>
    <w:rsid w:val="0079425A"/>
    <w:rsid w:val="007B115B"/>
    <w:rsid w:val="007B4DF2"/>
    <w:rsid w:val="007B4EF1"/>
    <w:rsid w:val="007D32EF"/>
    <w:rsid w:val="007D3B20"/>
    <w:rsid w:val="007E1330"/>
    <w:rsid w:val="007E1AA0"/>
    <w:rsid w:val="007F4D67"/>
    <w:rsid w:val="008032F7"/>
    <w:rsid w:val="00804259"/>
    <w:rsid w:val="008075D5"/>
    <w:rsid w:val="00813069"/>
    <w:rsid w:val="00814E93"/>
    <w:rsid w:val="008229F6"/>
    <w:rsid w:val="00822B7E"/>
    <w:rsid w:val="008233A5"/>
    <w:rsid w:val="008240EA"/>
    <w:rsid w:val="00824F2E"/>
    <w:rsid w:val="0082688B"/>
    <w:rsid w:val="00826B4C"/>
    <w:rsid w:val="008321CB"/>
    <w:rsid w:val="00835CAC"/>
    <w:rsid w:val="00837592"/>
    <w:rsid w:val="00847426"/>
    <w:rsid w:val="00870D3C"/>
    <w:rsid w:val="00872326"/>
    <w:rsid w:val="00881B6F"/>
    <w:rsid w:val="00895134"/>
    <w:rsid w:val="008A0457"/>
    <w:rsid w:val="008A2CCE"/>
    <w:rsid w:val="008A5F1A"/>
    <w:rsid w:val="008A7F86"/>
    <w:rsid w:val="008B2C5D"/>
    <w:rsid w:val="008B48C3"/>
    <w:rsid w:val="008B73FC"/>
    <w:rsid w:val="008D3B99"/>
    <w:rsid w:val="008D6426"/>
    <w:rsid w:val="008E131F"/>
    <w:rsid w:val="008E6E94"/>
    <w:rsid w:val="008E780D"/>
    <w:rsid w:val="008F01D4"/>
    <w:rsid w:val="008F0992"/>
    <w:rsid w:val="008F10BE"/>
    <w:rsid w:val="008F1D98"/>
    <w:rsid w:val="008F7144"/>
    <w:rsid w:val="009026D1"/>
    <w:rsid w:val="009048C3"/>
    <w:rsid w:val="00905082"/>
    <w:rsid w:val="00906A3B"/>
    <w:rsid w:val="00915973"/>
    <w:rsid w:val="0092169C"/>
    <w:rsid w:val="009371D5"/>
    <w:rsid w:val="00937CE3"/>
    <w:rsid w:val="00941982"/>
    <w:rsid w:val="00941E67"/>
    <w:rsid w:val="00946484"/>
    <w:rsid w:val="00950DC1"/>
    <w:rsid w:val="009575C6"/>
    <w:rsid w:val="0096126B"/>
    <w:rsid w:val="00963793"/>
    <w:rsid w:val="00967775"/>
    <w:rsid w:val="00970BBD"/>
    <w:rsid w:val="00972917"/>
    <w:rsid w:val="0097689C"/>
    <w:rsid w:val="00981D5C"/>
    <w:rsid w:val="00983988"/>
    <w:rsid w:val="00985A91"/>
    <w:rsid w:val="00991BB6"/>
    <w:rsid w:val="0099225C"/>
    <w:rsid w:val="00993362"/>
    <w:rsid w:val="009A217C"/>
    <w:rsid w:val="009B4397"/>
    <w:rsid w:val="009B6B43"/>
    <w:rsid w:val="009C0187"/>
    <w:rsid w:val="009C20FF"/>
    <w:rsid w:val="009C3EEC"/>
    <w:rsid w:val="009C45B9"/>
    <w:rsid w:val="009D025B"/>
    <w:rsid w:val="009D2426"/>
    <w:rsid w:val="009D7346"/>
    <w:rsid w:val="009E43EF"/>
    <w:rsid w:val="009F08CC"/>
    <w:rsid w:val="009F19AE"/>
    <w:rsid w:val="009F4999"/>
    <w:rsid w:val="00A051F6"/>
    <w:rsid w:val="00A052E7"/>
    <w:rsid w:val="00A0638D"/>
    <w:rsid w:val="00A07001"/>
    <w:rsid w:val="00A11602"/>
    <w:rsid w:val="00A1416F"/>
    <w:rsid w:val="00A153A1"/>
    <w:rsid w:val="00A20260"/>
    <w:rsid w:val="00A20426"/>
    <w:rsid w:val="00A205BE"/>
    <w:rsid w:val="00A22163"/>
    <w:rsid w:val="00A237C7"/>
    <w:rsid w:val="00A262D9"/>
    <w:rsid w:val="00A3501F"/>
    <w:rsid w:val="00A45D21"/>
    <w:rsid w:val="00A4744E"/>
    <w:rsid w:val="00A47B84"/>
    <w:rsid w:val="00A64F83"/>
    <w:rsid w:val="00A671CD"/>
    <w:rsid w:val="00A67C9F"/>
    <w:rsid w:val="00A713C1"/>
    <w:rsid w:val="00A74BC3"/>
    <w:rsid w:val="00A85F55"/>
    <w:rsid w:val="00A909C4"/>
    <w:rsid w:val="00A91EAD"/>
    <w:rsid w:val="00A959D7"/>
    <w:rsid w:val="00AA02E2"/>
    <w:rsid w:val="00AA6919"/>
    <w:rsid w:val="00AB0989"/>
    <w:rsid w:val="00AC21FD"/>
    <w:rsid w:val="00AE3C08"/>
    <w:rsid w:val="00AE3C09"/>
    <w:rsid w:val="00AE4AA1"/>
    <w:rsid w:val="00AE58E0"/>
    <w:rsid w:val="00AE6237"/>
    <w:rsid w:val="00AF5849"/>
    <w:rsid w:val="00AF7C61"/>
    <w:rsid w:val="00B052B9"/>
    <w:rsid w:val="00B07114"/>
    <w:rsid w:val="00B105A6"/>
    <w:rsid w:val="00B118B7"/>
    <w:rsid w:val="00B12585"/>
    <w:rsid w:val="00B1756E"/>
    <w:rsid w:val="00B21720"/>
    <w:rsid w:val="00B2198E"/>
    <w:rsid w:val="00B239F7"/>
    <w:rsid w:val="00B24129"/>
    <w:rsid w:val="00B24901"/>
    <w:rsid w:val="00B35210"/>
    <w:rsid w:val="00B41744"/>
    <w:rsid w:val="00B42597"/>
    <w:rsid w:val="00B55862"/>
    <w:rsid w:val="00B6153D"/>
    <w:rsid w:val="00B635C1"/>
    <w:rsid w:val="00B67E3C"/>
    <w:rsid w:val="00B72ECB"/>
    <w:rsid w:val="00B75088"/>
    <w:rsid w:val="00B7611A"/>
    <w:rsid w:val="00B81E3E"/>
    <w:rsid w:val="00B92DA0"/>
    <w:rsid w:val="00B9405E"/>
    <w:rsid w:val="00B94A5A"/>
    <w:rsid w:val="00B95E40"/>
    <w:rsid w:val="00BA0559"/>
    <w:rsid w:val="00BA0BF5"/>
    <w:rsid w:val="00BA3F99"/>
    <w:rsid w:val="00BB0927"/>
    <w:rsid w:val="00BB1BA0"/>
    <w:rsid w:val="00BB215B"/>
    <w:rsid w:val="00BB5647"/>
    <w:rsid w:val="00BC1252"/>
    <w:rsid w:val="00BC5480"/>
    <w:rsid w:val="00BC630A"/>
    <w:rsid w:val="00BC6A72"/>
    <w:rsid w:val="00BD696E"/>
    <w:rsid w:val="00BE2037"/>
    <w:rsid w:val="00BE4933"/>
    <w:rsid w:val="00BE5F87"/>
    <w:rsid w:val="00BE7242"/>
    <w:rsid w:val="00C01D87"/>
    <w:rsid w:val="00C057DD"/>
    <w:rsid w:val="00C06AD9"/>
    <w:rsid w:val="00C07736"/>
    <w:rsid w:val="00C11236"/>
    <w:rsid w:val="00C13693"/>
    <w:rsid w:val="00C16E06"/>
    <w:rsid w:val="00C21857"/>
    <w:rsid w:val="00C23165"/>
    <w:rsid w:val="00C23B1C"/>
    <w:rsid w:val="00C2409D"/>
    <w:rsid w:val="00C3745F"/>
    <w:rsid w:val="00C47D71"/>
    <w:rsid w:val="00C57387"/>
    <w:rsid w:val="00C57DFE"/>
    <w:rsid w:val="00C73AF5"/>
    <w:rsid w:val="00C73DBF"/>
    <w:rsid w:val="00C80C00"/>
    <w:rsid w:val="00C874D5"/>
    <w:rsid w:val="00C9513F"/>
    <w:rsid w:val="00C9789B"/>
    <w:rsid w:val="00CB16E6"/>
    <w:rsid w:val="00CB1E37"/>
    <w:rsid w:val="00CB49EC"/>
    <w:rsid w:val="00CC5D3A"/>
    <w:rsid w:val="00CC67D1"/>
    <w:rsid w:val="00CD368A"/>
    <w:rsid w:val="00CF7382"/>
    <w:rsid w:val="00D023E8"/>
    <w:rsid w:val="00D14DBB"/>
    <w:rsid w:val="00D17D4A"/>
    <w:rsid w:val="00D27685"/>
    <w:rsid w:val="00D3729F"/>
    <w:rsid w:val="00D37BA2"/>
    <w:rsid w:val="00D403EC"/>
    <w:rsid w:val="00D406DA"/>
    <w:rsid w:val="00D47323"/>
    <w:rsid w:val="00D5093D"/>
    <w:rsid w:val="00D75E11"/>
    <w:rsid w:val="00D86F69"/>
    <w:rsid w:val="00D9023A"/>
    <w:rsid w:val="00D92D69"/>
    <w:rsid w:val="00D94507"/>
    <w:rsid w:val="00D947B5"/>
    <w:rsid w:val="00D96B62"/>
    <w:rsid w:val="00DA1EAE"/>
    <w:rsid w:val="00DA4C9B"/>
    <w:rsid w:val="00DB0857"/>
    <w:rsid w:val="00DB1C28"/>
    <w:rsid w:val="00DB2354"/>
    <w:rsid w:val="00DB2D27"/>
    <w:rsid w:val="00DB32E2"/>
    <w:rsid w:val="00DB4CAA"/>
    <w:rsid w:val="00DC07E6"/>
    <w:rsid w:val="00DE0A3C"/>
    <w:rsid w:val="00DE4AE4"/>
    <w:rsid w:val="00DE55F0"/>
    <w:rsid w:val="00DF0AFA"/>
    <w:rsid w:val="00DF48E1"/>
    <w:rsid w:val="00E00583"/>
    <w:rsid w:val="00E01B8D"/>
    <w:rsid w:val="00E0312B"/>
    <w:rsid w:val="00E04958"/>
    <w:rsid w:val="00E20361"/>
    <w:rsid w:val="00E25089"/>
    <w:rsid w:val="00E26125"/>
    <w:rsid w:val="00E3167B"/>
    <w:rsid w:val="00E33D13"/>
    <w:rsid w:val="00E45AA6"/>
    <w:rsid w:val="00E55192"/>
    <w:rsid w:val="00E63AF4"/>
    <w:rsid w:val="00E66068"/>
    <w:rsid w:val="00E73BFD"/>
    <w:rsid w:val="00E76386"/>
    <w:rsid w:val="00E7640B"/>
    <w:rsid w:val="00E80A7C"/>
    <w:rsid w:val="00E84C3E"/>
    <w:rsid w:val="00E85354"/>
    <w:rsid w:val="00E95170"/>
    <w:rsid w:val="00E95696"/>
    <w:rsid w:val="00E959ED"/>
    <w:rsid w:val="00E9761B"/>
    <w:rsid w:val="00EA49A2"/>
    <w:rsid w:val="00EA4E90"/>
    <w:rsid w:val="00EA4F26"/>
    <w:rsid w:val="00EB47F1"/>
    <w:rsid w:val="00EB6355"/>
    <w:rsid w:val="00EB6AC4"/>
    <w:rsid w:val="00EB716F"/>
    <w:rsid w:val="00EC3FB6"/>
    <w:rsid w:val="00EC6E03"/>
    <w:rsid w:val="00EC7F9D"/>
    <w:rsid w:val="00ED1263"/>
    <w:rsid w:val="00ED126E"/>
    <w:rsid w:val="00ED33BE"/>
    <w:rsid w:val="00EF093C"/>
    <w:rsid w:val="00EF0F29"/>
    <w:rsid w:val="00EF6726"/>
    <w:rsid w:val="00EF6DB2"/>
    <w:rsid w:val="00F01486"/>
    <w:rsid w:val="00F01923"/>
    <w:rsid w:val="00F05812"/>
    <w:rsid w:val="00F07D9F"/>
    <w:rsid w:val="00F159D6"/>
    <w:rsid w:val="00F15F2D"/>
    <w:rsid w:val="00F17EA2"/>
    <w:rsid w:val="00F23718"/>
    <w:rsid w:val="00F3790D"/>
    <w:rsid w:val="00F4156B"/>
    <w:rsid w:val="00F42AD1"/>
    <w:rsid w:val="00F56F6B"/>
    <w:rsid w:val="00F61114"/>
    <w:rsid w:val="00F617A1"/>
    <w:rsid w:val="00F62B12"/>
    <w:rsid w:val="00F655A3"/>
    <w:rsid w:val="00F73620"/>
    <w:rsid w:val="00F779F9"/>
    <w:rsid w:val="00F77CB9"/>
    <w:rsid w:val="00F83E28"/>
    <w:rsid w:val="00F847CE"/>
    <w:rsid w:val="00F9016D"/>
    <w:rsid w:val="00F926F4"/>
    <w:rsid w:val="00F940AB"/>
    <w:rsid w:val="00FA0B90"/>
    <w:rsid w:val="00FA0B9F"/>
    <w:rsid w:val="00FA1EF9"/>
    <w:rsid w:val="00FB53DF"/>
    <w:rsid w:val="00FB712B"/>
    <w:rsid w:val="00FC14AD"/>
    <w:rsid w:val="00FD5C5F"/>
    <w:rsid w:val="00FE0E91"/>
    <w:rsid w:val="00FE2DAB"/>
    <w:rsid w:val="00FE32E6"/>
    <w:rsid w:val="00FF5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6A12BD"/>
    <w:pPr>
      <w:spacing w:after="100"/>
      <w:ind w:left="28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color w:val="000000"/>
    </w:rPr>
  </w:style>
  <w:style w:type="paragraph" w:customStyle="1" w:styleId="EndNoteBibliography">
    <w:name w:val="EndNote Bibliography"/>
    <w:basedOn w:val="Normal"/>
    <w:link w:val="EndNoteBibliographyChar"/>
    <w:rsid w:val="005E23A2"/>
  </w:style>
  <w:style w:type="character" w:customStyle="1" w:styleId="EndNoteBibliographyChar">
    <w:name w:val="EndNote Bibliography Char"/>
    <w:basedOn w:val="DefaultParagraphFont"/>
    <w:link w:val="EndNoteBibliography"/>
    <w:rsid w:val="005E23A2"/>
    <w:rPr>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45</TotalTime>
  <Pages>66</Pages>
  <Words>13681</Words>
  <Characters>77984</Characters>
  <Application>Microsoft Office Word</Application>
  <DocSecurity>0</DocSecurity>
  <Lines>649</Lines>
  <Paragraphs>182</Paragraphs>
  <ScaleCrop>false</ScaleCrop>
  <HeadingPairs>
    <vt:vector size="4" baseType="variant">
      <vt:variant>
        <vt:lpstr>Title</vt:lpstr>
      </vt:variant>
      <vt:variant>
        <vt:i4>1</vt:i4>
      </vt:variant>
      <vt:variant>
        <vt:lpstr>Headings</vt:lpstr>
      </vt:variant>
      <vt:variant>
        <vt:i4>53</vt:i4>
      </vt:variant>
    </vt:vector>
  </HeadingPairs>
  <TitlesOfParts>
    <vt:vector size="54" baseType="lpstr">
      <vt:lpstr/>
      <vt:lpstr>Danh mục các ký hiệu, các chữ viết tắt</vt:lpstr>
      <vt:lpstr>Danh mục các bảng</vt:lpstr>
      <vt:lpstr>Danh mục các hình vẽ, đồ thị</vt:lpstr>
      <vt:lpstr>ĐẶT VẤN ĐỀ</vt:lpstr>
      <vt:lpstr/>
      <vt:lpstr>Chương 1 – TỔNG QUAN</vt:lpstr>
      <vt:lpstr>    1.1. Một số hiểu biết về bệnh lao</vt:lpstr>
      <vt:lpstr>        1.1.1. Một số khái niệm cơ bản</vt:lpstr>
      <vt:lpstr>        1.1.2. Đặc điểm lâm sàng của bệnh lao phổi</vt:lpstr>
      <vt:lpstr>        1.1.3. Một số phác đồ điều trị lao phổi</vt:lpstr>
      <vt:lpstr>        1.1.4. Tình hình mắc lao</vt:lpstr>
      <vt:lpstr>    1.2. Dinh dưỡng bệnh nhân lao phổi</vt:lpstr>
      <vt:lpstr>        1.2.1. Khái niệm</vt:lpstr>
      <vt:lpstr>        1.2.2. Nhu cầu dinh dưỡng cho bệnh nhân lao phổi</vt:lpstr>
      <vt:lpstr>        1.2.3. Thực trạng dinh dưỡng bệnh nhân lao</vt:lpstr>
      <vt:lpstr>        1.2.4 Khuyến cáo của TCYTTG về chăm sóc dinh dưỡng cho BN lao</vt:lpstr>
      <vt:lpstr>        1.2.5. Văn bản thông tư liên quan đến dinh dưỡng bệnh viện</vt:lpstr>
      <vt:lpstr>    1.3. Một số phương pháp đánh giá tình trạng dinh dưỡng của bệnh nhân</vt:lpstr>
      <vt:lpstr>Chương 2 - ĐỐI TƯỢNG VÀ PHƯƠNG PHÁP NGHIÊN CỨU</vt:lpstr>
      <vt:lpstr>    2.1. Đối tượng</vt:lpstr>
      <vt:lpstr>    2.2. Địa điểm và thời gian nghiên cứu</vt:lpstr>
      <vt:lpstr>    2.3. Phương pháp nghiên cứu</vt:lpstr>
      <vt:lpstr>        2.3.1. Thiết kế nghiên cứu</vt:lpstr>
      <vt:lpstr>        2.3.2. Cỡ mẫu và phương pháp chọn mẫu</vt:lpstr>
      <vt:lpstr>        2.3.3. Phương pháp thu thập số liệu</vt:lpstr>
      <vt:lpstr>        2.3.4. Các biến số thu thập số liệu</vt:lpstr>
      <vt:lpstr>        2.3.5. Sai số chọn mẫu</vt:lpstr>
      <vt:lpstr>        2.3.6. Phân tích và xử lý số liệu</vt:lpstr>
      <vt:lpstr>        2.3.7. Đạo đức nghiên cứu</vt:lpstr>
      <vt:lpstr>Chương 3 – KẾT QUẢ</vt:lpstr>
      <vt:lpstr>    3.1. Đặc điểm chung của đối tượng tham gia nghiên cứu</vt:lpstr>
      <vt:lpstr>        3.1.1. Thông tin chung về đối tượng nghiên cứu</vt:lpstr>
      <vt:lpstr>        3.1.2. Đặc điểm phân loại lao phổi</vt:lpstr>
      <vt:lpstr>        3.1.3. Đặc điểm về lao phổi có mắc số lượng bệnh kèm theo</vt:lpstr>
      <vt:lpstr>        3.1.4. Kiến thức người bệnh về dinh dưỡng bệnh lao phổi</vt:lpstr>
      <vt:lpstr>    3.2. TTDD của BN lao phổi theo BMI, SGA</vt:lpstr>
      <vt:lpstr>    3.3. Các yếu tố liên quan tới tình trạng dinh dưỡng của người bệnh lao</vt:lpstr>
      <vt:lpstr>        3.3.1. Liên quan giữa tình trạng dinh dưỡng theo BMI</vt:lpstr>
      <vt:lpstr>        3.3.2. Liên quan giữa TTDD theo SGA của người bệnh lao phổi</vt:lpstr>
      <vt:lpstr>Chương 4 – BÀN LUẬN</vt:lpstr>
      <vt:lpstr>    4.1. Đặc điểm của đối tượng nghiên cứu</vt:lpstr>
      <vt:lpstr>    4.2. Tình trạng dinh dưỡng người bệnh lao phối</vt:lpstr>
      <vt:lpstr>        4.2.1. Tình trạng dịnh dưỡng của bệnh nhân lao theo chỉ số BMI</vt:lpstr>
      <vt:lpstr>        4.2.2. Tình trạng dịnh dưỡng của bệnh nhân lao theo chỉ số SGA</vt:lpstr>
      <vt:lpstr>    4.3. Các yếu tổ liên quan đến tình trạng đỉnh dưỡng</vt:lpstr>
      <vt:lpstr>        4.3.1. Mỗi iên quan giữa tình trạng dịnh dưỡng theo BMI</vt:lpstr>
      <vt:lpstr>        4.3.2. Mối liên quan giữu tình trạng dình đường theo SGA</vt:lpstr>
      <vt:lpstr>KẾT LUẬN</vt:lpstr>
      <vt:lpstr>    1. Tình trạng dinh dưỡng của người bệnh lao điều trị tại bệnh viện Phối Trung tư</vt:lpstr>
      <vt:lpstr>    2- Các yếu tổ liên quan đến tình trạng đỉnh đưỡng của NB lao</vt:lpstr>
      <vt:lpstr>        3. Hạn chế nghiên cứu</vt:lpstr>
      <vt:lpstr>KHUYÊN NGHỊ</vt:lpstr>
      <vt:lpstr>TÀI LIỆU THAM KHẢO</vt:lpstr>
    </vt:vector>
  </TitlesOfParts>
  <Company/>
  <LinksUpToDate>false</LinksUpToDate>
  <CharactersWithSpaces>9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531</cp:revision>
  <dcterms:created xsi:type="dcterms:W3CDTF">2022-11-14T16:14:00Z</dcterms:created>
  <dcterms:modified xsi:type="dcterms:W3CDTF">2023-01-06T19:31:00Z</dcterms:modified>
</cp:coreProperties>
</file>